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61688777" w14:textId="77777777" w:rsidR="00295506" w:rsidRPr="00B2564A" w:rsidRDefault="00295506" w:rsidP="00683659">
      <w:pPr>
        <w:pStyle w:val="Heading1"/>
      </w:pPr>
    </w:p>
    <w:p w14:paraId="2C9D97A8" w14:textId="07FF12CB" w:rsidR="00ED36FB" w:rsidRPr="00B2564A" w:rsidRDefault="009A711E" w:rsidP="00C811B6">
      <w:pPr>
        <w:jc w:val="center"/>
        <w:rPr>
          <w:i/>
          <w:iCs/>
        </w:rPr>
      </w:pPr>
      <w:r w:rsidRPr="00B2564A">
        <w:rPr>
          <w:i/>
          <w:iCs/>
        </w:rPr>
        <w:t>(This page is intentionally left blank)</w:t>
      </w:r>
      <w:r w:rsidR="00ED36FB"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683659">
      <w:pPr>
        <w:pStyle w:val="Heading1"/>
      </w:pPr>
      <w:bookmarkStart w:id="0" w:name="_Toc145709079"/>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683659">
      <w:pPr>
        <w:pStyle w:val="Heading1"/>
      </w:pPr>
      <w:bookmarkStart w:id="1" w:name="_Toc145709080"/>
      <w:r w:rsidRPr="00B2564A">
        <w:lastRenderedPageBreak/>
        <w:t>ACKN</w:t>
      </w:r>
      <w:r w:rsidR="00A57FAB" w:rsidRPr="00B2564A">
        <w:t>OWLEDGEMENTS</w:t>
      </w:r>
      <w:bookmarkEnd w:id="1"/>
    </w:p>
    <w:p w14:paraId="6FF52B7E" w14:textId="77777777" w:rsidR="006969B7" w:rsidRPr="00B2564A" w:rsidRDefault="006969B7" w:rsidP="006969B7"/>
    <w:p w14:paraId="0EF9B6CF" w14:textId="5EA6EA73" w:rsidR="00EA2052" w:rsidRDefault="00563E8D" w:rsidP="002F4251">
      <w:pPr>
        <w:jc w:val="both"/>
        <w:rPr>
          <w:rFonts w:cs="Times New Roman"/>
        </w:rPr>
      </w:pPr>
      <w:r>
        <w:rPr>
          <w:rFonts w:cs="Times New Roman"/>
        </w:rPr>
        <w:t xml:space="preserve">First of all, I would like to express my gratitude </w:t>
      </w:r>
      <w:r w:rsidR="002807C2">
        <w:rPr>
          <w:rFonts w:cs="Times New Roman"/>
        </w:rPr>
        <w:t xml:space="preserve">toward my mentor and supervisor, Dr. Udo Klein, for </w:t>
      </w:r>
      <w:r w:rsidR="002F4251">
        <w:rPr>
          <w:rFonts w:cs="Times New Roman"/>
        </w:rPr>
        <w:t xml:space="preserve">being </w:t>
      </w:r>
      <w:r w:rsidR="00150689">
        <w:rPr>
          <w:rFonts w:cs="Times New Roman"/>
        </w:rPr>
        <w:t xml:space="preserve">a </w:t>
      </w:r>
      <w:r w:rsidR="00381311">
        <w:rPr>
          <w:rFonts w:cs="Times New Roman"/>
        </w:rPr>
        <w:t xml:space="preserve">role </w:t>
      </w:r>
      <w:r w:rsidR="00150689">
        <w:rPr>
          <w:rFonts w:cs="Times New Roman"/>
        </w:rPr>
        <w:t xml:space="preserve">model </w:t>
      </w:r>
      <w:r w:rsidR="0065365F">
        <w:rPr>
          <w:rFonts w:cs="Times New Roman"/>
        </w:rPr>
        <w:t xml:space="preserve">of </w:t>
      </w:r>
      <w:r w:rsidR="00AA508B">
        <w:rPr>
          <w:rFonts w:cs="Times New Roman"/>
        </w:rPr>
        <w:t>engineering passion</w:t>
      </w:r>
      <w:r w:rsidR="009D2CE3">
        <w:rPr>
          <w:rFonts w:cs="Times New Roman"/>
        </w:rPr>
        <w:t xml:space="preserve"> for me to look up to</w:t>
      </w:r>
      <w:r w:rsidR="00AA508B">
        <w:rPr>
          <w:rFonts w:cs="Times New Roman"/>
        </w:rPr>
        <w:t xml:space="preserve"> every since my second year </w:t>
      </w:r>
      <w:r w:rsidR="009D2CE3">
        <w:rPr>
          <w:rFonts w:cs="Times New Roman"/>
        </w:rPr>
        <w:t>at Vietnamese – German University</w:t>
      </w:r>
      <w:r w:rsidR="00264706">
        <w:rPr>
          <w:rFonts w:cs="Times New Roman"/>
        </w:rPr>
        <w:t>.</w:t>
      </w:r>
      <w:r w:rsidR="000A01CD">
        <w:rPr>
          <w:rFonts w:cs="Times New Roman"/>
        </w:rPr>
        <w:t xml:space="preserve"> </w:t>
      </w:r>
    </w:p>
    <w:p w14:paraId="038F5E7C" w14:textId="37B88D52" w:rsidR="00D5178C" w:rsidRDefault="00F175E2" w:rsidP="002F4251">
      <w:pPr>
        <w:jc w:val="both"/>
        <w:rPr>
          <w:rFonts w:cs="Times New Roman"/>
        </w:rPr>
      </w:pPr>
      <w:r>
        <w:rPr>
          <w:rFonts w:cs="Times New Roman"/>
        </w:rPr>
        <w:t>I would also like to thank Mr. Tran Quan Nhu, my second supervisor</w:t>
      </w:r>
      <w:r w:rsidR="00CE1C8E">
        <w:rPr>
          <w:rFonts w:cs="Times New Roman"/>
        </w:rPr>
        <w:t xml:space="preserve"> for all of his insights and helping me </w:t>
      </w:r>
      <w:r w:rsidR="00C45602">
        <w:rPr>
          <w:rFonts w:cs="Times New Roman"/>
        </w:rPr>
        <w:t xml:space="preserve">expand my skill set </w:t>
      </w:r>
      <w:r w:rsidR="00123CAA">
        <w:rPr>
          <w:rFonts w:cs="Times New Roman"/>
        </w:rPr>
        <w:t>during my years of university.</w:t>
      </w:r>
    </w:p>
    <w:p w14:paraId="16B2F57F" w14:textId="77777777" w:rsidR="00C10976" w:rsidRDefault="00367341" w:rsidP="002F4251">
      <w:pPr>
        <w:jc w:val="both"/>
        <w:rPr>
          <w:rFonts w:cs="Times New Roman"/>
        </w:rPr>
      </w:pPr>
      <w:r>
        <w:rPr>
          <w:rFonts w:cs="Times New Roman"/>
        </w:rPr>
        <w:t>I am grateful</w:t>
      </w:r>
      <w:r w:rsidR="00D77400">
        <w:rPr>
          <w:rFonts w:cs="Times New Roman"/>
        </w:rPr>
        <w:t xml:space="preserve"> </w:t>
      </w:r>
      <w:r w:rsidR="00463DC9">
        <w:rPr>
          <w:rFonts w:cs="Times New Roman"/>
        </w:rPr>
        <w:t>to</w:t>
      </w:r>
      <w:r w:rsidR="00B0653D">
        <w:rPr>
          <w:rFonts w:cs="Times New Roman"/>
        </w:rPr>
        <w:t xml:space="preserve"> </w:t>
      </w:r>
      <w:r w:rsidR="00A77F3E">
        <w:rPr>
          <w:rFonts w:cs="Times New Roman"/>
        </w:rPr>
        <w:t>Le Hoang Trong Minh</w:t>
      </w:r>
      <w:r w:rsidR="00693DEB">
        <w:rPr>
          <w:rFonts w:cs="Times New Roman"/>
        </w:rPr>
        <w:t xml:space="preserve"> – </w:t>
      </w:r>
      <w:r w:rsidR="00463DC9">
        <w:rPr>
          <w:rFonts w:cs="Times New Roman"/>
        </w:rPr>
        <w:t>an e</w:t>
      </w:r>
      <w:r w:rsidR="00693DEB">
        <w:rPr>
          <w:rFonts w:cs="Times New Roman"/>
        </w:rPr>
        <w:t xml:space="preserve">nginner from the Fluid Lab, Pham Trung Hieu </w:t>
      </w:r>
      <w:r w:rsidR="00C73B71">
        <w:rPr>
          <w:rFonts w:cs="Times New Roman"/>
        </w:rPr>
        <w:t>–</w:t>
      </w:r>
      <w:r w:rsidR="00693DEB">
        <w:rPr>
          <w:rFonts w:cs="Times New Roman"/>
        </w:rPr>
        <w:t xml:space="preserve"> </w:t>
      </w:r>
      <w:r w:rsidR="00463DC9">
        <w:rPr>
          <w:rFonts w:cs="Times New Roman"/>
        </w:rPr>
        <w:t xml:space="preserve">a </w:t>
      </w:r>
      <w:r w:rsidR="00C73B71">
        <w:rPr>
          <w:rFonts w:cs="Times New Roman"/>
        </w:rPr>
        <w:t>Master Student of class GPE2020</w:t>
      </w:r>
      <w:r w:rsidR="00463DC9">
        <w:rPr>
          <w:rFonts w:cs="Times New Roman"/>
        </w:rPr>
        <w:t xml:space="preserve"> and my cousin</w:t>
      </w:r>
      <w:r w:rsidR="00285B29">
        <w:rPr>
          <w:rFonts w:cs="Times New Roman"/>
        </w:rPr>
        <w:t>, and Nguyen Khanh – a graduate from class ME2</w:t>
      </w:r>
      <w:r w:rsidR="00ED75A9">
        <w:rPr>
          <w:rFonts w:cs="Times New Roman"/>
        </w:rPr>
        <w:t xml:space="preserve">016 and my roommate, for </w:t>
      </w:r>
      <w:r w:rsidR="00EB0C2D">
        <w:rPr>
          <w:rFonts w:cs="Times New Roman"/>
        </w:rPr>
        <w:t>coming</w:t>
      </w:r>
      <w:r w:rsidR="00DF22F1">
        <w:rPr>
          <w:rFonts w:cs="Times New Roman"/>
        </w:rPr>
        <w:t xml:space="preserve"> to my aid when I struggled with the </w:t>
      </w:r>
      <w:r w:rsidR="00C10976">
        <w:rPr>
          <w:rFonts w:cs="Times New Roman"/>
        </w:rPr>
        <w:t>aspects of Mechanical Engineering in my thesis.</w:t>
      </w:r>
    </w:p>
    <w:p w14:paraId="610B2313" w14:textId="23A3A5F4" w:rsidR="00123CAA" w:rsidRDefault="005B3A8E" w:rsidP="002F4251">
      <w:pPr>
        <w:jc w:val="both"/>
        <w:rPr>
          <w:rFonts w:cs="Times New Roman"/>
        </w:rPr>
      </w:pPr>
      <w:r>
        <w:rPr>
          <w:rFonts w:cs="Times New Roman"/>
        </w:rPr>
        <w:t xml:space="preserve">Finally, </w:t>
      </w:r>
      <w:r w:rsidR="00A77916">
        <w:rPr>
          <w:rFonts w:cs="Times New Roman"/>
        </w:rPr>
        <w:t>I am indebted to my f</w:t>
      </w:r>
      <w:r w:rsidR="008733A9">
        <w:rPr>
          <w:rFonts w:cs="Times New Roman"/>
        </w:rPr>
        <w:t>amily and friends for their support along the way</w:t>
      </w:r>
      <w:r w:rsidR="00381B8B">
        <w:rPr>
          <w:rFonts w:cs="Times New Roman"/>
        </w:rPr>
        <w:t xml:space="preserve">; and I would like to </w:t>
      </w:r>
      <w:r w:rsidR="006D6103">
        <w:rPr>
          <w:rFonts w:cs="Times New Roman"/>
        </w:rPr>
        <w:t xml:space="preserve">pay a tribute to my </w:t>
      </w:r>
      <w:r w:rsidR="005F46B6">
        <w:rPr>
          <w:rFonts w:cs="Times New Roman"/>
        </w:rPr>
        <w:t xml:space="preserve">late </w:t>
      </w:r>
      <w:r w:rsidR="006D6103">
        <w:rPr>
          <w:rFonts w:cs="Times New Roman"/>
        </w:rPr>
        <w:t>father and grandparents</w:t>
      </w:r>
      <w:r w:rsidR="00215568">
        <w:rPr>
          <w:rFonts w:cs="Times New Roman"/>
        </w:rPr>
        <w:t xml:space="preserve">, whose love </w:t>
      </w:r>
      <w:r w:rsidR="005F46B6">
        <w:rPr>
          <w:rFonts w:cs="Times New Roman"/>
        </w:rPr>
        <w:t>transcend</w:t>
      </w:r>
      <w:r w:rsidR="00293B68">
        <w:rPr>
          <w:rFonts w:cs="Times New Roman"/>
        </w:rPr>
        <w:t>s even after all these year.</w:t>
      </w:r>
    </w:p>
    <w:p w14:paraId="605BCDBA" w14:textId="5DAB4818" w:rsidR="006969B7" w:rsidRPr="00B2564A" w:rsidRDefault="006969B7" w:rsidP="002F4251">
      <w:pPr>
        <w:jc w:val="both"/>
        <w:rPr>
          <w:rFonts w:eastAsiaTheme="majorEastAsia" w:cs="Times New Roman"/>
          <w:color w:val="000000" w:themeColor="text1"/>
          <w:sz w:val="32"/>
          <w:szCs w:val="32"/>
        </w:rPr>
      </w:pPr>
      <w:r w:rsidRPr="00B2564A">
        <w:rPr>
          <w:rFonts w:cs="Times New Roman"/>
        </w:rPr>
        <w:br w:type="page"/>
      </w:r>
    </w:p>
    <w:p w14:paraId="751BB09B" w14:textId="06D97B4C" w:rsidR="00332F43" w:rsidRPr="00B2564A" w:rsidRDefault="00551502" w:rsidP="00683659">
      <w:pPr>
        <w:pStyle w:val="Heading1"/>
      </w:pPr>
      <w:bookmarkStart w:id="2" w:name="_Toc145709081"/>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7C164455" w14:textId="3E45D6AD" w:rsidR="00CF0DD4" w:rsidRPr="00B2564A" w:rsidRDefault="007A3913" w:rsidP="007647E0">
      <w:pPr>
        <w:jc w:val="both"/>
        <w:rPr>
          <w:rFonts w:eastAsiaTheme="majorEastAsia" w:cs="Times New Roman"/>
          <w:sz w:val="32"/>
          <w:szCs w:val="32"/>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7A606F" w:rsidRPr="00B2564A">
        <w:rPr>
          <w:rFonts w:cs="Times New Roman"/>
        </w:rPr>
        <w:t>. Th</w:t>
      </w:r>
      <w:r w:rsidR="00E11607" w:rsidRPr="00B2564A">
        <w:rPr>
          <w:rFonts w:cs="Times New Roman"/>
        </w:rPr>
        <w:t xml:space="preserve">e finding of this thesis is that </w:t>
      </w:r>
      <w:r w:rsidR="00DD65A5" w:rsidRPr="00B2564A">
        <w:rPr>
          <w:rFonts w:cs="Times New Roman"/>
        </w:rPr>
        <w:t>the design for a such goal is viable</w:t>
      </w:r>
      <w:r w:rsidR="002608D7" w:rsidRPr="00B2564A">
        <w:rPr>
          <w:rFonts w:cs="Times New Roman"/>
        </w:rPr>
        <w:t>, but not without some limitations.</w:t>
      </w:r>
      <w:r w:rsidR="00CF0DD4" w:rsidRPr="00B2564A">
        <w:rPr>
          <w:rFonts w:cs="Times New Roman"/>
        </w:rPr>
        <w:br w:type="page"/>
      </w:r>
    </w:p>
    <w:p w14:paraId="4948EA78" w14:textId="595F3B54" w:rsidR="00B3321B" w:rsidRPr="00B2564A" w:rsidRDefault="00551502" w:rsidP="00683659">
      <w:pPr>
        <w:pStyle w:val="Heading1"/>
      </w:pPr>
      <w:bookmarkStart w:id="3" w:name="_Toc145709082"/>
      <w:r w:rsidRPr="00B2564A">
        <w:lastRenderedPageBreak/>
        <w:t>TABLE OF CONTENTS</w:t>
      </w:r>
      <w:bookmarkEnd w:id="3"/>
    </w:p>
    <w:p w14:paraId="0503BCE0" w14:textId="77777777" w:rsidR="00C96FD5" w:rsidRPr="00B2564A" w:rsidRDefault="00C96FD5">
      <w:pPr>
        <w:rPr>
          <w:rFonts w:cs="Times New Roman"/>
        </w:rPr>
      </w:pPr>
    </w:p>
    <w:p w14:paraId="28D6BDC2" w14:textId="25873990" w:rsidR="00134CFC"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5709079" w:history="1">
        <w:r w:rsidR="00134CFC" w:rsidRPr="00A87C3E">
          <w:rPr>
            <w:rStyle w:val="Hyperlink"/>
          </w:rPr>
          <w:t>DISCLAIMER</w:t>
        </w:r>
        <w:r w:rsidR="00134CFC">
          <w:rPr>
            <w:webHidden/>
          </w:rPr>
          <w:tab/>
        </w:r>
        <w:r w:rsidR="00134CFC">
          <w:rPr>
            <w:webHidden/>
          </w:rPr>
          <w:fldChar w:fldCharType="begin"/>
        </w:r>
        <w:r w:rsidR="00134CFC">
          <w:rPr>
            <w:webHidden/>
          </w:rPr>
          <w:instrText xml:space="preserve"> PAGEREF _Toc145709079 \h </w:instrText>
        </w:r>
        <w:r w:rsidR="00134CFC">
          <w:rPr>
            <w:webHidden/>
          </w:rPr>
        </w:r>
        <w:r w:rsidR="00134CFC">
          <w:rPr>
            <w:webHidden/>
          </w:rPr>
          <w:fldChar w:fldCharType="separate"/>
        </w:r>
        <w:r w:rsidR="00FB1E93">
          <w:rPr>
            <w:webHidden/>
          </w:rPr>
          <w:t>i</w:t>
        </w:r>
        <w:r w:rsidR="00134CFC">
          <w:rPr>
            <w:webHidden/>
          </w:rPr>
          <w:fldChar w:fldCharType="end"/>
        </w:r>
      </w:hyperlink>
    </w:p>
    <w:p w14:paraId="513A83A2" w14:textId="6B25D184"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0" w:history="1">
        <w:r w:rsidR="00134CFC" w:rsidRPr="00A87C3E">
          <w:rPr>
            <w:rStyle w:val="Hyperlink"/>
          </w:rPr>
          <w:t>ACKNOWLEDGEMENTS</w:t>
        </w:r>
        <w:r w:rsidR="00134CFC">
          <w:rPr>
            <w:webHidden/>
          </w:rPr>
          <w:tab/>
        </w:r>
        <w:r w:rsidR="00134CFC">
          <w:rPr>
            <w:webHidden/>
          </w:rPr>
          <w:fldChar w:fldCharType="begin"/>
        </w:r>
        <w:r w:rsidR="00134CFC">
          <w:rPr>
            <w:webHidden/>
          </w:rPr>
          <w:instrText xml:space="preserve"> PAGEREF _Toc145709080 \h </w:instrText>
        </w:r>
        <w:r w:rsidR="00134CFC">
          <w:rPr>
            <w:webHidden/>
          </w:rPr>
        </w:r>
        <w:r w:rsidR="00134CFC">
          <w:rPr>
            <w:webHidden/>
          </w:rPr>
          <w:fldChar w:fldCharType="separate"/>
        </w:r>
        <w:r w:rsidR="00FB1E93">
          <w:rPr>
            <w:webHidden/>
          </w:rPr>
          <w:t>ii</w:t>
        </w:r>
        <w:r w:rsidR="00134CFC">
          <w:rPr>
            <w:webHidden/>
          </w:rPr>
          <w:fldChar w:fldCharType="end"/>
        </w:r>
      </w:hyperlink>
    </w:p>
    <w:p w14:paraId="4CD8B49E" w14:textId="4D00246B"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1" w:history="1">
        <w:r w:rsidR="00134CFC" w:rsidRPr="00A87C3E">
          <w:rPr>
            <w:rStyle w:val="Hyperlink"/>
          </w:rPr>
          <w:t>ABSTRACT</w:t>
        </w:r>
        <w:r w:rsidR="00134CFC">
          <w:rPr>
            <w:webHidden/>
          </w:rPr>
          <w:tab/>
        </w:r>
        <w:r w:rsidR="00134CFC">
          <w:rPr>
            <w:webHidden/>
          </w:rPr>
          <w:fldChar w:fldCharType="begin"/>
        </w:r>
        <w:r w:rsidR="00134CFC">
          <w:rPr>
            <w:webHidden/>
          </w:rPr>
          <w:instrText xml:space="preserve"> PAGEREF _Toc145709081 \h </w:instrText>
        </w:r>
        <w:r w:rsidR="00134CFC">
          <w:rPr>
            <w:webHidden/>
          </w:rPr>
        </w:r>
        <w:r w:rsidR="00134CFC">
          <w:rPr>
            <w:webHidden/>
          </w:rPr>
          <w:fldChar w:fldCharType="separate"/>
        </w:r>
        <w:r w:rsidR="00FB1E93">
          <w:rPr>
            <w:webHidden/>
          </w:rPr>
          <w:t>iii</w:t>
        </w:r>
        <w:r w:rsidR="00134CFC">
          <w:rPr>
            <w:webHidden/>
          </w:rPr>
          <w:fldChar w:fldCharType="end"/>
        </w:r>
      </w:hyperlink>
    </w:p>
    <w:p w14:paraId="3095F847" w14:textId="2A471144"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2" w:history="1">
        <w:r w:rsidR="00134CFC" w:rsidRPr="00A87C3E">
          <w:rPr>
            <w:rStyle w:val="Hyperlink"/>
          </w:rPr>
          <w:t>TABLE OF CONTENTS</w:t>
        </w:r>
        <w:r w:rsidR="00134CFC">
          <w:rPr>
            <w:webHidden/>
          </w:rPr>
          <w:tab/>
        </w:r>
        <w:r w:rsidR="00134CFC">
          <w:rPr>
            <w:webHidden/>
          </w:rPr>
          <w:fldChar w:fldCharType="begin"/>
        </w:r>
        <w:r w:rsidR="00134CFC">
          <w:rPr>
            <w:webHidden/>
          </w:rPr>
          <w:instrText xml:space="preserve"> PAGEREF _Toc145709082 \h </w:instrText>
        </w:r>
        <w:r w:rsidR="00134CFC">
          <w:rPr>
            <w:webHidden/>
          </w:rPr>
        </w:r>
        <w:r w:rsidR="00134CFC">
          <w:rPr>
            <w:webHidden/>
          </w:rPr>
          <w:fldChar w:fldCharType="separate"/>
        </w:r>
        <w:r w:rsidR="00FB1E93">
          <w:rPr>
            <w:webHidden/>
          </w:rPr>
          <w:t>iv</w:t>
        </w:r>
        <w:r w:rsidR="00134CFC">
          <w:rPr>
            <w:webHidden/>
          </w:rPr>
          <w:fldChar w:fldCharType="end"/>
        </w:r>
      </w:hyperlink>
    </w:p>
    <w:p w14:paraId="04627E55" w14:textId="31E63441"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3" w:history="1">
        <w:r w:rsidR="00134CFC" w:rsidRPr="00A87C3E">
          <w:rPr>
            <w:rStyle w:val="Hyperlink"/>
          </w:rPr>
          <w:t>LIST OF FIGURES</w:t>
        </w:r>
        <w:r w:rsidR="00134CFC">
          <w:rPr>
            <w:webHidden/>
          </w:rPr>
          <w:tab/>
        </w:r>
        <w:r w:rsidR="00134CFC">
          <w:rPr>
            <w:webHidden/>
          </w:rPr>
          <w:fldChar w:fldCharType="begin"/>
        </w:r>
        <w:r w:rsidR="00134CFC">
          <w:rPr>
            <w:webHidden/>
          </w:rPr>
          <w:instrText xml:space="preserve"> PAGEREF _Toc145709083 \h </w:instrText>
        </w:r>
        <w:r w:rsidR="00134CFC">
          <w:rPr>
            <w:webHidden/>
          </w:rPr>
        </w:r>
        <w:r w:rsidR="00134CFC">
          <w:rPr>
            <w:webHidden/>
          </w:rPr>
          <w:fldChar w:fldCharType="separate"/>
        </w:r>
        <w:r w:rsidR="00FB1E93">
          <w:rPr>
            <w:webHidden/>
          </w:rPr>
          <w:t>vi</w:t>
        </w:r>
        <w:r w:rsidR="00134CFC">
          <w:rPr>
            <w:webHidden/>
          </w:rPr>
          <w:fldChar w:fldCharType="end"/>
        </w:r>
      </w:hyperlink>
    </w:p>
    <w:p w14:paraId="519541BE" w14:textId="378A2939"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4" w:history="1">
        <w:r w:rsidR="00134CFC" w:rsidRPr="00A87C3E">
          <w:rPr>
            <w:rStyle w:val="Hyperlink"/>
          </w:rPr>
          <w:t>LIST OF TABLES</w:t>
        </w:r>
        <w:r w:rsidR="00134CFC">
          <w:rPr>
            <w:webHidden/>
          </w:rPr>
          <w:tab/>
        </w:r>
        <w:r w:rsidR="00134CFC">
          <w:rPr>
            <w:webHidden/>
          </w:rPr>
          <w:fldChar w:fldCharType="begin"/>
        </w:r>
        <w:r w:rsidR="00134CFC">
          <w:rPr>
            <w:webHidden/>
          </w:rPr>
          <w:instrText xml:space="preserve"> PAGEREF _Toc145709084 \h </w:instrText>
        </w:r>
        <w:r w:rsidR="00134CFC">
          <w:rPr>
            <w:webHidden/>
          </w:rPr>
        </w:r>
        <w:r w:rsidR="00134CFC">
          <w:rPr>
            <w:webHidden/>
          </w:rPr>
          <w:fldChar w:fldCharType="separate"/>
        </w:r>
        <w:r w:rsidR="00FB1E93">
          <w:rPr>
            <w:webHidden/>
          </w:rPr>
          <w:t>viii</w:t>
        </w:r>
        <w:r w:rsidR="00134CFC">
          <w:rPr>
            <w:webHidden/>
          </w:rPr>
          <w:fldChar w:fldCharType="end"/>
        </w:r>
      </w:hyperlink>
    </w:p>
    <w:p w14:paraId="6607FF12" w14:textId="50E038A5"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085" w:history="1">
        <w:r w:rsidR="00134CFC" w:rsidRPr="00A87C3E">
          <w:rPr>
            <w:rStyle w:val="Hyperlink"/>
          </w:rPr>
          <w:t>ABBREVIATIONS</w:t>
        </w:r>
        <w:r w:rsidR="00134CFC">
          <w:rPr>
            <w:webHidden/>
          </w:rPr>
          <w:tab/>
        </w:r>
        <w:r w:rsidR="00134CFC">
          <w:rPr>
            <w:webHidden/>
          </w:rPr>
          <w:fldChar w:fldCharType="begin"/>
        </w:r>
        <w:r w:rsidR="00134CFC">
          <w:rPr>
            <w:webHidden/>
          </w:rPr>
          <w:instrText xml:space="preserve"> PAGEREF _Toc145709085 \h </w:instrText>
        </w:r>
        <w:r w:rsidR="00134CFC">
          <w:rPr>
            <w:webHidden/>
          </w:rPr>
        </w:r>
        <w:r w:rsidR="00134CFC">
          <w:rPr>
            <w:webHidden/>
          </w:rPr>
          <w:fldChar w:fldCharType="separate"/>
        </w:r>
        <w:r w:rsidR="00FB1E93">
          <w:rPr>
            <w:webHidden/>
          </w:rPr>
          <w:t>ix</w:t>
        </w:r>
        <w:r w:rsidR="00134CFC">
          <w:rPr>
            <w:webHidden/>
          </w:rPr>
          <w:fldChar w:fldCharType="end"/>
        </w:r>
      </w:hyperlink>
    </w:p>
    <w:p w14:paraId="5BD148B4" w14:textId="5C6ED02E" w:rsidR="00134CFC" w:rsidRDefault="00CA0405">
      <w:pPr>
        <w:pStyle w:val="TOC1"/>
        <w:tabs>
          <w:tab w:val="left" w:pos="440"/>
          <w:tab w:val="right" w:leader="dot" w:pos="9628"/>
        </w:tabs>
        <w:rPr>
          <w:rFonts w:asciiTheme="minorHAnsi" w:hAnsiTheme="minorHAnsi" w:cstheme="minorBidi"/>
          <w:kern w:val="2"/>
          <w:sz w:val="22"/>
          <w14:ligatures w14:val="standardContextual"/>
        </w:rPr>
      </w:pPr>
      <w:hyperlink w:anchor="_Toc145709086" w:history="1">
        <w:r w:rsidR="00134CFC" w:rsidRPr="00A87C3E">
          <w:rPr>
            <w:rStyle w:val="Hyperlink"/>
          </w:rPr>
          <w:t>1.</w:t>
        </w:r>
        <w:r w:rsidR="00134CFC">
          <w:rPr>
            <w:rFonts w:asciiTheme="minorHAnsi" w:hAnsiTheme="minorHAnsi" w:cstheme="minorBidi"/>
            <w:kern w:val="2"/>
            <w:sz w:val="22"/>
            <w14:ligatures w14:val="standardContextual"/>
          </w:rPr>
          <w:tab/>
        </w:r>
        <w:r w:rsidR="00134CFC" w:rsidRPr="00A87C3E">
          <w:rPr>
            <w:rStyle w:val="Hyperlink"/>
          </w:rPr>
          <w:t>Introduction</w:t>
        </w:r>
        <w:r w:rsidR="00134CFC">
          <w:rPr>
            <w:webHidden/>
          </w:rPr>
          <w:tab/>
        </w:r>
        <w:r w:rsidR="00134CFC">
          <w:rPr>
            <w:webHidden/>
          </w:rPr>
          <w:fldChar w:fldCharType="begin"/>
        </w:r>
        <w:r w:rsidR="00134CFC">
          <w:rPr>
            <w:webHidden/>
          </w:rPr>
          <w:instrText xml:space="preserve"> PAGEREF _Toc145709086 \h </w:instrText>
        </w:r>
        <w:r w:rsidR="00134CFC">
          <w:rPr>
            <w:webHidden/>
          </w:rPr>
        </w:r>
        <w:r w:rsidR="00134CFC">
          <w:rPr>
            <w:webHidden/>
          </w:rPr>
          <w:fldChar w:fldCharType="separate"/>
        </w:r>
        <w:r w:rsidR="00FB1E93">
          <w:rPr>
            <w:webHidden/>
          </w:rPr>
          <w:t>1</w:t>
        </w:r>
        <w:r w:rsidR="00134CFC">
          <w:rPr>
            <w:webHidden/>
          </w:rPr>
          <w:fldChar w:fldCharType="end"/>
        </w:r>
      </w:hyperlink>
    </w:p>
    <w:p w14:paraId="06DF0234" w14:textId="75FE7BC2"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87" w:history="1">
        <w:r w:rsidR="00134CFC" w:rsidRPr="00A87C3E">
          <w:rPr>
            <w:rStyle w:val="Hyperlink"/>
          </w:rPr>
          <w:t>1.1.</w:t>
        </w:r>
        <w:r w:rsidR="00134CFC">
          <w:rPr>
            <w:rFonts w:asciiTheme="minorHAnsi" w:hAnsiTheme="minorHAnsi" w:cstheme="minorBidi"/>
            <w:kern w:val="2"/>
            <w:sz w:val="22"/>
            <w14:ligatures w14:val="standardContextual"/>
          </w:rPr>
          <w:tab/>
        </w:r>
        <w:r w:rsidR="00134CFC" w:rsidRPr="00A87C3E">
          <w:rPr>
            <w:rStyle w:val="Hyperlink"/>
          </w:rPr>
          <w:t>Background</w:t>
        </w:r>
        <w:r w:rsidR="00134CFC">
          <w:rPr>
            <w:webHidden/>
          </w:rPr>
          <w:tab/>
        </w:r>
        <w:r w:rsidR="00134CFC">
          <w:rPr>
            <w:webHidden/>
          </w:rPr>
          <w:fldChar w:fldCharType="begin"/>
        </w:r>
        <w:r w:rsidR="00134CFC">
          <w:rPr>
            <w:webHidden/>
          </w:rPr>
          <w:instrText xml:space="preserve"> PAGEREF _Toc145709087 \h </w:instrText>
        </w:r>
        <w:r w:rsidR="00134CFC">
          <w:rPr>
            <w:webHidden/>
          </w:rPr>
        </w:r>
        <w:r w:rsidR="00134CFC">
          <w:rPr>
            <w:webHidden/>
          </w:rPr>
          <w:fldChar w:fldCharType="separate"/>
        </w:r>
        <w:r w:rsidR="00FB1E93">
          <w:rPr>
            <w:webHidden/>
          </w:rPr>
          <w:t>1</w:t>
        </w:r>
        <w:r w:rsidR="00134CFC">
          <w:rPr>
            <w:webHidden/>
          </w:rPr>
          <w:fldChar w:fldCharType="end"/>
        </w:r>
      </w:hyperlink>
    </w:p>
    <w:p w14:paraId="34642C14" w14:textId="7FD64344"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88" w:history="1">
        <w:r w:rsidR="00134CFC" w:rsidRPr="00A87C3E">
          <w:rPr>
            <w:rStyle w:val="Hyperlink"/>
          </w:rPr>
          <w:t>1.2.</w:t>
        </w:r>
        <w:r w:rsidR="00134CFC">
          <w:rPr>
            <w:rFonts w:asciiTheme="minorHAnsi" w:hAnsiTheme="minorHAnsi" w:cstheme="minorBidi"/>
            <w:kern w:val="2"/>
            <w:sz w:val="22"/>
            <w14:ligatures w14:val="standardContextual"/>
          </w:rPr>
          <w:tab/>
        </w:r>
        <w:r w:rsidR="00134CFC" w:rsidRPr="00A87C3E">
          <w:rPr>
            <w:rStyle w:val="Hyperlink"/>
          </w:rPr>
          <w:t>Objectives</w:t>
        </w:r>
        <w:r w:rsidR="00134CFC">
          <w:rPr>
            <w:webHidden/>
          </w:rPr>
          <w:tab/>
        </w:r>
        <w:r w:rsidR="00134CFC">
          <w:rPr>
            <w:webHidden/>
          </w:rPr>
          <w:fldChar w:fldCharType="begin"/>
        </w:r>
        <w:r w:rsidR="00134CFC">
          <w:rPr>
            <w:webHidden/>
          </w:rPr>
          <w:instrText xml:space="preserve"> PAGEREF _Toc145709088 \h </w:instrText>
        </w:r>
        <w:r w:rsidR="00134CFC">
          <w:rPr>
            <w:webHidden/>
          </w:rPr>
        </w:r>
        <w:r w:rsidR="00134CFC">
          <w:rPr>
            <w:webHidden/>
          </w:rPr>
          <w:fldChar w:fldCharType="separate"/>
        </w:r>
        <w:r w:rsidR="00FB1E93">
          <w:rPr>
            <w:webHidden/>
          </w:rPr>
          <w:t>1</w:t>
        </w:r>
        <w:r w:rsidR="00134CFC">
          <w:rPr>
            <w:webHidden/>
          </w:rPr>
          <w:fldChar w:fldCharType="end"/>
        </w:r>
      </w:hyperlink>
    </w:p>
    <w:p w14:paraId="01FBD509" w14:textId="6F3143D1"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89" w:history="1">
        <w:r w:rsidR="00134CFC" w:rsidRPr="00A87C3E">
          <w:rPr>
            <w:rStyle w:val="Hyperlink"/>
          </w:rPr>
          <w:t>1.3.</w:t>
        </w:r>
        <w:r w:rsidR="00134CFC">
          <w:rPr>
            <w:rFonts w:asciiTheme="minorHAnsi" w:hAnsiTheme="minorHAnsi" w:cstheme="minorBidi"/>
            <w:kern w:val="2"/>
            <w:sz w:val="22"/>
            <w14:ligatures w14:val="standardContextual"/>
          </w:rPr>
          <w:tab/>
        </w:r>
        <w:r w:rsidR="00134CFC" w:rsidRPr="00A87C3E">
          <w:rPr>
            <w:rStyle w:val="Hyperlink"/>
          </w:rPr>
          <w:t>Thesis structure</w:t>
        </w:r>
        <w:r w:rsidR="00134CFC">
          <w:rPr>
            <w:webHidden/>
          </w:rPr>
          <w:tab/>
        </w:r>
        <w:r w:rsidR="00134CFC">
          <w:rPr>
            <w:webHidden/>
          </w:rPr>
          <w:fldChar w:fldCharType="begin"/>
        </w:r>
        <w:r w:rsidR="00134CFC">
          <w:rPr>
            <w:webHidden/>
          </w:rPr>
          <w:instrText xml:space="preserve"> PAGEREF _Toc145709089 \h </w:instrText>
        </w:r>
        <w:r w:rsidR="00134CFC">
          <w:rPr>
            <w:webHidden/>
          </w:rPr>
        </w:r>
        <w:r w:rsidR="00134CFC">
          <w:rPr>
            <w:webHidden/>
          </w:rPr>
          <w:fldChar w:fldCharType="separate"/>
        </w:r>
        <w:r w:rsidR="00FB1E93">
          <w:rPr>
            <w:webHidden/>
          </w:rPr>
          <w:t>2</w:t>
        </w:r>
        <w:r w:rsidR="00134CFC">
          <w:rPr>
            <w:webHidden/>
          </w:rPr>
          <w:fldChar w:fldCharType="end"/>
        </w:r>
      </w:hyperlink>
    </w:p>
    <w:p w14:paraId="35285E9C" w14:textId="353A62CE" w:rsidR="00134CFC" w:rsidRDefault="00CA0405">
      <w:pPr>
        <w:pStyle w:val="TOC1"/>
        <w:tabs>
          <w:tab w:val="left" w:pos="440"/>
          <w:tab w:val="right" w:leader="dot" w:pos="9628"/>
        </w:tabs>
        <w:rPr>
          <w:rFonts w:asciiTheme="minorHAnsi" w:hAnsiTheme="minorHAnsi" w:cstheme="minorBidi"/>
          <w:kern w:val="2"/>
          <w:sz w:val="22"/>
          <w14:ligatures w14:val="standardContextual"/>
        </w:rPr>
      </w:pPr>
      <w:hyperlink w:anchor="_Toc145709090" w:history="1">
        <w:r w:rsidR="00134CFC" w:rsidRPr="00A87C3E">
          <w:rPr>
            <w:rStyle w:val="Hyperlink"/>
          </w:rPr>
          <w:t>2.</w:t>
        </w:r>
        <w:r w:rsidR="00134CFC">
          <w:rPr>
            <w:rFonts w:asciiTheme="minorHAnsi" w:hAnsiTheme="minorHAnsi" w:cstheme="minorBidi"/>
            <w:kern w:val="2"/>
            <w:sz w:val="22"/>
            <w14:ligatures w14:val="standardContextual"/>
          </w:rPr>
          <w:tab/>
        </w:r>
        <w:r w:rsidR="00134CFC" w:rsidRPr="00A87C3E">
          <w:rPr>
            <w:rStyle w:val="Hyperlink"/>
          </w:rPr>
          <w:t>Module overview</w:t>
        </w:r>
        <w:r w:rsidR="00134CFC">
          <w:rPr>
            <w:webHidden/>
          </w:rPr>
          <w:tab/>
        </w:r>
        <w:r w:rsidR="00134CFC">
          <w:rPr>
            <w:webHidden/>
          </w:rPr>
          <w:fldChar w:fldCharType="begin"/>
        </w:r>
        <w:r w:rsidR="00134CFC">
          <w:rPr>
            <w:webHidden/>
          </w:rPr>
          <w:instrText xml:space="preserve"> PAGEREF _Toc145709090 \h </w:instrText>
        </w:r>
        <w:r w:rsidR="00134CFC">
          <w:rPr>
            <w:webHidden/>
          </w:rPr>
        </w:r>
        <w:r w:rsidR="00134CFC">
          <w:rPr>
            <w:webHidden/>
          </w:rPr>
          <w:fldChar w:fldCharType="separate"/>
        </w:r>
        <w:r w:rsidR="00FB1E93">
          <w:rPr>
            <w:webHidden/>
          </w:rPr>
          <w:t>3</w:t>
        </w:r>
        <w:r w:rsidR="00134CFC">
          <w:rPr>
            <w:webHidden/>
          </w:rPr>
          <w:fldChar w:fldCharType="end"/>
        </w:r>
      </w:hyperlink>
    </w:p>
    <w:p w14:paraId="68C2642F" w14:textId="7A362C44"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91" w:history="1">
        <w:r w:rsidR="00134CFC" w:rsidRPr="00A87C3E">
          <w:rPr>
            <w:rStyle w:val="Hyperlink"/>
          </w:rPr>
          <w:t>2.1.</w:t>
        </w:r>
        <w:r w:rsidR="00134CFC">
          <w:rPr>
            <w:rFonts w:asciiTheme="minorHAnsi" w:hAnsiTheme="minorHAnsi" w:cstheme="minorBidi"/>
            <w:kern w:val="2"/>
            <w:sz w:val="22"/>
            <w14:ligatures w14:val="standardContextual"/>
          </w:rPr>
          <w:tab/>
        </w:r>
        <w:r w:rsidR="00134CFC" w:rsidRPr="00A87C3E">
          <w:rPr>
            <w:rStyle w:val="Hyperlink"/>
          </w:rPr>
          <w:t>STM32F103C8T6 Microcontroller</w:t>
        </w:r>
        <w:r w:rsidR="00134CFC">
          <w:rPr>
            <w:webHidden/>
          </w:rPr>
          <w:tab/>
        </w:r>
        <w:r w:rsidR="00134CFC">
          <w:rPr>
            <w:webHidden/>
          </w:rPr>
          <w:fldChar w:fldCharType="begin"/>
        </w:r>
        <w:r w:rsidR="00134CFC">
          <w:rPr>
            <w:webHidden/>
          </w:rPr>
          <w:instrText xml:space="preserve"> PAGEREF _Toc145709091 \h </w:instrText>
        </w:r>
        <w:r w:rsidR="00134CFC">
          <w:rPr>
            <w:webHidden/>
          </w:rPr>
        </w:r>
        <w:r w:rsidR="00134CFC">
          <w:rPr>
            <w:webHidden/>
          </w:rPr>
          <w:fldChar w:fldCharType="separate"/>
        </w:r>
        <w:r w:rsidR="00FB1E93">
          <w:rPr>
            <w:webHidden/>
          </w:rPr>
          <w:t>3</w:t>
        </w:r>
        <w:r w:rsidR="00134CFC">
          <w:rPr>
            <w:webHidden/>
          </w:rPr>
          <w:fldChar w:fldCharType="end"/>
        </w:r>
      </w:hyperlink>
    </w:p>
    <w:p w14:paraId="048A43EF" w14:textId="2B58EB1A"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92" w:history="1">
        <w:r w:rsidR="00134CFC" w:rsidRPr="00A87C3E">
          <w:rPr>
            <w:rStyle w:val="Hyperlink"/>
          </w:rPr>
          <w:t>2.2.</w:t>
        </w:r>
        <w:r w:rsidR="00134CFC">
          <w:rPr>
            <w:rFonts w:asciiTheme="minorHAnsi" w:hAnsiTheme="minorHAnsi" w:cstheme="minorBidi"/>
            <w:kern w:val="2"/>
            <w:sz w:val="22"/>
            <w14:ligatures w14:val="standardContextual"/>
          </w:rPr>
          <w:tab/>
        </w:r>
        <w:r w:rsidR="00134CFC" w:rsidRPr="00A87C3E">
          <w:rPr>
            <w:rStyle w:val="Hyperlink"/>
          </w:rPr>
          <w:t>Sensor Units</w:t>
        </w:r>
        <w:r w:rsidR="00134CFC">
          <w:rPr>
            <w:webHidden/>
          </w:rPr>
          <w:tab/>
        </w:r>
        <w:r w:rsidR="00134CFC">
          <w:rPr>
            <w:webHidden/>
          </w:rPr>
          <w:fldChar w:fldCharType="begin"/>
        </w:r>
        <w:r w:rsidR="00134CFC">
          <w:rPr>
            <w:webHidden/>
          </w:rPr>
          <w:instrText xml:space="preserve"> PAGEREF _Toc145709092 \h </w:instrText>
        </w:r>
        <w:r w:rsidR="00134CFC">
          <w:rPr>
            <w:webHidden/>
          </w:rPr>
        </w:r>
        <w:r w:rsidR="00134CFC">
          <w:rPr>
            <w:webHidden/>
          </w:rPr>
          <w:fldChar w:fldCharType="separate"/>
        </w:r>
        <w:r w:rsidR="00FB1E93">
          <w:rPr>
            <w:webHidden/>
          </w:rPr>
          <w:t>4</w:t>
        </w:r>
        <w:r w:rsidR="00134CFC">
          <w:rPr>
            <w:webHidden/>
          </w:rPr>
          <w:fldChar w:fldCharType="end"/>
        </w:r>
      </w:hyperlink>
    </w:p>
    <w:p w14:paraId="475CC7AB" w14:textId="6BC8F6E0"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093" w:history="1">
        <w:r w:rsidR="00134CFC" w:rsidRPr="00A87C3E">
          <w:rPr>
            <w:rStyle w:val="Hyperlink"/>
          </w:rPr>
          <w:t>2.2.1.</w:t>
        </w:r>
        <w:r w:rsidR="00134CFC">
          <w:rPr>
            <w:rFonts w:asciiTheme="minorHAnsi" w:hAnsiTheme="minorHAnsi" w:cstheme="minorBidi"/>
            <w:kern w:val="2"/>
            <w:sz w:val="22"/>
            <w14:ligatures w14:val="standardContextual"/>
          </w:rPr>
          <w:tab/>
        </w:r>
        <w:r w:rsidR="00134CFC" w:rsidRPr="00A87C3E">
          <w:rPr>
            <w:rStyle w:val="Hyperlink"/>
          </w:rPr>
          <w:t>Anemometer</w:t>
        </w:r>
        <w:r w:rsidR="00134CFC">
          <w:rPr>
            <w:webHidden/>
          </w:rPr>
          <w:tab/>
        </w:r>
        <w:r w:rsidR="00134CFC">
          <w:rPr>
            <w:webHidden/>
          </w:rPr>
          <w:fldChar w:fldCharType="begin"/>
        </w:r>
        <w:r w:rsidR="00134CFC">
          <w:rPr>
            <w:webHidden/>
          </w:rPr>
          <w:instrText xml:space="preserve"> PAGEREF _Toc145709093 \h </w:instrText>
        </w:r>
        <w:r w:rsidR="00134CFC">
          <w:rPr>
            <w:webHidden/>
          </w:rPr>
        </w:r>
        <w:r w:rsidR="00134CFC">
          <w:rPr>
            <w:webHidden/>
          </w:rPr>
          <w:fldChar w:fldCharType="separate"/>
        </w:r>
        <w:r w:rsidR="00FB1E93">
          <w:rPr>
            <w:webHidden/>
          </w:rPr>
          <w:t>4</w:t>
        </w:r>
        <w:r w:rsidR="00134CFC">
          <w:rPr>
            <w:webHidden/>
          </w:rPr>
          <w:fldChar w:fldCharType="end"/>
        </w:r>
      </w:hyperlink>
    </w:p>
    <w:p w14:paraId="4D64CC87" w14:textId="6BA4C1D3"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094" w:history="1">
        <w:r w:rsidR="00134CFC" w:rsidRPr="00A87C3E">
          <w:rPr>
            <w:rStyle w:val="Hyperlink"/>
          </w:rPr>
          <w:t>2.2.2.</w:t>
        </w:r>
        <w:r w:rsidR="00134CFC">
          <w:rPr>
            <w:rFonts w:asciiTheme="minorHAnsi" w:hAnsiTheme="minorHAnsi" w:cstheme="minorBidi"/>
            <w:kern w:val="2"/>
            <w:sz w:val="22"/>
            <w14:ligatures w14:val="standardContextual"/>
          </w:rPr>
          <w:tab/>
        </w:r>
        <w:r w:rsidR="00134CFC" w:rsidRPr="00A87C3E">
          <w:rPr>
            <w:rStyle w:val="Hyperlink"/>
          </w:rPr>
          <w:t>Wind Vane</w:t>
        </w:r>
        <w:r w:rsidR="00134CFC">
          <w:rPr>
            <w:webHidden/>
          </w:rPr>
          <w:tab/>
        </w:r>
        <w:r w:rsidR="00134CFC">
          <w:rPr>
            <w:webHidden/>
          </w:rPr>
          <w:fldChar w:fldCharType="begin"/>
        </w:r>
        <w:r w:rsidR="00134CFC">
          <w:rPr>
            <w:webHidden/>
          </w:rPr>
          <w:instrText xml:space="preserve"> PAGEREF _Toc145709094 \h </w:instrText>
        </w:r>
        <w:r w:rsidR="00134CFC">
          <w:rPr>
            <w:webHidden/>
          </w:rPr>
        </w:r>
        <w:r w:rsidR="00134CFC">
          <w:rPr>
            <w:webHidden/>
          </w:rPr>
          <w:fldChar w:fldCharType="separate"/>
        </w:r>
        <w:r w:rsidR="00FB1E93">
          <w:rPr>
            <w:webHidden/>
          </w:rPr>
          <w:t>5</w:t>
        </w:r>
        <w:r w:rsidR="00134CFC">
          <w:rPr>
            <w:webHidden/>
          </w:rPr>
          <w:fldChar w:fldCharType="end"/>
        </w:r>
      </w:hyperlink>
    </w:p>
    <w:p w14:paraId="2F0735FA" w14:textId="3E5F4183"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095" w:history="1">
        <w:r w:rsidR="00134CFC" w:rsidRPr="00A87C3E">
          <w:rPr>
            <w:rStyle w:val="Hyperlink"/>
          </w:rPr>
          <w:t>2.2.3.</w:t>
        </w:r>
        <w:r w:rsidR="00134CFC">
          <w:rPr>
            <w:rFonts w:asciiTheme="minorHAnsi" w:hAnsiTheme="minorHAnsi" w:cstheme="minorBidi"/>
            <w:kern w:val="2"/>
            <w:sz w:val="22"/>
            <w14:ligatures w14:val="standardContextual"/>
          </w:rPr>
          <w:tab/>
        </w:r>
        <w:r w:rsidR="00134CFC" w:rsidRPr="00A87C3E">
          <w:rPr>
            <w:rStyle w:val="Hyperlink"/>
          </w:rPr>
          <w:t>Rain Gauge</w:t>
        </w:r>
        <w:r w:rsidR="00134CFC">
          <w:rPr>
            <w:webHidden/>
          </w:rPr>
          <w:tab/>
        </w:r>
        <w:r w:rsidR="00134CFC">
          <w:rPr>
            <w:webHidden/>
          </w:rPr>
          <w:fldChar w:fldCharType="begin"/>
        </w:r>
        <w:r w:rsidR="00134CFC">
          <w:rPr>
            <w:webHidden/>
          </w:rPr>
          <w:instrText xml:space="preserve"> PAGEREF _Toc145709095 \h </w:instrText>
        </w:r>
        <w:r w:rsidR="00134CFC">
          <w:rPr>
            <w:webHidden/>
          </w:rPr>
        </w:r>
        <w:r w:rsidR="00134CFC">
          <w:rPr>
            <w:webHidden/>
          </w:rPr>
          <w:fldChar w:fldCharType="separate"/>
        </w:r>
        <w:r w:rsidR="00FB1E93">
          <w:rPr>
            <w:webHidden/>
          </w:rPr>
          <w:t>7</w:t>
        </w:r>
        <w:r w:rsidR="00134CFC">
          <w:rPr>
            <w:webHidden/>
          </w:rPr>
          <w:fldChar w:fldCharType="end"/>
        </w:r>
      </w:hyperlink>
    </w:p>
    <w:p w14:paraId="42AE96FB" w14:textId="127D2AF0"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096" w:history="1">
        <w:r w:rsidR="00134CFC" w:rsidRPr="00A87C3E">
          <w:rPr>
            <w:rStyle w:val="Hyperlink"/>
          </w:rPr>
          <w:t>2.2.4.</w:t>
        </w:r>
        <w:r w:rsidR="00134CFC">
          <w:rPr>
            <w:rFonts w:asciiTheme="minorHAnsi" w:hAnsiTheme="minorHAnsi" w:cstheme="minorBidi"/>
            <w:kern w:val="2"/>
            <w:sz w:val="22"/>
            <w14:ligatures w14:val="standardContextual"/>
          </w:rPr>
          <w:tab/>
        </w:r>
        <w:r w:rsidR="00134CFC" w:rsidRPr="00A87C3E">
          <w:rPr>
            <w:rStyle w:val="Hyperlink"/>
          </w:rPr>
          <w:t>BME280</w:t>
        </w:r>
        <w:r w:rsidR="00134CFC">
          <w:rPr>
            <w:webHidden/>
          </w:rPr>
          <w:tab/>
        </w:r>
        <w:r w:rsidR="00134CFC">
          <w:rPr>
            <w:webHidden/>
          </w:rPr>
          <w:fldChar w:fldCharType="begin"/>
        </w:r>
        <w:r w:rsidR="00134CFC">
          <w:rPr>
            <w:webHidden/>
          </w:rPr>
          <w:instrText xml:space="preserve"> PAGEREF _Toc145709096 \h </w:instrText>
        </w:r>
        <w:r w:rsidR="00134CFC">
          <w:rPr>
            <w:webHidden/>
          </w:rPr>
        </w:r>
        <w:r w:rsidR="00134CFC">
          <w:rPr>
            <w:webHidden/>
          </w:rPr>
          <w:fldChar w:fldCharType="separate"/>
        </w:r>
        <w:r w:rsidR="00FB1E93">
          <w:rPr>
            <w:webHidden/>
          </w:rPr>
          <w:t>9</w:t>
        </w:r>
        <w:r w:rsidR="00134CFC">
          <w:rPr>
            <w:webHidden/>
          </w:rPr>
          <w:fldChar w:fldCharType="end"/>
        </w:r>
      </w:hyperlink>
    </w:p>
    <w:p w14:paraId="3EE2E8E2" w14:textId="7999CD6F"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097" w:history="1">
        <w:r w:rsidR="00134CFC" w:rsidRPr="00A87C3E">
          <w:rPr>
            <w:rStyle w:val="Hyperlink"/>
          </w:rPr>
          <w:t>2.2.5.</w:t>
        </w:r>
        <w:r w:rsidR="00134CFC">
          <w:rPr>
            <w:rFonts w:asciiTheme="minorHAnsi" w:hAnsiTheme="minorHAnsi" w:cstheme="minorBidi"/>
            <w:kern w:val="2"/>
            <w:sz w:val="22"/>
            <w14:ligatures w14:val="standardContextual"/>
          </w:rPr>
          <w:tab/>
        </w:r>
        <w:r w:rsidR="00134CFC" w:rsidRPr="00A87C3E">
          <w:rPr>
            <w:rStyle w:val="Hyperlink"/>
          </w:rPr>
          <w:t>DS18B20</w:t>
        </w:r>
        <w:r w:rsidR="00134CFC">
          <w:rPr>
            <w:webHidden/>
          </w:rPr>
          <w:tab/>
        </w:r>
        <w:r w:rsidR="00134CFC">
          <w:rPr>
            <w:webHidden/>
          </w:rPr>
          <w:fldChar w:fldCharType="begin"/>
        </w:r>
        <w:r w:rsidR="00134CFC">
          <w:rPr>
            <w:webHidden/>
          </w:rPr>
          <w:instrText xml:space="preserve"> PAGEREF _Toc145709097 \h </w:instrText>
        </w:r>
        <w:r w:rsidR="00134CFC">
          <w:rPr>
            <w:webHidden/>
          </w:rPr>
        </w:r>
        <w:r w:rsidR="00134CFC">
          <w:rPr>
            <w:webHidden/>
          </w:rPr>
          <w:fldChar w:fldCharType="separate"/>
        </w:r>
        <w:r w:rsidR="00FB1E93">
          <w:rPr>
            <w:webHidden/>
          </w:rPr>
          <w:t>10</w:t>
        </w:r>
        <w:r w:rsidR="00134CFC">
          <w:rPr>
            <w:webHidden/>
          </w:rPr>
          <w:fldChar w:fldCharType="end"/>
        </w:r>
      </w:hyperlink>
    </w:p>
    <w:p w14:paraId="220D0DCE" w14:textId="5093A3D3"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98" w:history="1">
        <w:r w:rsidR="00134CFC" w:rsidRPr="00A87C3E">
          <w:rPr>
            <w:rStyle w:val="Hyperlink"/>
          </w:rPr>
          <w:t>2.3.</w:t>
        </w:r>
        <w:r w:rsidR="00134CFC">
          <w:rPr>
            <w:rFonts w:asciiTheme="minorHAnsi" w:hAnsiTheme="minorHAnsi" w:cstheme="minorBidi"/>
            <w:kern w:val="2"/>
            <w:sz w:val="22"/>
            <w14:ligatures w14:val="standardContextual"/>
          </w:rPr>
          <w:tab/>
        </w:r>
        <w:r w:rsidR="00134CFC" w:rsidRPr="00A87C3E">
          <w:rPr>
            <w:rStyle w:val="Hyperlink"/>
          </w:rPr>
          <w:t>SX1278 for Wireless Communication</w:t>
        </w:r>
        <w:r w:rsidR="00134CFC">
          <w:rPr>
            <w:webHidden/>
          </w:rPr>
          <w:tab/>
        </w:r>
        <w:r w:rsidR="00134CFC">
          <w:rPr>
            <w:webHidden/>
          </w:rPr>
          <w:fldChar w:fldCharType="begin"/>
        </w:r>
        <w:r w:rsidR="00134CFC">
          <w:rPr>
            <w:webHidden/>
          </w:rPr>
          <w:instrText xml:space="preserve"> PAGEREF _Toc145709098 \h </w:instrText>
        </w:r>
        <w:r w:rsidR="00134CFC">
          <w:rPr>
            <w:webHidden/>
          </w:rPr>
        </w:r>
        <w:r w:rsidR="00134CFC">
          <w:rPr>
            <w:webHidden/>
          </w:rPr>
          <w:fldChar w:fldCharType="separate"/>
        </w:r>
        <w:r w:rsidR="00FB1E93">
          <w:rPr>
            <w:webHidden/>
          </w:rPr>
          <w:t>12</w:t>
        </w:r>
        <w:r w:rsidR="00134CFC">
          <w:rPr>
            <w:webHidden/>
          </w:rPr>
          <w:fldChar w:fldCharType="end"/>
        </w:r>
      </w:hyperlink>
    </w:p>
    <w:p w14:paraId="69D75A4C" w14:textId="777B425C"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099" w:history="1">
        <w:r w:rsidR="00134CFC" w:rsidRPr="00A87C3E">
          <w:rPr>
            <w:rStyle w:val="Hyperlink"/>
          </w:rPr>
          <w:t>2.4.</w:t>
        </w:r>
        <w:r w:rsidR="00134CFC">
          <w:rPr>
            <w:rFonts w:asciiTheme="minorHAnsi" w:hAnsiTheme="minorHAnsi" w:cstheme="minorBidi"/>
            <w:kern w:val="2"/>
            <w:sz w:val="22"/>
            <w14:ligatures w14:val="standardContextual"/>
          </w:rPr>
          <w:tab/>
        </w:r>
        <w:r w:rsidR="00134CFC" w:rsidRPr="00A87C3E">
          <w:rPr>
            <w:rStyle w:val="Hyperlink"/>
          </w:rPr>
          <w:t>Other Modules</w:t>
        </w:r>
        <w:r w:rsidR="00134CFC">
          <w:rPr>
            <w:webHidden/>
          </w:rPr>
          <w:tab/>
        </w:r>
        <w:r w:rsidR="00134CFC">
          <w:rPr>
            <w:webHidden/>
          </w:rPr>
          <w:fldChar w:fldCharType="begin"/>
        </w:r>
        <w:r w:rsidR="00134CFC">
          <w:rPr>
            <w:webHidden/>
          </w:rPr>
          <w:instrText xml:space="preserve"> PAGEREF _Toc145709099 \h </w:instrText>
        </w:r>
        <w:r w:rsidR="00134CFC">
          <w:rPr>
            <w:webHidden/>
          </w:rPr>
        </w:r>
        <w:r w:rsidR="00134CFC">
          <w:rPr>
            <w:webHidden/>
          </w:rPr>
          <w:fldChar w:fldCharType="separate"/>
        </w:r>
        <w:r w:rsidR="00FB1E93">
          <w:rPr>
            <w:webHidden/>
          </w:rPr>
          <w:t>14</w:t>
        </w:r>
        <w:r w:rsidR="00134CFC">
          <w:rPr>
            <w:webHidden/>
          </w:rPr>
          <w:fldChar w:fldCharType="end"/>
        </w:r>
      </w:hyperlink>
    </w:p>
    <w:p w14:paraId="05AFF3E0" w14:textId="7B5081A1"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00" w:history="1">
        <w:r w:rsidR="00134CFC" w:rsidRPr="00A87C3E">
          <w:rPr>
            <w:rStyle w:val="Hyperlink"/>
          </w:rPr>
          <w:t>2.4.1.</w:t>
        </w:r>
        <w:r w:rsidR="00134CFC">
          <w:rPr>
            <w:rFonts w:asciiTheme="minorHAnsi" w:hAnsiTheme="minorHAnsi" w:cstheme="minorBidi"/>
            <w:kern w:val="2"/>
            <w:sz w:val="22"/>
            <w14:ligatures w14:val="standardContextual"/>
          </w:rPr>
          <w:tab/>
        </w:r>
        <w:r w:rsidR="00134CFC" w:rsidRPr="00A87C3E">
          <w:rPr>
            <w:rStyle w:val="Hyperlink"/>
          </w:rPr>
          <w:t>DS3231</w:t>
        </w:r>
        <w:r w:rsidR="00134CFC">
          <w:rPr>
            <w:webHidden/>
          </w:rPr>
          <w:tab/>
        </w:r>
        <w:r w:rsidR="00134CFC">
          <w:rPr>
            <w:webHidden/>
          </w:rPr>
          <w:fldChar w:fldCharType="begin"/>
        </w:r>
        <w:r w:rsidR="00134CFC">
          <w:rPr>
            <w:webHidden/>
          </w:rPr>
          <w:instrText xml:space="preserve"> PAGEREF _Toc145709100 \h </w:instrText>
        </w:r>
        <w:r w:rsidR="00134CFC">
          <w:rPr>
            <w:webHidden/>
          </w:rPr>
        </w:r>
        <w:r w:rsidR="00134CFC">
          <w:rPr>
            <w:webHidden/>
          </w:rPr>
          <w:fldChar w:fldCharType="separate"/>
        </w:r>
        <w:r w:rsidR="00FB1E93">
          <w:rPr>
            <w:webHidden/>
          </w:rPr>
          <w:t>14</w:t>
        </w:r>
        <w:r w:rsidR="00134CFC">
          <w:rPr>
            <w:webHidden/>
          </w:rPr>
          <w:fldChar w:fldCharType="end"/>
        </w:r>
      </w:hyperlink>
    </w:p>
    <w:p w14:paraId="4A2B78D2" w14:textId="7AF5DFB2"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01" w:history="1">
        <w:r w:rsidR="00134CFC" w:rsidRPr="00A87C3E">
          <w:rPr>
            <w:rStyle w:val="Hyperlink"/>
          </w:rPr>
          <w:t>2.4.2.</w:t>
        </w:r>
        <w:r w:rsidR="00134CFC">
          <w:rPr>
            <w:rFonts w:asciiTheme="minorHAnsi" w:hAnsiTheme="minorHAnsi" w:cstheme="minorBidi"/>
            <w:kern w:val="2"/>
            <w:sz w:val="22"/>
            <w14:ligatures w14:val="standardContextual"/>
          </w:rPr>
          <w:tab/>
        </w:r>
        <w:r w:rsidR="00134CFC" w:rsidRPr="00A87C3E">
          <w:rPr>
            <w:rStyle w:val="Hyperlink"/>
          </w:rPr>
          <w:t>microSD Card</w:t>
        </w:r>
        <w:r w:rsidR="00134CFC">
          <w:rPr>
            <w:webHidden/>
          </w:rPr>
          <w:tab/>
        </w:r>
        <w:r w:rsidR="00134CFC">
          <w:rPr>
            <w:webHidden/>
          </w:rPr>
          <w:fldChar w:fldCharType="begin"/>
        </w:r>
        <w:r w:rsidR="00134CFC">
          <w:rPr>
            <w:webHidden/>
          </w:rPr>
          <w:instrText xml:space="preserve"> PAGEREF _Toc145709101 \h </w:instrText>
        </w:r>
        <w:r w:rsidR="00134CFC">
          <w:rPr>
            <w:webHidden/>
          </w:rPr>
        </w:r>
        <w:r w:rsidR="00134CFC">
          <w:rPr>
            <w:webHidden/>
          </w:rPr>
          <w:fldChar w:fldCharType="separate"/>
        </w:r>
        <w:r w:rsidR="00FB1E93">
          <w:rPr>
            <w:webHidden/>
          </w:rPr>
          <w:t>14</w:t>
        </w:r>
        <w:r w:rsidR="00134CFC">
          <w:rPr>
            <w:webHidden/>
          </w:rPr>
          <w:fldChar w:fldCharType="end"/>
        </w:r>
      </w:hyperlink>
    </w:p>
    <w:p w14:paraId="00C6DCB8" w14:textId="4EC8BE38"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02" w:history="1">
        <w:r w:rsidR="00134CFC" w:rsidRPr="00A87C3E">
          <w:rPr>
            <w:rStyle w:val="Hyperlink"/>
          </w:rPr>
          <w:t>2.4.3.</w:t>
        </w:r>
        <w:r w:rsidR="00134CFC">
          <w:rPr>
            <w:rFonts w:asciiTheme="minorHAnsi" w:hAnsiTheme="minorHAnsi" w:cstheme="minorBidi"/>
            <w:kern w:val="2"/>
            <w:sz w:val="22"/>
            <w14:ligatures w14:val="standardContextual"/>
          </w:rPr>
          <w:tab/>
        </w:r>
        <w:r w:rsidR="00134CFC" w:rsidRPr="00A87C3E">
          <w:rPr>
            <w:rStyle w:val="Hyperlink"/>
          </w:rPr>
          <w:t xml:space="preserve">Analogue Low-pass Filter </w:t>
        </w:r>
        <w:r w:rsidR="00134CFC">
          <w:rPr>
            <w:webHidden/>
          </w:rPr>
          <w:tab/>
        </w:r>
        <w:r w:rsidR="00134CFC">
          <w:rPr>
            <w:webHidden/>
          </w:rPr>
          <w:fldChar w:fldCharType="begin"/>
        </w:r>
        <w:r w:rsidR="00134CFC">
          <w:rPr>
            <w:webHidden/>
          </w:rPr>
          <w:instrText xml:space="preserve"> PAGEREF _Toc145709102 \h </w:instrText>
        </w:r>
        <w:r w:rsidR="00134CFC">
          <w:rPr>
            <w:webHidden/>
          </w:rPr>
        </w:r>
        <w:r w:rsidR="00134CFC">
          <w:rPr>
            <w:webHidden/>
          </w:rPr>
          <w:fldChar w:fldCharType="separate"/>
        </w:r>
        <w:r w:rsidR="00FB1E93">
          <w:rPr>
            <w:webHidden/>
          </w:rPr>
          <w:t>15</w:t>
        </w:r>
        <w:r w:rsidR="00134CFC">
          <w:rPr>
            <w:webHidden/>
          </w:rPr>
          <w:fldChar w:fldCharType="end"/>
        </w:r>
      </w:hyperlink>
    </w:p>
    <w:p w14:paraId="680E3CCF" w14:textId="6AEB305B"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03" w:history="1">
        <w:r w:rsidR="00134CFC" w:rsidRPr="00A87C3E">
          <w:rPr>
            <w:rStyle w:val="Hyperlink"/>
          </w:rPr>
          <w:t>2.5.</w:t>
        </w:r>
        <w:r w:rsidR="00134CFC">
          <w:rPr>
            <w:rFonts w:asciiTheme="minorHAnsi" w:hAnsiTheme="minorHAnsi" w:cstheme="minorBidi"/>
            <w:kern w:val="2"/>
            <w:sz w:val="22"/>
            <w14:ligatures w14:val="standardContextual"/>
          </w:rPr>
          <w:tab/>
        </w:r>
        <w:r w:rsidR="00134CFC" w:rsidRPr="00A87C3E">
          <w:rPr>
            <w:rStyle w:val="Hyperlink"/>
          </w:rPr>
          <w:t>System Powering</w:t>
        </w:r>
        <w:r w:rsidR="00134CFC">
          <w:rPr>
            <w:webHidden/>
          </w:rPr>
          <w:tab/>
        </w:r>
        <w:r w:rsidR="00134CFC">
          <w:rPr>
            <w:webHidden/>
          </w:rPr>
          <w:fldChar w:fldCharType="begin"/>
        </w:r>
        <w:r w:rsidR="00134CFC">
          <w:rPr>
            <w:webHidden/>
          </w:rPr>
          <w:instrText xml:space="preserve"> PAGEREF _Toc145709103 \h </w:instrText>
        </w:r>
        <w:r w:rsidR="00134CFC">
          <w:rPr>
            <w:webHidden/>
          </w:rPr>
        </w:r>
        <w:r w:rsidR="00134CFC">
          <w:rPr>
            <w:webHidden/>
          </w:rPr>
          <w:fldChar w:fldCharType="separate"/>
        </w:r>
        <w:r w:rsidR="00FB1E93">
          <w:rPr>
            <w:webHidden/>
          </w:rPr>
          <w:t>18</w:t>
        </w:r>
        <w:r w:rsidR="00134CFC">
          <w:rPr>
            <w:webHidden/>
          </w:rPr>
          <w:fldChar w:fldCharType="end"/>
        </w:r>
      </w:hyperlink>
    </w:p>
    <w:p w14:paraId="053FB35C" w14:textId="4B233920"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04" w:history="1">
        <w:r w:rsidR="00134CFC" w:rsidRPr="00A87C3E">
          <w:rPr>
            <w:rStyle w:val="Hyperlink"/>
          </w:rPr>
          <w:t>2.6.</w:t>
        </w:r>
        <w:r w:rsidR="00134CFC">
          <w:rPr>
            <w:rFonts w:asciiTheme="minorHAnsi" w:hAnsiTheme="minorHAnsi" w:cstheme="minorBidi"/>
            <w:kern w:val="2"/>
            <w:sz w:val="22"/>
            <w14:ligatures w14:val="standardContextual"/>
          </w:rPr>
          <w:tab/>
        </w:r>
        <w:r w:rsidR="00134CFC" w:rsidRPr="00A87C3E">
          <w:rPr>
            <w:rStyle w:val="Hyperlink"/>
          </w:rPr>
          <w:t>Server</w:t>
        </w:r>
        <w:r w:rsidR="00134CFC">
          <w:rPr>
            <w:webHidden/>
          </w:rPr>
          <w:tab/>
        </w:r>
        <w:r w:rsidR="00134CFC">
          <w:rPr>
            <w:webHidden/>
          </w:rPr>
          <w:fldChar w:fldCharType="begin"/>
        </w:r>
        <w:r w:rsidR="00134CFC">
          <w:rPr>
            <w:webHidden/>
          </w:rPr>
          <w:instrText xml:space="preserve"> PAGEREF _Toc145709104 \h </w:instrText>
        </w:r>
        <w:r w:rsidR="00134CFC">
          <w:rPr>
            <w:webHidden/>
          </w:rPr>
        </w:r>
        <w:r w:rsidR="00134CFC">
          <w:rPr>
            <w:webHidden/>
          </w:rPr>
          <w:fldChar w:fldCharType="separate"/>
        </w:r>
        <w:r w:rsidR="00FB1E93">
          <w:rPr>
            <w:webHidden/>
          </w:rPr>
          <w:t>19</w:t>
        </w:r>
        <w:r w:rsidR="00134CFC">
          <w:rPr>
            <w:webHidden/>
          </w:rPr>
          <w:fldChar w:fldCharType="end"/>
        </w:r>
      </w:hyperlink>
    </w:p>
    <w:p w14:paraId="77D08D69" w14:textId="17D0613D" w:rsidR="00134CFC" w:rsidRDefault="00CA0405">
      <w:pPr>
        <w:pStyle w:val="TOC1"/>
        <w:tabs>
          <w:tab w:val="left" w:pos="440"/>
          <w:tab w:val="right" w:leader="dot" w:pos="9628"/>
        </w:tabs>
        <w:rPr>
          <w:rFonts w:asciiTheme="minorHAnsi" w:hAnsiTheme="minorHAnsi" w:cstheme="minorBidi"/>
          <w:kern w:val="2"/>
          <w:sz w:val="22"/>
          <w14:ligatures w14:val="standardContextual"/>
        </w:rPr>
      </w:pPr>
      <w:hyperlink w:anchor="_Toc145709105" w:history="1">
        <w:r w:rsidR="00134CFC" w:rsidRPr="00A87C3E">
          <w:rPr>
            <w:rStyle w:val="Hyperlink"/>
          </w:rPr>
          <w:t>3.</w:t>
        </w:r>
        <w:r w:rsidR="00134CFC">
          <w:rPr>
            <w:rFonts w:asciiTheme="minorHAnsi" w:hAnsiTheme="minorHAnsi" w:cstheme="minorBidi"/>
            <w:kern w:val="2"/>
            <w:sz w:val="22"/>
            <w14:ligatures w14:val="standardContextual"/>
          </w:rPr>
          <w:tab/>
        </w:r>
        <w:r w:rsidR="00134CFC" w:rsidRPr="00A87C3E">
          <w:rPr>
            <w:rStyle w:val="Hyperlink"/>
          </w:rPr>
          <w:t>Implementation</w:t>
        </w:r>
        <w:r w:rsidR="00134CFC">
          <w:rPr>
            <w:webHidden/>
          </w:rPr>
          <w:tab/>
        </w:r>
        <w:r w:rsidR="00134CFC">
          <w:rPr>
            <w:webHidden/>
          </w:rPr>
          <w:fldChar w:fldCharType="begin"/>
        </w:r>
        <w:r w:rsidR="00134CFC">
          <w:rPr>
            <w:webHidden/>
          </w:rPr>
          <w:instrText xml:space="preserve"> PAGEREF _Toc145709105 \h </w:instrText>
        </w:r>
        <w:r w:rsidR="00134CFC">
          <w:rPr>
            <w:webHidden/>
          </w:rPr>
        </w:r>
        <w:r w:rsidR="00134CFC">
          <w:rPr>
            <w:webHidden/>
          </w:rPr>
          <w:fldChar w:fldCharType="separate"/>
        </w:r>
        <w:r w:rsidR="00FB1E93">
          <w:rPr>
            <w:webHidden/>
          </w:rPr>
          <w:t>20</w:t>
        </w:r>
        <w:r w:rsidR="00134CFC">
          <w:rPr>
            <w:webHidden/>
          </w:rPr>
          <w:fldChar w:fldCharType="end"/>
        </w:r>
      </w:hyperlink>
    </w:p>
    <w:p w14:paraId="16CDEFCE" w14:textId="1B1D4D08"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06" w:history="1">
        <w:r w:rsidR="00134CFC" w:rsidRPr="00A87C3E">
          <w:rPr>
            <w:rStyle w:val="Hyperlink"/>
          </w:rPr>
          <w:t>3.1.</w:t>
        </w:r>
        <w:r w:rsidR="00134CFC">
          <w:rPr>
            <w:rFonts w:asciiTheme="minorHAnsi" w:hAnsiTheme="minorHAnsi" w:cstheme="minorBidi"/>
            <w:kern w:val="2"/>
            <w:sz w:val="22"/>
            <w14:ligatures w14:val="standardContextual"/>
          </w:rPr>
          <w:tab/>
        </w:r>
        <w:r w:rsidR="00134CFC" w:rsidRPr="00A87C3E">
          <w:rPr>
            <w:rStyle w:val="Hyperlink"/>
          </w:rPr>
          <w:t>STM32F103C8T6 Microcontroller</w:t>
        </w:r>
        <w:r w:rsidR="00134CFC">
          <w:rPr>
            <w:webHidden/>
          </w:rPr>
          <w:tab/>
        </w:r>
        <w:r w:rsidR="00134CFC">
          <w:rPr>
            <w:webHidden/>
          </w:rPr>
          <w:fldChar w:fldCharType="begin"/>
        </w:r>
        <w:r w:rsidR="00134CFC">
          <w:rPr>
            <w:webHidden/>
          </w:rPr>
          <w:instrText xml:space="preserve"> PAGEREF _Toc145709106 \h </w:instrText>
        </w:r>
        <w:r w:rsidR="00134CFC">
          <w:rPr>
            <w:webHidden/>
          </w:rPr>
        </w:r>
        <w:r w:rsidR="00134CFC">
          <w:rPr>
            <w:webHidden/>
          </w:rPr>
          <w:fldChar w:fldCharType="separate"/>
        </w:r>
        <w:r w:rsidR="00FB1E93">
          <w:rPr>
            <w:webHidden/>
          </w:rPr>
          <w:t>20</w:t>
        </w:r>
        <w:r w:rsidR="00134CFC">
          <w:rPr>
            <w:webHidden/>
          </w:rPr>
          <w:fldChar w:fldCharType="end"/>
        </w:r>
      </w:hyperlink>
    </w:p>
    <w:p w14:paraId="757572A5" w14:textId="62F1ED0D"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07" w:history="1">
        <w:r w:rsidR="00134CFC" w:rsidRPr="00A87C3E">
          <w:rPr>
            <w:rStyle w:val="Hyperlink"/>
          </w:rPr>
          <w:t>3.2.</w:t>
        </w:r>
        <w:r w:rsidR="00134CFC">
          <w:rPr>
            <w:rFonts w:asciiTheme="minorHAnsi" w:hAnsiTheme="minorHAnsi" w:cstheme="minorBidi"/>
            <w:kern w:val="2"/>
            <w:sz w:val="22"/>
            <w14:ligatures w14:val="standardContextual"/>
          </w:rPr>
          <w:tab/>
        </w:r>
        <w:r w:rsidR="00134CFC" w:rsidRPr="00A87C3E">
          <w:rPr>
            <w:rStyle w:val="Hyperlink"/>
          </w:rPr>
          <w:t>Sensor units</w:t>
        </w:r>
        <w:r w:rsidR="00134CFC">
          <w:rPr>
            <w:webHidden/>
          </w:rPr>
          <w:tab/>
        </w:r>
        <w:r w:rsidR="00134CFC">
          <w:rPr>
            <w:webHidden/>
          </w:rPr>
          <w:fldChar w:fldCharType="begin"/>
        </w:r>
        <w:r w:rsidR="00134CFC">
          <w:rPr>
            <w:webHidden/>
          </w:rPr>
          <w:instrText xml:space="preserve"> PAGEREF _Toc145709107 \h </w:instrText>
        </w:r>
        <w:r w:rsidR="00134CFC">
          <w:rPr>
            <w:webHidden/>
          </w:rPr>
        </w:r>
        <w:r w:rsidR="00134CFC">
          <w:rPr>
            <w:webHidden/>
          </w:rPr>
          <w:fldChar w:fldCharType="separate"/>
        </w:r>
        <w:r w:rsidR="00FB1E93">
          <w:rPr>
            <w:webHidden/>
          </w:rPr>
          <w:t>23</w:t>
        </w:r>
        <w:r w:rsidR="00134CFC">
          <w:rPr>
            <w:webHidden/>
          </w:rPr>
          <w:fldChar w:fldCharType="end"/>
        </w:r>
      </w:hyperlink>
    </w:p>
    <w:p w14:paraId="35BC28B7" w14:textId="4165EF19"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08" w:history="1">
        <w:r w:rsidR="00134CFC" w:rsidRPr="00A87C3E">
          <w:rPr>
            <w:rStyle w:val="Hyperlink"/>
          </w:rPr>
          <w:t>3.2.1.</w:t>
        </w:r>
        <w:r w:rsidR="00134CFC">
          <w:rPr>
            <w:rFonts w:asciiTheme="minorHAnsi" w:hAnsiTheme="minorHAnsi" w:cstheme="minorBidi"/>
            <w:kern w:val="2"/>
            <w:sz w:val="22"/>
            <w14:ligatures w14:val="standardContextual"/>
          </w:rPr>
          <w:tab/>
        </w:r>
        <w:r w:rsidR="00134CFC" w:rsidRPr="00A87C3E">
          <w:rPr>
            <w:rStyle w:val="Hyperlink"/>
          </w:rPr>
          <w:t>Anemometer</w:t>
        </w:r>
        <w:r w:rsidR="00134CFC">
          <w:rPr>
            <w:webHidden/>
          </w:rPr>
          <w:tab/>
        </w:r>
        <w:r w:rsidR="00134CFC">
          <w:rPr>
            <w:webHidden/>
          </w:rPr>
          <w:fldChar w:fldCharType="begin"/>
        </w:r>
        <w:r w:rsidR="00134CFC">
          <w:rPr>
            <w:webHidden/>
          </w:rPr>
          <w:instrText xml:space="preserve"> PAGEREF _Toc145709108 \h </w:instrText>
        </w:r>
        <w:r w:rsidR="00134CFC">
          <w:rPr>
            <w:webHidden/>
          </w:rPr>
        </w:r>
        <w:r w:rsidR="00134CFC">
          <w:rPr>
            <w:webHidden/>
          </w:rPr>
          <w:fldChar w:fldCharType="separate"/>
        </w:r>
        <w:r w:rsidR="00FB1E93">
          <w:rPr>
            <w:webHidden/>
          </w:rPr>
          <w:t>23</w:t>
        </w:r>
        <w:r w:rsidR="00134CFC">
          <w:rPr>
            <w:webHidden/>
          </w:rPr>
          <w:fldChar w:fldCharType="end"/>
        </w:r>
      </w:hyperlink>
    </w:p>
    <w:p w14:paraId="0E72C93A" w14:textId="4F0733A7"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09" w:history="1">
        <w:r w:rsidR="00134CFC" w:rsidRPr="00A87C3E">
          <w:rPr>
            <w:rStyle w:val="Hyperlink"/>
          </w:rPr>
          <w:t>3.2.2.</w:t>
        </w:r>
        <w:r w:rsidR="00134CFC">
          <w:rPr>
            <w:rFonts w:asciiTheme="minorHAnsi" w:hAnsiTheme="minorHAnsi" w:cstheme="minorBidi"/>
            <w:kern w:val="2"/>
            <w:sz w:val="22"/>
            <w14:ligatures w14:val="standardContextual"/>
          </w:rPr>
          <w:tab/>
        </w:r>
        <w:r w:rsidR="00134CFC" w:rsidRPr="00A87C3E">
          <w:rPr>
            <w:rStyle w:val="Hyperlink"/>
          </w:rPr>
          <w:t>Wind Vane</w:t>
        </w:r>
        <w:r w:rsidR="00134CFC">
          <w:rPr>
            <w:webHidden/>
          </w:rPr>
          <w:tab/>
        </w:r>
        <w:r w:rsidR="00134CFC">
          <w:rPr>
            <w:webHidden/>
          </w:rPr>
          <w:fldChar w:fldCharType="begin"/>
        </w:r>
        <w:r w:rsidR="00134CFC">
          <w:rPr>
            <w:webHidden/>
          </w:rPr>
          <w:instrText xml:space="preserve"> PAGEREF _Toc145709109 \h </w:instrText>
        </w:r>
        <w:r w:rsidR="00134CFC">
          <w:rPr>
            <w:webHidden/>
          </w:rPr>
        </w:r>
        <w:r w:rsidR="00134CFC">
          <w:rPr>
            <w:webHidden/>
          </w:rPr>
          <w:fldChar w:fldCharType="separate"/>
        </w:r>
        <w:r w:rsidR="00FB1E93">
          <w:rPr>
            <w:webHidden/>
          </w:rPr>
          <w:t>27</w:t>
        </w:r>
        <w:r w:rsidR="00134CFC">
          <w:rPr>
            <w:webHidden/>
          </w:rPr>
          <w:fldChar w:fldCharType="end"/>
        </w:r>
      </w:hyperlink>
    </w:p>
    <w:p w14:paraId="649E7A41" w14:textId="01093C8F"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10" w:history="1">
        <w:r w:rsidR="00134CFC" w:rsidRPr="00A87C3E">
          <w:rPr>
            <w:rStyle w:val="Hyperlink"/>
          </w:rPr>
          <w:t>3.2.3.</w:t>
        </w:r>
        <w:r w:rsidR="00134CFC">
          <w:rPr>
            <w:rFonts w:asciiTheme="minorHAnsi" w:hAnsiTheme="minorHAnsi" w:cstheme="minorBidi"/>
            <w:kern w:val="2"/>
            <w:sz w:val="22"/>
            <w14:ligatures w14:val="standardContextual"/>
          </w:rPr>
          <w:tab/>
        </w:r>
        <w:r w:rsidR="00134CFC" w:rsidRPr="00A87C3E">
          <w:rPr>
            <w:rStyle w:val="Hyperlink"/>
          </w:rPr>
          <w:t>Rain Gauge</w:t>
        </w:r>
        <w:r w:rsidR="00134CFC">
          <w:rPr>
            <w:webHidden/>
          </w:rPr>
          <w:tab/>
        </w:r>
        <w:r w:rsidR="00134CFC">
          <w:rPr>
            <w:webHidden/>
          </w:rPr>
          <w:fldChar w:fldCharType="begin"/>
        </w:r>
        <w:r w:rsidR="00134CFC">
          <w:rPr>
            <w:webHidden/>
          </w:rPr>
          <w:instrText xml:space="preserve"> PAGEREF _Toc145709110 \h </w:instrText>
        </w:r>
        <w:r w:rsidR="00134CFC">
          <w:rPr>
            <w:webHidden/>
          </w:rPr>
        </w:r>
        <w:r w:rsidR="00134CFC">
          <w:rPr>
            <w:webHidden/>
          </w:rPr>
          <w:fldChar w:fldCharType="separate"/>
        </w:r>
        <w:r w:rsidR="00FB1E93">
          <w:rPr>
            <w:webHidden/>
          </w:rPr>
          <w:t>37</w:t>
        </w:r>
        <w:r w:rsidR="00134CFC">
          <w:rPr>
            <w:webHidden/>
          </w:rPr>
          <w:fldChar w:fldCharType="end"/>
        </w:r>
      </w:hyperlink>
    </w:p>
    <w:p w14:paraId="2EC4F4B1" w14:textId="6C2089D7"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11" w:history="1">
        <w:r w:rsidR="00134CFC" w:rsidRPr="00A87C3E">
          <w:rPr>
            <w:rStyle w:val="Hyperlink"/>
          </w:rPr>
          <w:t>3.2.4.</w:t>
        </w:r>
        <w:r w:rsidR="00134CFC">
          <w:rPr>
            <w:rFonts w:asciiTheme="minorHAnsi" w:hAnsiTheme="minorHAnsi" w:cstheme="minorBidi"/>
            <w:kern w:val="2"/>
            <w:sz w:val="22"/>
            <w14:ligatures w14:val="standardContextual"/>
          </w:rPr>
          <w:tab/>
        </w:r>
        <w:r w:rsidR="00134CFC" w:rsidRPr="00A87C3E">
          <w:rPr>
            <w:rStyle w:val="Hyperlink"/>
          </w:rPr>
          <w:t>BME280</w:t>
        </w:r>
        <w:r w:rsidR="00134CFC">
          <w:rPr>
            <w:webHidden/>
          </w:rPr>
          <w:tab/>
        </w:r>
        <w:r w:rsidR="00134CFC">
          <w:rPr>
            <w:webHidden/>
          </w:rPr>
          <w:fldChar w:fldCharType="begin"/>
        </w:r>
        <w:r w:rsidR="00134CFC">
          <w:rPr>
            <w:webHidden/>
          </w:rPr>
          <w:instrText xml:space="preserve"> PAGEREF _Toc145709111 \h </w:instrText>
        </w:r>
        <w:r w:rsidR="00134CFC">
          <w:rPr>
            <w:webHidden/>
          </w:rPr>
        </w:r>
        <w:r w:rsidR="00134CFC">
          <w:rPr>
            <w:webHidden/>
          </w:rPr>
          <w:fldChar w:fldCharType="separate"/>
        </w:r>
        <w:r w:rsidR="00FB1E93">
          <w:rPr>
            <w:webHidden/>
          </w:rPr>
          <w:t>38</w:t>
        </w:r>
        <w:r w:rsidR="00134CFC">
          <w:rPr>
            <w:webHidden/>
          </w:rPr>
          <w:fldChar w:fldCharType="end"/>
        </w:r>
      </w:hyperlink>
    </w:p>
    <w:p w14:paraId="54EC056A" w14:textId="4E22A3F0"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12" w:history="1">
        <w:r w:rsidR="00134CFC" w:rsidRPr="00A87C3E">
          <w:rPr>
            <w:rStyle w:val="Hyperlink"/>
          </w:rPr>
          <w:t>3.2.5.</w:t>
        </w:r>
        <w:r w:rsidR="00134CFC">
          <w:rPr>
            <w:rFonts w:asciiTheme="minorHAnsi" w:hAnsiTheme="minorHAnsi" w:cstheme="minorBidi"/>
            <w:kern w:val="2"/>
            <w:sz w:val="22"/>
            <w14:ligatures w14:val="standardContextual"/>
          </w:rPr>
          <w:tab/>
        </w:r>
        <w:r w:rsidR="00134CFC" w:rsidRPr="00A87C3E">
          <w:rPr>
            <w:rStyle w:val="Hyperlink"/>
          </w:rPr>
          <w:t>DS18B20</w:t>
        </w:r>
        <w:r w:rsidR="00134CFC">
          <w:rPr>
            <w:webHidden/>
          </w:rPr>
          <w:tab/>
        </w:r>
        <w:r w:rsidR="00134CFC">
          <w:rPr>
            <w:webHidden/>
          </w:rPr>
          <w:fldChar w:fldCharType="begin"/>
        </w:r>
        <w:r w:rsidR="00134CFC">
          <w:rPr>
            <w:webHidden/>
          </w:rPr>
          <w:instrText xml:space="preserve"> PAGEREF _Toc145709112 \h </w:instrText>
        </w:r>
        <w:r w:rsidR="00134CFC">
          <w:rPr>
            <w:webHidden/>
          </w:rPr>
        </w:r>
        <w:r w:rsidR="00134CFC">
          <w:rPr>
            <w:webHidden/>
          </w:rPr>
          <w:fldChar w:fldCharType="separate"/>
        </w:r>
        <w:r w:rsidR="00FB1E93">
          <w:rPr>
            <w:webHidden/>
          </w:rPr>
          <w:t>39</w:t>
        </w:r>
        <w:r w:rsidR="00134CFC">
          <w:rPr>
            <w:webHidden/>
          </w:rPr>
          <w:fldChar w:fldCharType="end"/>
        </w:r>
      </w:hyperlink>
    </w:p>
    <w:p w14:paraId="7D98888C" w14:textId="434A66DD"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13" w:history="1">
        <w:r w:rsidR="00134CFC" w:rsidRPr="00A87C3E">
          <w:rPr>
            <w:rStyle w:val="Hyperlink"/>
          </w:rPr>
          <w:t>3.3.</w:t>
        </w:r>
        <w:r w:rsidR="00134CFC">
          <w:rPr>
            <w:rFonts w:asciiTheme="minorHAnsi" w:hAnsiTheme="minorHAnsi" w:cstheme="minorBidi"/>
            <w:kern w:val="2"/>
            <w:sz w:val="22"/>
            <w14:ligatures w14:val="standardContextual"/>
          </w:rPr>
          <w:tab/>
        </w:r>
        <w:r w:rsidR="00134CFC" w:rsidRPr="00A87C3E">
          <w:rPr>
            <w:rStyle w:val="Hyperlink"/>
          </w:rPr>
          <w:t>SX1278</w:t>
        </w:r>
        <w:r w:rsidR="00134CFC">
          <w:rPr>
            <w:webHidden/>
          </w:rPr>
          <w:tab/>
        </w:r>
        <w:r w:rsidR="00134CFC">
          <w:rPr>
            <w:webHidden/>
          </w:rPr>
          <w:fldChar w:fldCharType="begin"/>
        </w:r>
        <w:r w:rsidR="00134CFC">
          <w:rPr>
            <w:webHidden/>
          </w:rPr>
          <w:instrText xml:space="preserve"> PAGEREF _Toc145709113 \h </w:instrText>
        </w:r>
        <w:r w:rsidR="00134CFC">
          <w:rPr>
            <w:webHidden/>
          </w:rPr>
        </w:r>
        <w:r w:rsidR="00134CFC">
          <w:rPr>
            <w:webHidden/>
          </w:rPr>
          <w:fldChar w:fldCharType="separate"/>
        </w:r>
        <w:r w:rsidR="00FB1E93">
          <w:rPr>
            <w:webHidden/>
          </w:rPr>
          <w:t>44</w:t>
        </w:r>
        <w:r w:rsidR="00134CFC">
          <w:rPr>
            <w:webHidden/>
          </w:rPr>
          <w:fldChar w:fldCharType="end"/>
        </w:r>
      </w:hyperlink>
    </w:p>
    <w:p w14:paraId="5FBB6947" w14:textId="27924ABA"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14" w:history="1">
        <w:r w:rsidR="00134CFC" w:rsidRPr="00A87C3E">
          <w:rPr>
            <w:rStyle w:val="Hyperlink"/>
          </w:rPr>
          <w:t>3.4.</w:t>
        </w:r>
        <w:r w:rsidR="00134CFC">
          <w:rPr>
            <w:rFonts w:asciiTheme="minorHAnsi" w:hAnsiTheme="minorHAnsi" w:cstheme="minorBidi"/>
            <w:kern w:val="2"/>
            <w:sz w:val="22"/>
            <w14:ligatures w14:val="standardContextual"/>
          </w:rPr>
          <w:tab/>
        </w:r>
        <w:r w:rsidR="00134CFC" w:rsidRPr="00A87C3E">
          <w:rPr>
            <w:rStyle w:val="Hyperlink"/>
          </w:rPr>
          <w:t>Other Modules</w:t>
        </w:r>
        <w:r w:rsidR="00134CFC">
          <w:rPr>
            <w:webHidden/>
          </w:rPr>
          <w:tab/>
        </w:r>
        <w:r w:rsidR="00134CFC">
          <w:rPr>
            <w:webHidden/>
          </w:rPr>
          <w:fldChar w:fldCharType="begin"/>
        </w:r>
        <w:r w:rsidR="00134CFC">
          <w:rPr>
            <w:webHidden/>
          </w:rPr>
          <w:instrText xml:space="preserve"> PAGEREF _Toc145709114 \h </w:instrText>
        </w:r>
        <w:r w:rsidR="00134CFC">
          <w:rPr>
            <w:webHidden/>
          </w:rPr>
        </w:r>
        <w:r w:rsidR="00134CFC">
          <w:rPr>
            <w:webHidden/>
          </w:rPr>
          <w:fldChar w:fldCharType="separate"/>
        </w:r>
        <w:r w:rsidR="00FB1E93">
          <w:rPr>
            <w:webHidden/>
          </w:rPr>
          <w:t>48</w:t>
        </w:r>
        <w:r w:rsidR="00134CFC">
          <w:rPr>
            <w:webHidden/>
          </w:rPr>
          <w:fldChar w:fldCharType="end"/>
        </w:r>
      </w:hyperlink>
    </w:p>
    <w:p w14:paraId="33C2C3E7" w14:textId="47A338F4"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15" w:history="1">
        <w:r w:rsidR="00134CFC" w:rsidRPr="00A87C3E">
          <w:rPr>
            <w:rStyle w:val="Hyperlink"/>
          </w:rPr>
          <w:t>3.4.1.</w:t>
        </w:r>
        <w:r w:rsidR="00134CFC">
          <w:rPr>
            <w:rFonts w:asciiTheme="minorHAnsi" w:hAnsiTheme="minorHAnsi" w:cstheme="minorBidi"/>
            <w:kern w:val="2"/>
            <w:sz w:val="22"/>
            <w14:ligatures w14:val="standardContextual"/>
          </w:rPr>
          <w:tab/>
        </w:r>
        <w:r w:rsidR="00134CFC" w:rsidRPr="00A87C3E">
          <w:rPr>
            <w:rStyle w:val="Hyperlink"/>
          </w:rPr>
          <w:t>DS3231SN</w:t>
        </w:r>
        <w:r w:rsidR="00134CFC">
          <w:rPr>
            <w:webHidden/>
          </w:rPr>
          <w:tab/>
        </w:r>
        <w:r w:rsidR="00134CFC">
          <w:rPr>
            <w:webHidden/>
          </w:rPr>
          <w:fldChar w:fldCharType="begin"/>
        </w:r>
        <w:r w:rsidR="00134CFC">
          <w:rPr>
            <w:webHidden/>
          </w:rPr>
          <w:instrText xml:space="preserve"> PAGEREF _Toc145709115 \h </w:instrText>
        </w:r>
        <w:r w:rsidR="00134CFC">
          <w:rPr>
            <w:webHidden/>
          </w:rPr>
        </w:r>
        <w:r w:rsidR="00134CFC">
          <w:rPr>
            <w:webHidden/>
          </w:rPr>
          <w:fldChar w:fldCharType="separate"/>
        </w:r>
        <w:r w:rsidR="00FB1E93">
          <w:rPr>
            <w:webHidden/>
          </w:rPr>
          <w:t>48</w:t>
        </w:r>
        <w:r w:rsidR="00134CFC">
          <w:rPr>
            <w:webHidden/>
          </w:rPr>
          <w:fldChar w:fldCharType="end"/>
        </w:r>
      </w:hyperlink>
    </w:p>
    <w:p w14:paraId="51E2391A" w14:textId="58F49E5D" w:rsidR="00134CFC" w:rsidRDefault="00CA0405">
      <w:pPr>
        <w:pStyle w:val="TOC3"/>
        <w:tabs>
          <w:tab w:val="left" w:pos="1320"/>
          <w:tab w:val="right" w:leader="dot" w:pos="9628"/>
        </w:tabs>
        <w:rPr>
          <w:rFonts w:asciiTheme="minorHAnsi" w:hAnsiTheme="minorHAnsi" w:cstheme="minorBidi"/>
          <w:kern w:val="2"/>
          <w:sz w:val="22"/>
          <w14:ligatures w14:val="standardContextual"/>
        </w:rPr>
      </w:pPr>
      <w:hyperlink w:anchor="_Toc145709116" w:history="1">
        <w:r w:rsidR="00134CFC" w:rsidRPr="00A87C3E">
          <w:rPr>
            <w:rStyle w:val="Hyperlink"/>
          </w:rPr>
          <w:t>3.4.2.</w:t>
        </w:r>
        <w:r w:rsidR="00134CFC">
          <w:rPr>
            <w:rFonts w:asciiTheme="minorHAnsi" w:hAnsiTheme="minorHAnsi" w:cstheme="minorBidi"/>
            <w:kern w:val="2"/>
            <w:sz w:val="22"/>
            <w14:ligatures w14:val="standardContextual"/>
          </w:rPr>
          <w:tab/>
        </w:r>
        <w:r w:rsidR="00134CFC" w:rsidRPr="00A87C3E">
          <w:rPr>
            <w:rStyle w:val="Hyperlink"/>
          </w:rPr>
          <w:t>microSD Card</w:t>
        </w:r>
        <w:r w:rsidR="00134CFC">
          <w:rPr>
            <w:webHidden/>
          </w:rPr>
          <w:tab/>
        </w:r>
        <w:r w:rsidR="00134CFC">
          <w:rPr>
            <w:webHidden/>
          </w:rPr>
          <w:fldChar w:fldCharType="begin"/>
        </w:r>
        <w:r w:rsidR="00134CFC">
          <w:rPr>
            <w:webHidden/>
          </w:rPr>
          <w:instrText xml:space="preserve"> PAGEREF _Toc145709116 \h </w:instrText>
        </w:r>
        <w:r w:rsidR="00134CFC">
          <w:rPr>
            <w:webHidden/>
          </w:rPr>
        </w:r>
        <w:r w:rsidR="00134CFC">
          <w:rPr>
            <w:webHidden/>
          </w:rPr>
          <w:fldChar w:fldCharType="separate"/>
        </w:r>
        <w:r w:rsidR="00FB1E93">
          <w:rPr>
            <w:webHidden/>
          </w:rPr>
          <w:t>50</w:t>
        </w:r>
        <w:r w:rsidR="00134CFC">
          <w:rPr>
            <w:webHidden/>
          </w:rPr>
          <w:fldChar w:fldCharType="end"/>
        </w:r>
      </w:hyperlink>
    </w:p>
    <w:p w14:paraId="6EB57F85" w14:textId="424069B8"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17" w:history="1">
        <w:r w:rsidR="00134CFC" w:rsidRPr="00A87C3E">
          <w:rPr>
            <w:rStyle w:val="Hyperlink"/>
          </w:rPr>
          <w:t>3.5.</w:t>
        </w:r>
        <w:r w:rsidR="00134CFC">
          <w:rPr>
            <w:rFonts w:asciiTheme="minorHAnsi" w:hAnsiTheme="minorHAnsi" w:cstheme="minorBidi"/>
            <w:kern w:val="2"/>
            <w:sz w:val="22"/>
            <w14:ligatures w14:val="standardContextual"/>
          </w:rPr>
          <w:tab/>
        </w:r>
        <w:r w:rsidR="00134CFC" w:rsidRPr="00A87C3E">
          <w:rPr>
            <w:rStyle w:val="Hyperlink"/>
          </w:rPr>
          <w:t>System Powering</w:t>
        </w:r>
        <w:r w:rsidR="00134CFC">
          <w:rPr>
            <w:webHidden/>
          </w:rPr>
          <w:tab/>
        </w:r>
        <w:r w:rsidR="00134CFC">
          <w:rPr>
            <w:webHidden/>
          </w:rPr>
          <w:fldChar w:fldCharType="begin"/>
        </w:r>
        <w:r w:rsidR="00134CFC">
          <w:rPr>
            <w:webHidden/>
          </w:rPr>
          <w:instrText xml:space="preserve"> PAGEREF _Toc145709117 \h </w:instrText>
        </w:r>
        <w:r w:rsidR="00134CFC">
          <w:rPr>
            <w:webHidden/>
          </w:rPr>
        </w:r>
        <w:r w:rsidR="00134CFC">
          <w:rPr>
            <w:webHidden/>
          </w:rPr>
          <w:fldChar w:fldCharType="separate"/>
        </w:r>
        <w:r w:rsidR="00FB1E93">
          <w:rPr>
            <w:webHidden/>
          </w:rPr>
          <w:t>52</w:t>
        </w:r>
        <w:r w:rsidR="00134CFC">
          <w:rPr>
            <w:webHidden/>
          </w:rPr>
          <w:fldChar w:fldCharType="end"/>
        </w:r>
      </w:hyperlink>
    </w:p>
    <w:p w14:paraId="43EA12CB" w14:textId="5EF63AC6"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18" w:history="1">
        <w:r w:rsidR="00134CFC" w:rsidRPr="00A87C3E">
          <w:rPr>
            <w:rStyle w:val="Hyperlink"/>
          </w:rPr>
          <w:t>3.6.</w:t>
        </w:r>
        <w:r w:rsidR="00134CFC">
          <w:rPr>
            <w:rFonts w:asciiTheme="minorHAnsi" w:hAnsiTheme="minorHAnsi" w:cstheme="minorBidi"/>
            <w:kern w:val="2"/>
            <w:sz w:val="22"/>
            <w14:ligatures w14:val="standardContextual"/>
          </w:rPr>
          <w:tab/>
        </w:r>
        <w:r w:rsidR="00134CFC" w:rsidRPr="00A87C3E">
          <w:rPr>
            <w:rStyle w:val="Hyperlink"/>
          </w:rPr>
          <w:t>Gateway and Server</w:t>
        </w:r>
        <w:r w:rsidR="00134CFC">
          <w:rPr>
            <w:webHidden/>
          </w:rPr>
          <w:tab/>
        </w:r>
        <w:r w:rsidR="00134CFC">
          <w:rPr>
            <w:webHidden/>
          </w:rPr>
          <w:fldChar w:fldCharType="begin"/>
        </w:r>
        <w:r w:rsidR="00134CFC">
          <w:rPr>
            <w:webHidden/>
          </w:rPr>
          <w:instrText xml:space="preserve"> PAGEREF _Toc145709118 \h </w:instrText>
        </w:r>
        <w:r w:rsidR="00134CFC">
          <w:rPr>
            <w:webHidden/>
          </w:rPr>
        </w:r>
        <w:r w:rsidR="00134CFC">
          <w:rPr>
            <w:webHidden/>
          </w:rPr>
          <w:fldChar w:fldCharType="separate"/>
        </w:r>
        <w:r w:rsidR="00FB1E93">
          <w:rPr>
            <w:webHidden/>
          </w:rPr>
          <w:t>55</w:t>
        </w:r>
        <w:r w:rsidR="00134CFC">
          <w:rPr>
            <w:webHidden/>
          </w:rPr>
          <w:fldChar w:fldCharType="end"/>
        </w:r>
      </w:hyperlink>
    </w:p>
    <w:p w14:paraId="05DFCACB" w14:textId="6B5A25E1" w:rsidR="00134CFC" w:rsidRDefault="00CA0405">
      <w:pPr>
        <w:pStyle w:val="TOC1"/>
        <w:tabs>
          <w:tab w:val="left" w:pos="440"/>
          <w:tab w:val="right" w:leader="dot" w:pos="9628"/>
        </w:tabs>
        <w:rPr>
          <w:rFonts w:asciiTheme="minorHAnsi" w:hAnsiTheme="minorHAnsi" w:cstheme="minorBidi"/>
          <w:kern w:val="2"/>
          <w:sz w:val="22"/>
          <w14:ligatures w14:val="standardContextual"/>
        </w:rPr>
      </w:pPr>
      <w:hyperlink w:anchor="_Toc145709119" w:history="1">
        <w:r w:rsidR="00134CFC" w:rsidRPr="00A87C3E">
          <w:rPr>
            <w:rStyle w:val="Hyperlink"/>
          </w:rPr>
          <w:t>4.</w:t>
        </w:r>
        <w:r w:rsidR="00134CFC">
          <w:rPr>
            <w:rFonts w:asciiTheme="minorHAnsi" w:hAnsiTheme="minorHAnsi" w:cstheme="minorBidi"/>
            <w:kern w:val="2"/>
            <w:sz w:val="22"/>
            <w14:ligatures w14:val="standardContextual"/>
          </w:rPr>
          <w:tab/>
        </w:r>
        <w:r w:rsidR="00134CFC" w:rsidRPr="00A87C3E">
          <w:rPr>
            <w:rStyle w:val="Hyperlink"/>
          </w:rPr>
          <w:t>Experimental Characterisation</w:t>
        </w:r>
        <w:r w:rsidR="00134CFC">
          <w:rPr>
            <w:webHidden/>
          </w:rPr>
          <w:tab/>
        </w:r>
        <w:r w:rsidR="00134CFC">
          <w:rPr>
            <w:webHidden/>
          </w:rPr>
          <w:fldChar w:fldCharType="begin"/>
        </w:r>
        <w:r w:rsidR="00134CFC">
          <w:rPr>
            <w:webHidden/>
          </w:rPr>
          <w:instrText xml:space="preserve"> PAGEREF _Toc145709119 \h </w:instrText>
        </w:r>
        <w:r w:rsidR="00134CFC">
          <w:rPr>
            <w:webHidden/>
          </w:rPr>
        </w:r>
        <w:r w:rsidR="00134CFC">
          <w:rPr>
            <w:webHidden/>
          </w:rPr>
          <w:fldChar w:fldCharType="separate"/>
        </w:r>
        <w:r w:rsidR="00FB1E93">
          <w:rPr>
            <w:webHidden/>
          </w:rPr>
          <w:t>63</w:t>
        </w:r>
        <w:r w:rsidR="00134CFC">
          <w:rPr>
            <w:webHidden/>
          </w:rPr>
          <w:fldChar w:fldCharType="end"/>
        </w:r>
      </w:hyperlink>
    </w:p>
    <w:p w14:paraId="75738770" w14:textId="577D8FFF"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0" w:history="1">
        <w:r w:rsidR="00134CFC" w:rsidRPr="00A87C3E">
          <w:rPr>
            <w:rStyle w:val="Hyperlink"/>
          </w:rPr>
          <w:t>4.1.</w:t>
        </w:r>
        <w:r w:rsidR="00134CFC">
          <w:rPr>
            <w:rFonts w:asciiTheme="minorHAnsi" w:hAnsiTheme="minorHAnsi" w:cstheme="minorBidi"/>
            <w:kern w:val="2"/>
            <w:sz w:val="22"/>
            <w14:ligatures w14:val="standardContextual"/>
          </w:rPr>
          <w:tab/>
        </w:r>
        <w:r w:rsidR="00134CFC" w:rsidRPr="00A87C3E">
          <w:rPr>
            <w:rStyle w:val="Hyperlink"/>
          </w:rPr>
          <w:t>Anemometer</w:t>
        </w:r>
        <w:r w:rsidR="00134CFC">
          <w:rPr>
            <w:webHidden/>
          </w:rPr>
          <w:tab/>
        </w:r>
        <w:r w:rsidR="00134CFC">
          <w:rPr>
            <w:webHidden/>
          </w:rPr>
          <w:fldChar w:fldCharType="begin"/>
        </w:r>
        <w:r w:rsidR="00134CFC">
          <w:rPr>
            <w:webHidden/>
          </w:rPr>
          <w:instrText xml:space="preserve"> PAGEREF _Toc145709120 \h </w:instrText>
        </w:r>
        <w:r w:rsidR="00134CFC">
          <w:rPr>
            <w:webHidden/>
          </w:rPr>
        </w:r>
        <w:r w:rsidR="00134CFC">
          <w:rPr>
            <w:webHidden/>
          </w:rPr>
          <w:fldChar w:fldCharType="separate"/>
        </w:r>
        <w:r w:rsidR="00FB1E93">
          <w:rPr>
            <w:webHidden/>
          </w:rPr>
          <w:t>63</w:t>
        </w:r>
        <w:r w:rsidR="00134CFC">
          <w:rPr>
            <w:webHidden/>
          </w:rPr>
          <w:fldChar w:fldCharType="end"/>
        </w:r>
      </w:hyperlink>
    </w:p>
    <w:p w14:paraId="6C1FCEA4" w14:textId="270EA72A"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1" w:history="1">
        <w:r w:rsidR="00134CFC" w:rsidRPr="00A87C3E">
          <w:rPr>
            <w:rStyle w:val="Hyperlink"/>
          </w:rPr>
          <w:t>4.2.</w:t>
        </w:r>
        <w:r w:rsidR="00134CFC">
          <w:rPr>
            <w:rFonts w:asciiTheme="minorHAnsi" w:hAnsiTheme="minorHAnsi" w:cstheme="minorBidi"/>
            <w:kern w:val="2"/>
            <w:sz w:val="22"/>
            <w14:ligatures w14:val="standardContextual"/>
          </w:rPr>
          <w:tab/>
        </w:r>
        <w:r w:rsidR="00134CFC" w:rsidRPr="00A87C3E">
          <w:rPr>
            <w:rStyle w:val="Hyperlink"/>
          </w:rPr>
          <w:t>Wind Vane</w:t>
        </w:r>
        <w:r w:rsidR="00134CFC">
          <w:rPr>
            <w:webHidden/>
          </w:rPr>
          <w:tab/>
        </w:r>
        <w:r w:rsidR="00134CFC">
          <w:rPr>
            <w:webHidden/>
          </w:rPr>
          <w:fldChar w:fldCharType="begin"/>
        </w:r>
        <w:r w:rsidR="00134CFC">
          <w:rPr>
            <w:webHidden/>
          </w:rPr>
          <w:instrText xml:space="preserve"> PAGEREF _Toc145709121 \h </w:instrText>
        </w:r>
        <w:r w:rsidR="00134CFC">
          <w:rPr>
            <w:webHidden/>
          </w:rPr>
        </w:r>
        <w:r w:rsidR="00134CFC">
          <w:rPr>
            <w:webHidden/>
          </w:rPr>
          <w:fldChar w:fldCharType="separate"/>
        </w:r>
        <w:r w:rsidR="00FB1E93">
          <w:rPr>
            <w:webHidden/>
          </w:rPr>
          <w:t>70</w:t>
        </w:r>
        <w:r w:rsidR="00134CFC">
          <w:rPr>
            <w:webHidden/>
          </w:rPr>
          <w:fldChar w:fldCharType="end"/>
        </w:r>
      </w:hyperlink>
    </w:p>
    <w:p w14:paraId="1B476CA1" w14:textId="5C4C6C64"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2" w:history="1">
        <w:r w:rsidR="00134CFC" w:rsidRPr="00A87C3E">
          <w:rPr>
            <w:rStyle w:val="Hyperlink"/>
          </w:rPr>
          <w:t>4.3.</w:t>
        </w:r>
        <w:r w:rsidR="00134CFC">
          <w:rPr>
            <w:rFonts w:asciiTheme="minorHAnsi" w:hAnsiTheme="minorHAnsi" w:cstheme="minorBidi"/>
            <w:kern w:val="2"/>
            <w:sz w:val="22"/>
            <w14:ligatures w14:val="standardContextual"/>
          </w:rPr>
          <w:tab/>
        </w:r>
        <w:r w:rsidR="00134CFC" w:rsidRPr="00A87C3E">
          <w:rPr>
            <w:rStyle w:val="Hyperlink"/>
          </w:rPr>
          <w:t>Rain Gauge</w:t>
        </w:r>
        <w:r w:rsidR="00134CFC">
          <w:rPr>
            <w:webHidden/>
          </w:rPr>
          <w:tab/>
        </w:r>
        <w:r w:rsidR="00134CFC">
          <w:rPr>
            <w:webHidden/>
          </w:rPr>
          <w:fldChar w:fldCharType="begin"/>
        </w:r>
        <w:r w:rsidR="00134CFC">
          <w:rPr>
            <w:webHidden/>
          </w:rPr>
          <w:instrText xml:space="preserve"> PAGEREF _Toc145709122 \h </w:instrText>
        </w:r>
        <w:r w:rsidR="00134CFC">
          <w:rPr>
            <w:webHidden/>
          </w:rPr>
        </w:r>
        <w:r w:rsidR="00134CFC">
          <w:rPr>
            <w:webHidden/>
          </w:rPr>
          <w:fldChar w:fldCharType="separate"/>
        </w:r>
        <w:r w:rsidR="00FB1E93">
          <w:rPr>
            <w:webHidden/>
          </w:rPr>
          <w:t>76</w:t>
        </w:r>
        <w:r w:rsidR="00134CFC">
          <w:rPr>
            <w:webHidden/>
          </w:rPr>
          <w:fldChar w:fldCharType="end"/>
        </w:r>
      </w:hyperlink>
    </w:p>
    <w:p w14:paraId="1E1F2A7E" w14:textId="1176A1D8"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3" w:history="1">
        <w:r w:rsidR="00134CFC" w:rsidRPr="00A87C3E">
          <w:rPr>
            <w:rStyle w:val="Hyperlink"/>
          </w:rPr>
          <w:t>4.4.</w:t>
        </w:r>
        <w:r w:rsidR="00134CFC">
          <w:rPr>
            <w:rFonts w:asciiTheme="minorHAnsi" w:hAnsiTheme="minorHAnsi" w:cstheme="minorBidi"/>
            <w:kern w:val="2"/>
            <w:sz w:val="22"/>
            <w14:ligatures w14:val="standardContextual"/>
          </w:rPr>
          <w:tab/>
        </w:r>
        <w:r w:rsidR="00134CFC" w:rsidRPr="00A87C3E">
          <w:rPr>
            <w:rStyle w:val="Hyperlink"/>
          </w:rPr>
          <w:t>Temperature Sensors – Hygrometer – Barometer</w:t>
        </w:r>
        <w:r w:rsidR="00134CFC">
          <w:rPr>
            <w:webHidden/>
          </w:rPr>
          <w:tab/>
        </w:r>
        <w:r w:rsidR="00134CFC">
          <w:rPr>
            <w:webHidden/>
          </w:rPr>
          <w:fldChar w:fldCharType="begin"/>
        </w:r>
        <w:r w:rsidR="00134CFC">
          <w:rPr>
            <w:webHidden/>
          </w:rPr>
          <w:instrText xml:space="preserve"> PAGEREF _Toc145709123 \h </w:instrText>
        </w:r>
        <w:r w:rsidR="00134CFC">
          <w:rPr>
            <w:webHidden/>
          </w:rPr>
        </w:r>
        <w:r w:rsidR="00134CFC">
          <w:rPr>
            <w:webHidden/>
          </w:rPr>
          <w:fldChar w:fldCharType="separate"/>
        </w:r>
        <w:r w:rsidR="00FB1E93">
          <w:rPr>
            <w:webHidden/>
          </w:rPr>
          <w:t>77</w:t>
        </w:r>
        <w:r w:rsidR="00134CFC">
          <w:rPr>
            <w:webHidden/>
          </w:rPr>
          <w:fldChar w:fldCharType="end"/>
        </w:r>
      </w:hyperlink>
    </w:p>
    <w:p w14:paraId="2CADDA9F" w14:textId="14823250"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4" w:history="1">
        <w:r w:rsidR="00134CFC" w:rsidRPr="00A87C3E">
          <w:rPr>
            <w:rStyle w:val="Hyperlink"/>
          </w:rPr>
          <w:t>4.5.</w:t>
        </w:r>
        <w:r w:rsidR="00134CFC">
          <w:rPr>
            <w:rFonts w:asciiTheme="minorHAnsi" w:hAnsiTheme="minorHAnsi" w:cstheme="minorBidi"/>
            <w:kern w:val="2"/>
            <w:sz w:val="22"/>
            <w14:ligatures w14:val="standardContextual"/>
          </w:rPr>
          <w:tab/>
        </w:r>
        <w:r w:rsidR="00134CFC" w:rsidRPr="00A87C3E">
          <w:rPr>
            <w:rStyle w:val="Hyperlink"/>
          </w:rPr>
          <w:t>LoRa Connectivity – ThingSpeak</w:t>
        </w:r>
        <w:r w:rsidR="00134CFC">
          <w:rPr>
            <w:webHidden/>
          </w:rPr>
          <w:tab/>
        </w:r>
        <w:r w:rsidR="00134CFC">
          <w:rPr>
            <w:webHidden/>
          </w:rPr>
          <w:fldChar w:fldCharType="begin"/>
        </w:r>
        <w:r w:rsidR="00134CFC">
          <w:rPr>
            <w:webHidden/>
          </w:rPr>
          <w:instrText xml:space="preserve"> PAGEREF _Toc145709124 \h </w:instrText>
        </w:r>
        <w:r w:rsidR="00134CFC">
          <w:rPr>
            <w:webHidden/>
          </w:rPr>
        </w:r>
        <w:r w:rsidR="00134CFC">
          <w:rPr>
            <w:webHidden/>
          </w:rPr>
          <w:fldChar w:fldCharType="separate"/>
        </w:r>
        <w:r w:rsidR="00FB1E93">
          <w:rPr>
            <w:webHidden/>
          </w:rPr>
          <w:t>81</w:t>
        </w:r>
        <w:r w:rsidR="00134CFC">
          <w:rPr>
            <w:webHidden/>
          </w:rPr>
          <w:fldChar w:fldCharType="end"/>
        </w:r>
      </w:hyperlink>
    </w:p>
    <w:p w14:paraId="24A8DE1B" w14:textId="27A9CBC9" w:rsidR="00134CFC" w:rsidRDefault="00CA0405">
      <w:pPr>
        <w:pStyle w:val="TOC2"/>
        <w:tabs>
          <w:tab w:val="left" w:pos="880"/>
          <w:tab w:val="right" w:leader="dot" w:pos="9628"/>
        </w:tabs>
        <w:rPr>
          <w:rFonts w:asciiTheme="minorHAnsi" w:hAnsiTheme="minorHAnsi" w:cstheme="minorBidi"/>
          <w:kern w:val="2"/>
          <w:sz w:val="22"/>
          <w14:ligatures w14:val="standardContextual"/>
        </w:rPr>
      </w:pPr>
      <w:hyperlink w:anchor="_Toc145709125" w:history="1">
        <w:r w:rsidR="00134CFC" w:rsidRPr="00A87C3E">
          <w:rPr>
            <w:rStyle w:val="Hyperlink"/>
          </w:rPr>
          <w:t>4.6.</w:t>
        </w:r>
        <w:r w:rsidR="00134CFC">
          <w:rPr>
            <w:rFonts w:asciiTheme="minorHAnsi" w:hAnsiTheme="minorHAnsi" w:cstheme="minorBidi"/>
            <w:kern w:val="2"/>
            <w:sz w:val="22"/>
            <w14:ligatures w14:val="standardContextual"/>
          </w:rPr>
          <w:tab/>
        </w:r>
        <w:r w:rsidR="00134CFC" w:rsidRPr="00A87C3E">
          <w:rPr>
            <w:rStyle w:val="Hyperlink"/>
          </w:rPr>
          <w:t>LoRa Range Test</w:t>
        </w:r>
        <w:r w:rsidR="00134CFC">
          <w:rPr>
            <w:webHidden/>
          </w:rPr>
          <w:tab/>
        </w:r>
        <w:r w:rsidR="00134CFC">
          <w:rPr>
            <w:webHidden/>
          </w:rPr>
          <w:fldChar w:fldCharType="begin"/>
        </w:r>
        <w:r w:rsidR="00134CFC">
          <w:rPr>
            <w:webHidden/>
          </w:rPr>
          <w:instrText xml:space="preserve"> PAGEREF _Toc145709125 \h </w:instrText>
        </w:r>
        <w:r w:rsidR="00134CFC">
          <w:rPr>
            <w:webHidden/>
          </w:rPr>
        </w:r>
        <w:r w:rsidR="00134CFC">
          <w:rPr>
            <w:webHidden/>
          </w:rPr>
          <w:fldChar w:fldCharType="separate"/>
        </w:r>
        <w:r w:rsidR="00FB1E93">
          <w:rPr>
            <w:webHidden/>
          </w:rPr>
          <w:t>83</w:t>
        </w:r>
        <w:r w:rsidR="00134CFC">
          <w:rPr>
            <w:webHidden/>
          </w:rPr>
          <w:fldChar w:fldCharType="end"/>
        </w:r>
      </w:hyperlink>
    </w:p>
    <w:p w14:paraId="7D5D6B33" w14:textId="4B5F6BE9" w:rsidR="00134CFC" w:rsidRDefault="00CA0405">
      <w:pPr>
        <w:pStyle w:val="TOC1"/>
        <w:tabs>
          <w:tab w:val="left" w:pos="440"/>
          <w:tab w:val="right" w:leader="dot" w:pos="9628"/>
        </w:tabs>
        <w:rPr>
          <w:rFonts w:asciiTheme="minorHAnsi" w:hAnsiTheme="minorHAnsi" w:cstheme="minorBidi"/>
          <w:kern w:val="2"/>
          <w:sz w:val="22"/>
          <w14:ligatures w14:val="standardContextual"/>
        </w:rPr>
      </w:pPr>
      <w:hyperlink w:anchor="_Toc145709126" w:history="1">
        <w:r w:rsidR="00134CFC" w:rsidRPr="00A87C3E">
          <w:rPr>
            <w:rStyle w:val="Hyperlink"/>
          </w:rPr>
          <w:t>5.</w:t>
        </w:r>
        <w:r w:rsidR="00134CFC">
          <w:rPr>
            <w:rFonts w:asciiTheme="minorHAnsi" w:hAnsiTheme="minorHAnsi" w:cstheme="minorBidi"/>
            <w:kern w:val="2"/>
            <w:sz w:val="22"/>
            <w14:ligatures w14:val="standardContextual"/>
          </w:rPr>
          <w:tab/>
        </w:r>
        <w:r w:rsidR="00134CFC" w:rsidRPr="00A87C3E">
          <w:rPr>
            <w:rStyle w:val="Hyperlink"/>
          </w:rPr>
          <w:t>Conclusion and Further Development</w:t>
        </w:r>
        <w:r w:rsidR="00134CFC">
          <w:rPr>
            <w:webHidden/>
          </w:rPr>
          <w:tab/>
        </w:r>
        <w:r w:rsidR="00134CFC">
          <w:rPr>
            <w:webHidden/>
          </w:rPr>
          <w:fldChar w:fldCharType="begin"/>
        </w:r>
        <w:r w:rsidR="00134CFC">
          <w:rPr>
            <w:webHidden/>
          </w:rPr>
          <w:instrText xml:space="preserve"> PAGEREF _Toc145709126 \h </w:instrText>
        </w:r>
        <w:r w:rsidR="00134CFC">
          <w:rPr>
            <w:webHidden/>
          </w:rPr>
        </w:r>
        <w:r w:rsidR="00134CFC">
          <w:rPr>
            <w:webHidden/>
          </w:rPr>
          <w:fldChar w:fldCharType="separate"/>
        </w:r>
        <w:r w:rsidR="00FB1E93">
          <w:rPr>
            <w:webHidden/>
          </w:rPr>
          <w:t>87</w:t>
        </w:r>
        <w:r w:rsidR="00134CFC">
          <w:rPr>
            <w:webHidden/>
          </w:rPr>
          <w:fldChar w:fldCharType="end"/>
        </w:r>
      </w:hyperlink>
    </w:p>
    <w:p w14:paraId="03E688FB" w14:textId="05707543"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27" w:history="1">
        <w:r w:rsidR="00134CFC" w:rsidRPr="00A87C3E">
          <w:rPr>
            <w:rStyle w:val="Hyperlink"/>
          </w:rPr>
          <w:t>APPENDIX A. HAL and DMA Configuration Functions for ADC</w:t>
        </w:r>
        <w:r w:rsidR="00134CFC">
          <w:rPr>
            <w:webHidden/>
          </w:rPr>
          <w:tab/>
        </w:r>
        <w:r w:rsidR="00134CFC">
          <w:rPr>
            <w:webHidden/>
          </w:rPr>
          <w:fldChar w:fldCharType="begin"/>
        </w:r>
        <w:r w:rsidR="00134CFC">
          <w:rPr>
            <w:webHidden/>
          </w:rPr>
          <w:instrText xml:space="preserve"> PAGEREF _Toc145709127 \h </w:instrText>
        </w:r>
        <w:r w:rsidR="00134CFC">
          <w:rPr>
            <w:webHidden/>
          </w:rPr>
        </w:r>
        <w:r w:rsidR="00134CFC">
          <w:rPr>
            <w:webHidden/>
          </w:rPr>
          <w:fldChar w:fldCharType="separate"/>
        </w:r>
        <w:r w:rsidR="00FB1E93">
          <w:rPr>
            <w:webHidden/>
          </w:rPr>
          <w:t>x</w:t>
        </w:r>
        <w:r w:rsidR="00134CFC">
          <w:rPr>
            <w:webHidden/>
          </w:rPr>
          <w:fldChar w:fldCharType="end"/>
        </w:r>
      </w:hyperlink>
    </w:p>
    <w:p w14:paraId="3E21A5A1" w14:textId="6683481E"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28" w:history="1">
        <w:r w:rsidR="00134CFC" w:rsidRPr="00A87C3E">
          <w:rPr>
            <w:rStyle w:val="Hyperlink"/>
          </w:rPr>
          <w:t>APPENDIX B. CA3140EZ Voltage Buffer Test Result</w:t>
        </w:r>
        <w:r w:rsidR="00134CFC">
          <w:rPr>
            <w:webHidden/>
          </w:rPr>
          <w:tab/>
        </w:r>
        <w:r w:rsidR="00134CFC">
          <w:rPr>
            <w:webHidden/>
          </w:rPr>
          <w:fldChar w:fldCharType="begin"/>
        </w:r>
        <w:r w:rsidR="00134CFC">
          <w:rPr>
            <w:webHidden/>
          </w:rPr>
          <w:instrText xml:space="preserve"> PAGEREF _Toc145709128 \h </w:instrText>
        </w:r>
        <w:r w:rsidR="00134CFC">
          <w:rPr>
            <w:webHidden/>
          </w:rPr>
        </w:r>
        <w:r w:rsidR="00134CFC">
          <w:rPr>
            <w:webHidden/>
          </w:rPr>
          <w:fldChar w:fldCharType="separate"/>
        </w:r>
        <w:r w:rsidR="00FB1E93">
          <w:rPr>
            <w:webHidden/>
          </w:rPr>
          <w:t>xiv</w:t>
        </w:r>
        <w:r w:rsidR="00134CFC">
          <w:rPr>
            <w:webHidden/>
          </w:rPr>
          <w:fldChar w:fldCharType="end"/>
        </w:r>
      </w:hyperlink>
    </w:p>
    <w:p w14:paraId="2BDBDDEB" w14:textId="26B5CDD5"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29" w:history="1">
        <w:r w:rsidR="00134CFC" w:rsidRPr="00A87C3E">
          <w:rPr>
            <w:rStyle w:val="Hyperlink"/>
          </w:rPr>
          <w:t>APPENDIX C. Op-Amp Pick-up Test for Voltage Buffer at 3.3-V Power Supply</w:t>
        </w:r>
        <w:r w:rsidR="00134CFC">
          <w:rPr>
            <w:webHidden/>
          </w:rPr>
          <w:tab/>
        </w:r>
        <w:r w:rsidR="00134CFC">
          <w:rPr>
            <w:webHidden/>
          </w:rPr>
          <w:fldChar w:fldCharType="begin"/>
        </w:r>
        <w:r w:rsidR="00134CFC">
          <w:rPr>
            <w:webHidden/>
          </w:rPr>
          <w:instrText xml:space="preserve"> PAGEREF _Toc145709129 \h </w:instrText>
        </w:r>
        <w:r w:rsidR="00134CFC">
          <w:rPr>
            <w:webHidden/>
          </w:rPr>
        </w:r>
        <w:r w:rsidR="00134CFC">
          <w:rPr>
            <w:webHidden/>
          </w:rPr>
          <w:fldChar w:fldCharType="separate"/>
        </w:r>
        <w:r w:rsidR="00FB1E93">
          <w:rPr>
            <w:webHidden/>
          </w:rPr>
          <w:t>xvii</w:t>
        </w:r>
        <w:r w:rsidR="00134CFC">
          <w:rPr>
            <w:webHidden/>
          </w:rPr>
          <w:fldChar w:fldCharType="end"/>
        </w:r>
      </w:hyperlink>
    </w:p>
    <w:p w14:paraId="2CDD3E57" w14:textId="2BA2EA93"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30" w:history="1">
        <w:r w:rsidR="00134CFC" w:rsidRPr="00A87C3E">
          <w:rPr>
            <w:rStyle w:val="Hyperlink"/>
          </w:rPr>
          <w:t>APPENDIX D. Wind Vane Test Result for Circuitry of Figure 3</w:t>
        </w:r>
        <w:r w:rsidR="00134CFC" w:rsidRPr="00A87C3E">
          <w:rPr>
            <w:rStyle w:val="Hyperlink"/>
          </w:rPr>
          <w:noBreakHyphen/>
          <w:t>14</w:t>
        </w:r>
        <w:r w:rsidR="00134CFC">
          <w:rPr>
            <w:webHidden/>
          </w:rPr>
          <w:tab/>
        </w:r>
        <w:r w:rsidR="00134CFC">
          <w:rPr>
            <w:webHidden/>
          </w:rPr>
          <w:fldChar w:fldCharType="begin"/>
        </w:r>
        <w:r w:rsidR="00134CFC">
          <w:rPr>
            <w:webHidden/>
          </w:rPr>
          <w:instrText xml:space="preserve"> PAGEREF _Toc145709130 \h </w:instrText>
        </w:r>
        <w:r w:rsidR="00134CFC">
          <w:rPr>
            <w:webHidden/>
          </w:rPr>
        </w:r>
        <w:r w:rsidR="00134CFC">
          <w:rPr>
            <w:webHidden/>
          </w:rPr>
          <w:fldChar w:fldCharType="separate"/>
        </w:r>
        <w:r w:rsidR="00FB1E93">
          <w:rPr>
            <w:webHidden/>
          </w:rPr>
          <w:t>xx</w:t>
        </w:r>
        <w:r w:rsidR="00134CFC">
          <w:rPr>
            <w:webHidden/>
          </w:rPr>
          <w:fldChar w:fldCharType="end"/>
        </w:r>
      </w:hyperlink>
    </w:p>
    <w:p w14:paraId="3EAD4B66" w14:textId="41DF69B3"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31" w:history="1">
        <w:r w:rsidR="00134CFC" w:rsidRPr="00A87C3E">
          <w:rPr>
            <w:rStyle w:val="Hyperlink"/>
          </w:rPr>
          <w:t>APPENDIX E. Python Program on Raspberry Pi 4B</w:t>
        </w:r>
        <w:r w:rsidR="00134CFC">
          <w:rPr>
            <w:webHidden/>
          </w:rPr>
          <w:tab/>
        </w:r>
        <w:r w:rsidR="00134CFC">
          <w:rPr>
            <w:webHidden/>
          </w:rPr>
          <w:fldChar w:fldCharType="begin"/>
        </w:r>
        <w:r w:rsidR="00134CFC">
          <w:rPr>
            <w:webHidden/>
          </w:rPr>
          <w:instrText xml:space="preserve"> PAGEREF _Toc145709131 \h </w:instrText>
        </w:r>
        <w:r w:rsidR="00134CFC">
          <w:rPr>
            <w:webHidden/>
          </w:rPr>
        </w:r>
        <w:r w:rsidR="00134CFC">
          <w:rPr>
            <w:webHidden/>
          </w:rPr>
          <w:fldChar w:fldCharType="separate"/>
        </w:r>
        <w:r w:rsidR="00FB1E93">
          <w:rPr>
            <w:webHidden/>
          </w:rPr>
          <w:t>xxiv</w:t>
        </w:r>
        <w:r w:rsidR="00134CFC">
          <w:rPr>
            <w:webHidden/>
          </w:rPr>
          <w:fldChar w:fldCharType="end"/>
        </w:r>
      </w:hyperlink>
    </w:p>
    <w:p w14:paraId="19325FF3" w14:textId="5A369887"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32" w:history="1">
        <w:r w:rsidR="00134CFC" w:rsidRPr="00A87C3E">
          <w:rPr>
            <w:rStyle w:val="Hyperlink"/>
          </w:rPr>
          <w:t>APPENDIX F. LoRa Range Test – Node’s Log</w:t>
        </w:r>
        <w:r w:rsidR="00134CFC">
          <w:rPr>
            <w:webHidden/>
          </w:rPr>
          <w:tab/>
        </w:r>
        <w:r w:rsidR="00134CFC">
          <w:rPr>
            <w:webHidden/>
          </w:rPr>
          <w:fldChar w:fldCharType="begin"/>
        </w:r>
        <w:r w:rsidR="00134CFC">
          <w:rPr>
            <w:webHidden/>
          </w:rPr>
          <w:instrText xml:space="preserve"> PAGEREF _Toc145709132 \h </w:instrText>
        </w:r>
        <w:r w:rsidR="00134CFC">
          <w:rPr>
            <w:webHidden/>
          </w:rPr>
        </w:r>
        <w:r w:rsidR="00134CFC">
          <w:rPr>
            <w:webHidden/>
          </w:rPr>
          <w:fldChar w:fldCharType="separate"/>
        </w:r>
        <w:r w:rsidR="00FB1E93">
          <w:rPr>
            <w:webHidden/>
          </w:rPr>
          <w:t>xxvii</w:t>
        </w:r>
        <w:r w:rsidR="00134CFC">
          <w:rPr>
            <w:webHidden/>
          </w:rPr>
          <w:fldChar w:fldCharType="end"/>
        </w:r>
      </w:hyperlink>
    </w:p>
    <w:p w14:paraId="3C97A33A" w14:textId="6DBB63AE"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33" w:history="1">
        <w:r w:rsidR="00134CFC" w:rsidRPr="00A87C3E">
          <w:rPr>
            <w:rStyle w:val="Hyperlink"/>
          </w:rPr>
          <w:t>APPENDIX G. LoRa Range Test – Gateway’s Log</w:t>
        </w:r>
        <w:r w:rsidR="00134CFC">
          <w:rPr>
            <w:webHidden/>
          </w:rPr>
          <w:tab/>
        </w:r>
        <w:r w:rsidR="00134CFC">
          <w:rPr>
            <w:webHidden/>
          </w:rPr>
          <w:fldChar w:fldCharType="begin"/>
        </w:r>
        <w:r w:rsidR="00134CFC">
          <w:rPr>
            <w:webHidden/>
          </w:rPr>
          <w:instrText xml:space="preserve"> PAGEREF _Toc145709133 \h </w:instrText>
        </w:r>
        <w:r w:rsidR="00134CFC">
          <w:rPr>
            <w:webHidden/>
          </w:rPr>
        </w:r>
        <w:r w:rsidR="00134CFC">
          <w:rPr>
            <w:webHidden/>
          </w:rPr>
          <w:fldChar w:fldCharType="separate"/>
        </w:r>
        <w:r w:rsidR="00FB1E93">
          <w:rPr>
            <w:webHidden/>
          </w:rPr>
          <w:t>xxxi</w:t>
        </w:r>
        <w:r w:rsidR="00134CFC">
          <w:rPr>
            <w:webHidden/>
          </w:rPr>
          <w:fldChar w:fldCharType="end"/>
        </w:r>
      </w:hyperlink>
    </w:p>
    <w:p w14:paraId="205DB985" w14:textId="208C6AF3" w:rsidR="00134CFC" w:rsidRDefault="00CA0405">
      <w:pPr>
        <w:pStyle w:val="TOC1"/>
        <w:tabs>
          <w:tab w:val="right" w:leader="dot" w:pos="9628"/>
        </w:tabs>
        <w:rPr>
          <w:rFonts w:asciiTheme="minorHAnsi" w:hAnsiTheme="minorHAnsi" w:cstheme="minorBidi"/>
          <w:kern w:val="2"/>
          <w:sz w:val="22"/>
          <w14:ligatures w14:val="standardContextual"/>
        </w:rPr>
      </w:pPr>
      <w:hyperlink w:anchor="_Toc145709134" w:history="1">
        <w:r w:rsidR="00134CFC" w:rsidRPr="00A87C3E">
          <w:rPr>
            <w:rStyle w:val="Hyperlink"/>
          </w:rPr>
          <w:t>REFERENCES</w:t>
        </w:r>
        <w:r w:rsidR="00134CFC">
          <w:rPr>
            <w:webHidden/>
          </w:rPr>
          <w:tab/>
        </w:r>
        <w:r w:rsidR="00134CFC">
          <w:rPr>
            <w:webHidden/>
          </w:rPr>
          <w:fldChar w:fldCharType="begin"/>
        </w:r>
        <w:r w:rsidR="00134CFC">
          <w:rPr>
            <w:webHidden/>
          </w:rPr>
          <w:instrText xml:space="preserve"> PAGEREF _Toc145709134 \h </w:instrText>
        </w:r>
        <w:r w:rsidR="00134CFC">
          <w:rPr>
            <w:webHidden/>
          </w:rPr>
        </w:r>
        <w:r w:rsidR="00134CFC">
          <w:rPr>
            <w:webHidden/>
          </w:rPr>
          <w:fldChar w:fldCharType="separate"/>
        </w:r>
        <w:r w:rsidR="00FB1E93">
          <w:rPr>
            <w:webHidden/>
          </w:rPr>
          <w:t>xxxvi</w:t>
        </w:r>
        <w:r w:rsidR="00134CFC">
          <w:rPr>
            <w:webHidden/>
          </w:rPr>
          <w:fldChar w:fldCharType="end"/>
        </w:r>
      </w:hyperlink>
    </w:p>
    <w:p w14:paraId="7ABF5431" w14:textId="46A2E7CD"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683659">
      <w:pPr>
        <w:pStyle w:val="Heading1"/>
      </w:pPr>
      <w:bookmarkStart w:id="4" w:name="_Toc145709083"/>
      <w:r w:rsidRPr="00B2564A">
        <w:lastRenderedPageBreak/>
        <w:t>LIST OF FIGURES</w:t>
      </w:r>
      <w:bookmarkEnd w:id="4"/>
    </w:p>
    <w:p w14:paraId="324D5088" w14:textId="77777777" w:rsidR="006A1FFC" w:rsidRPr="00B2564A" w:rsidRDefault="006A1FFC" w:rsidP="006A1FFC"/>
    <w:p w14:paraId="500836D0" w14:textId="7C4A7779" w:rsidR="009C1799"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5711262" w:history="1">
        <w:r w:rsidR="009C1799" w:rsidRPr="00615446">
          <w:rPr>
            <w:rStyle w:val="Hyperlink"/>
          </w:rPr>
          <w:t>Figure 2</w:t>
        </w:r>
        <w:r w:rsidR="009C1799" w:rsidRPr="00615446">
          <w:rPr>
            <w:rStyle w:val="Hyperlink"/>
          </w:rPr>
          <w:noBreakHyphen/>
          <w:t>1. The STM32F103C8T6-based Blue Pill board in the project</w:t>
        </w:r>
        <w:r w:rsidR="009C1799">
          <w:rPr>
            <w:webHidden/>
          </w:rPr>
          <w:tab/>
        </w:r>
        <w:r w:rsidR="009C1799">
          <w:rPr>
            <w:webHidden/>
          </w:rPr>
          <w:fldChar w:fldCharType="begin"/>
        </w:r>
        <w:r w:rsidR="009C1799">
          <w:rPr>
            <w:webHidden/>
          </w:rPr>
          <w:instrText xml:space="preserve"> PAGEREF _Toc145711262 \h </w:instrText>
        </w:r>
        <w:r w:rsidR="009C1799">
          <w:rPr>
            <w:webHidden/>
          </w:rPr>
        </w:r>
        <w:r w:rsidR="009C1799">
          <w:rPr>
            <w:webHidden/>
          </w:rPr>
          <w:fldChar w:fldCharType="separate"/>
        </w:r>
        <w:r w:rsidR="00FB1E93">
          <w:rPr>
            <w:webHidden/>
          </w:rPr>
          <w:t>3</w:t>
        </w:r>
        <w:r w:rsidR="009C1799">
          <w:rPr>
            <w:webHidden/>
          </w:rPr>
          <w:fldChar w:fldCharType="end"/>
        </w:r>
      </w:hyperlink>
    </w:p>
    <w:p w14:paraId="662BB65B" w14:textId="6CCF4A81"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3" w:history="1">
        <w:r w:rsidR="009C1799" w:rsidRPr="00615446">
          <w:rPr>
            <w:rStyle w:val="Hyperlink"/>
          </w:rPr>
          <w:t>Figure 2</w:t>
        </w:r>
        <w:r w:rsidR="009C1799" w:rsidRPr="00615446">
          <w:rPr>
            <w:rStyle w:val="Hyperlink"/>
          </w:rPr>
          <w:noBreakHyphen/>
          <w:t xml:space="preserve">2. The counterfeit read as an STM32F103 Medium Density device </w:t>
        </w:r>
        <w:r w:rsidR="00F52913">
          <w:rPr>
            <w:rStyle w:val="Hyperlink"/>
          </w:rPr>
          <w:br/>
        </w:r>
        <w:r w:rsidR="009C1799" w:rsidRPr="00615446">
          <w:rPr>
            <w:rStyle w:val="Hyperlink"/>
          </w:rPr>
          <w:t>with a 128-KB Flash memory</w:t>
        </w:r>
        <w:r w:rsidR="009C1799">
          <w:rPr>
            <w:webHidden/>
          </w:rPr>
          <w:tab/>
        </w:r>
        <w:r w:rsidR="009C1799">
          <w:rPr>
            <w:webHidden/>
          </w:rPr>
          <w:fldChar w:fldCharType="begin"/>
        </w:r>
        <w:r w:rsidR="009C1799">
          <w:rPr>
            <w:webHidden/>
          </w:rPr>
          <w:instrText xml:space="preserve"> PAGEREF _Toc145711263 \h </w:instrText>
        </w:r>
        <w:r w:rsidR="009C1799">
          <w:rPr>
            <w:webHidden/>
          </w:rPr>
        </w:r>
        <w:r w:rsidR="009C1799">
          <w:rPr>
            <w:webHidden/>
          </w:rPr>
          <w:fldChar w:fldCharType="separate"/>
        </w:r>
        <w:r w:rsidR="00FB1E93">
          <w:rPr>
            <w:webHidden/>
          </w:rPr>
          <w:t>4</w:t>
        </w:r>
        <w:r w:rsidR="009C1799">
          <w:rPr>
            <w:webHidden/>
          </w:rPr>
          <w:fldChar w:fldCharType="end"/>
        </w:r>
      </w:hyperlink>
    </w:p>
    <w:p w14:paraId="35FFB75F" w14:textId="6C2C2E68"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4" w:history="1">
        <w:r w:rsidR="009C1799" w:rsidRPr="00615446">
          <w:rPr>
            <w:rStyle w:val="Hyperlink"/>
          </w:rPr>
          <w:t>Figure 2</w:t>
        </w:r>
        <w:r w:rsidR="009C1799" w:rsidRPr="00615446">
          <w:rPr>
            <w:rStyle w:val="Hyperlink"/>
          </w:rPr>
          <w:noBreakHyphen/>
          <w:t>3. The three-cup anemometer</w:t>
        </w:r>
        <w:r w:rsidR="00F52913">
          <w:rPr>
            <w:rStyle w:val="Hyperlink"/>
          </w:rPr>
          <w:t xml:space="preserve"> </w:t>
        </w:r>
        <w:r w:rsidR="009C1799">
          <w:rPr>
            <w:webHidden/>
          </w:rPr>
          <w:tab/>
        </w:r>
        <w:r w:rsidR="009C1799">
          <w:rPr>
            <w:webHidden/>
          </w:rPr>
          <w:fldChar w:fldCharType="begin"/>
        </w:r>
        <w:r w:rsidR="009C1799">
          <w:rPr>
            <w:webHidden/>
          </w:rPr>
          <w:instrText xml:space="preserve"> PAGEREF _Toc145711264 \h </w:instrText>
        </w:r>
        <w:r w:rsidR="009C1799">
          <w:rPr>
            <w:webHidden/>
          </w:rPr>
        </w:r>
        <w:r w:rsidR="009C1799">
          <w:rPr>
            <w:webHidden/>
          </w:rPr>
          <w:fldChar w:fldCharType="separate"/>
        </w:r>
        <w:r w:rsidR="00FB1E93">
          <w:rPr>
            <w:webHidden/>
          </w:rPr>
          <w:t>5</w:t>
        </w:r>
        <w:r w:rsidR="009C1799">
          <w:rPr>
            <w:webHidden/>
          </w:rPr>
          <w:fldChar w:fldCharType="end"/>
        </w:r>
      </w:hyperlink>
    </w:p>
    <w:p w14:paraId="2E2A8A16" w14:textId="0FB80720"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5" w:history="1">
        <w:r w:rsidR="009C1799" w:rsidRPr="00615446">
          <w:rPr>
            <w:rStyle w:val="Hyperlink"/>
          </w:rPr>
          <w:t>Figure 2</w:t>
        </w:r>
        <w:r w:rsidR="009C1799" w:rsidRPr="00615446">
          <w:rPr>
            <w:rStyle w:val="Hyperlink"/>
          </w:rPr>
          <w:noBreakHyphen/>
          <w:t xml:space="preserve">4. “The internal reed switch of the anemometer” </w:t>
        </w:r>
        <w:r w:rsidR="009C1799">
          <w:rPr>
            <w:webHidden/>
          </w:rPr>
          <w:tab/>
        </w:r>
        <w:r w:rsidR="009C1799">
          <w:rPr>
            <w:webHidden/>
          </w:rPr>
          <w:fldChar w:fldCharType="begin"/>
        </w:r>
        <w:r w:rsidR="009C1799">
          <w:rPr>
            <w:webHidden/>
          </w:rPr>
          <w:instrText xml:space="preserve"> PAGEREF _Toc145711265 \h </w:instrText>
        </w:r>
        <w:r w:rsidR="009C1799">
          <w:rPr>
            <w:webHidden/>
          </w:rPr>
        </w:r>
        <w:r w:rsidR="009C1799">
          <w:rPr>
            <w:webHidden/>
          </w:rPr>
          <w:fldChar w:fldCharType="separate"/>
        </w:r>
        <w:r w:rsidR="00FB1E93">
          <w:rPr>
            <w:webHidden/>
          </w:rPr>
          <w:t>5</w:t>
        </w:r>
        <w:r w:rsidR="009C1799">
          <w:rPr>
            <w:webHidden/>
          </w:rPr>
          <w:fldChar w:fldCharType="end"/>
        </w:r>
      </w:hyperlink>
    </w:p>
    <w:p w14:paraId="310027EA" w14:textId="7686DDC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6" w:history="1">
        <w:r w:rsidR="009C1799" w:rsidRPr="00615446">
          <w:rPr>
            <w:rStyle w:val="Hyperlink"/>
          </w:rPr>
          <w:t>Figure 2</w:t>
        </w:r>
        <w:r w:rsidR="009C1799" w:rsidRPr="00615446">
          <w:rPr>
            <w:rStyle w:val="Hyperlink"/>
          </w:rPr>
          <w:noBreakHyphen/>
          <w:t xml:space="preserve">5. The wind vane </w:t>
        </w:r>
        <w:r w:rsidR="009C1799">
          <w:rPr>
            <w:webHidden/>
          </w:rPr>
          <w:tab/>
        </w:r>
        <w:r w:rsidR="009C1799">
          <w:rPr>
            <w:webHidden/>
          </w:rPr>
          <w:fldChar w:fldCharType="begin"/>
        </w:r>
        <w:r w:rsidR="009C1799">
          <w:rPr>
            <w:webHidden/>
          </w:rPr>
          <w:instrText xml:space="preserve"> PAGEREF _Toc145711266 \h </w:instrText>
        </w:r>
        <w:r w:rsidR="009C1799">
          <w:rPr>
            <w:webHidden/>
          </w:rPr>
        </w:r>
        <w:r w:rsidR="009C1799">
          <w:rPr>
            <w:webHidden/>
          </w:rPr>
          <w:fldChar w:fldCharType="separate"/>
        </w:r>
        <w:r w:rsidR="00FB1E93">
          <w:rPr>
            <w:webHidden/>
          </w:rPr>
          <w:t>6</w:t>
        </w:r>
        <w:r w:rsidR="009C1799">
          <w:rPr>
            <w:webHidden/>
          </w:rPr>
          <w:fldChar w:fldCharType="end"/>
        </w:r>
      </w:hyperlink>
    </w:p>
    <w:p w14:paraId="6E07FF24" w14:textId="4C9276E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7" w:history="1">
        <w:r w:rsidR="009C1799" w:rsidRPr="00615446">
          <w:rPr>
            <w:rStyle w:val="Hyperlink"/>
          </w:rPr>
          <w:t>Figure 2</w:t>
        </w:r>
        <w:r w:rsidR="009C1799" w:rsidRPr="00615446">
          <w:rPr>
            <w:rStyle w:val="Hyperlink"/>
          </w:rPr>
          <w:noBreakHyphen/>
          <w:t xml:space="preserve">6. Electrical circuit of the wind vane </w:t>
        </w:r>
        <w:r w:rsidR="009C1799">
          <w:rPr>
            <w:webHidden/>
          </w:rPr>
          <w:tab/>
        </w:r>
        <w:r w:rsidR="009C1799">
          <w:rPr>
            <w:webHidden/>
          </w:rPr>
          <w:fldChar w:fldCharType="begin"/>
        </w:r>
        <w:r w:rsidR="009C1799">
          <w:rPr>
            <w:webHidden/>
          </w:rPr>
          <w:instrText xml:space="preserve"> PAGEREF _Toc145711267 \h </w:instrText>
        </w:r>
        <w:r w:rsidR="009C1799">
          <w:rPr>
            <w:webHidden/>
          </w:rPr>
        </w:r>
        <w:r w:rsidR="009C1799">
          <w:rPr>
            <w:webHidden/>
          </w:rPr>
          <w:fldChar w:fldCharType="separate"/>
        </w:r>
        <w:r w:rsidR="00FB1E93">
          <w:rPr>
            <w:webHidden/>
          </w:rPr>
          <w:t>6</w:t>
        </w:r>
        <w:r w:rsidR="009C1799">
          <w:rPr>
            <w:webHidden/>
          </w:rPr>
          <w:fldChar w:fldCharType="end"/>
        </w:r>
      </w:hyperlink>
    </w:p>
    <w:p w14:paraId="43D3FEB1" w14:textId="351F6856"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8" w:history="1">
        <w:r w:rsidR="009C1799" w:rsidRPr="00615446">
          <w:rPr>
            <w:rStyle w:val="Hyperlink"/>
          </w:rPr>
          <w:t>Figure 2</w:t>
        </w:r>
        <w:r w:rsidR="009C1799" w:rsidRPr="00615446">
          <w:rPr>
            <w:rStyle w:val="Hyperlink"/>
          </w:rPr>
          <w:noBreakHyphen/>
          <w:t>7. Examples of wind vane-reading circuits</w:t>
        </w:r>
        <w:r w:rsidR="009C1799">
          <w:rPr>
            <w:webHidden/>
          </w:rPr>
          <w:tab/>
        </w:r>
        <w:r w:rsidR="009C1799">
          <w:rPr>
            <w:webHidden/>
          </w:rPr>
          <w:fldChar w:fldCharType="begin"/>
        </w:r>
        <w:r w:rsidR="009C1799">
          <w:rPr>
            <w:webHidden/>
          </w:rPr>
          <w:instrText xml:space="preserve"> PAGEREF _Toc145711268 \h </w:instrText>
        </w:r>
        <w:r w:rsidR="009C1799">
          <w:rPr>
            <w:webHidden/>
          </w:rPr>
        </w:r>
        <w:r w:rsidR="009C1799">
          <w:rPr>
            <w:webHidden/>
          </w:rPr>
          <w:fldChar w:fldCharType="separate"/>
        </w:r>
        <w:r w:rsidR="00FB1E93">
          <w:rPr>
            <w:webHidden/>
          </w:rPr>
          <w:t>7</w:t>
        </w:r>
        <w:r w:rsidR="009C1799">
          <w:rPr>
            <w:webHidden/>
          </w:rPr>
          <w:fldChar w:fldCharType="end"/>
        </w:r>
      </w:hyperlink>
    </w:p>
    <w:p w14:paraId="36DE9475" w14:textId="3FA98DAD"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69" w:history="1">
        <w:r w:rsidR="009C1799" w:rsidRPr="00615446">
          <w:rPr>
            <w:rStyle w:val="Hyperlink"/>
          </w:rPr>
          <w:t>Figure 2</w:t>
        </w:r>
        <w:r w:rsidR="009C1799" w:rsidRPr="00615446">
          <w:rPr>
            <w:rStyle w:val="Hyperlink"/>
          </w:rPr>
          <w:noBreakHyphen/>
          <w:t xml:space="preserve">8. The structure of the rain gauge </w:t>
        </w:r>
        <w:r w:rsidR="009C1799">
          <w:rPr>
            <w:webHidden/>
          </w:rPr>
          <w:tab/>
        </w:r>
        <w:r w:rsidR="009C1799">
          <w:rPr>
            <w:webHidden/>
          </w:rPr>
          <w:fldChar w:fldCharType="begin"/>
        </w:r>
        <w:r w:rsidR="009C1799">
          <w:rPr>
            <w:webHidden/>
          </w:rPr>
          <w:instrText xml:space="preserve"> PAGEREF _Toc145711269 \h </w:instrText>
        </w:r>
        <w:r w:rsidR="009C1799">
          <w:rPr>
            <w:webHidden/>
          </w:rPr>
        </w:r>
        <w:r w:rsidR="009C1799">
          <w:rPr>
            <w:webHidden/>
          </w:rPr>
          <w:fldChar w:fldCharType="separate"/>
        </w:r>
        <w:r w:rsidR="00FB1E93">
          <w:rPr>
            <w:webHidden/>
          </w:rPr>
          <w:t>8</w:t>
        </w:r>
        <w:r w:rsidR="009C1799">
          <w:rPr>
            <w:webHidden/>
          </w:rPr>
          <w:fldChar w:fldCharType="end"/>
        </w:r>
      </w:hyperlink>
    </w:p>
    <w:p w14:paraId="13F22346" w14:textId="160AB26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0" w:history="1">
        <w:r w:rsidR="009C1799" w:rsidRPr="00615446">
          <w:rPr>
            <w:rStyle w:val="Hyperlink"/>
          </w:rPr>
          <w:t>Figure 2</w:t>
        </w:r>
        <w:r w:rsidR="009C1799" w:rsidRPr="00615446">
          <w:rPr>
            <w:rStyle w:val="Hyperlink"/>
          </w:rPr>
          <w:noBreakHyphen/>
          <w:t>9. Rain gauge’s reed switch on a PCB upon removal of base chassis cover cap</w:t>
        </w:r>
        <w:r w:rsidR="009C1799" w:rsidRPr="00615446">
          <w:rPr>
            <w:rStyle w:val="Hyperlink"/>
            <w:rFonts w:cs="Times New Roman"/>
          </w:rPr>
          <w:t xml:space="preserve"> </w:t>
        </w:r>
        <w:r w:rsidR="009C1799">
          <w:rPr>
            <w:webHidden/>
          </w:rPr>
          <w:tab/>
        </w:r>
        <w:r w:rsidR="009C1799">
          <w:rPr>
            <w:webHidden/>
          </w:rPr>
          <w:fldChar w:fldCharType="begin"/>
        </w:r>
        <w:r w:rsidR="009C1799">
          <w:rPr>
            <w:webHidden/>
          </w:rPr>
          <w:instrText xml:space="preserve"> PAGEREF _Toc145711270 \h </w:instrText>
        </w:r>
        <w:r w:rsidR="009C1799">
          <w:rPr>
            <w:webHidden/>
          </w:rPr>
        </w:r>
        <w:r w:rsidR="009C1799">
          <w:rPr>
            <w:webHidden/>
          </w:rPr>
          <w:fldChar w:fldCharType="separate"/>
        </w:r>
        <w:r w:rsidR="00FB1E93">
          <w:rPr>
            <w:webHidden/>
          </w:rPr>
          <w:t>8</w:t>
        </w:r>
        <w:r w:rsidR="009C1799">
          <w:rPr>
            <w:webHidden/>
          </w:rPr>
          <w:fldChar w:fldCharType="end"/>
        </w:r>
      </w:hyperlink>
    </w:p>
    <w:p w14:paraId="4B3FF4F1" w14:textId="35710D7C"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1" w:history="1">
        <w:r w:rsidR="009C1799" w:rsidRPr="00615446">
          <w:rPr>
            <w:rStyle w:val="Hyperlink"/>
          </w:rPr>
          <w:t>Figure 2</w:t>
        </w:r>
        <w:r w:rsidR="009C1799" w:rsidRPr="00615446">
          <w:rPr>
            <w:rStyle w:val="Hyperlink"/>
          </w:rPr>
          <w:noBreakHyphen/>
          <w:t xml:space="preserve">10. Orifice dimensions (in mm) of the funnel </w:t>
        </w:r>
        <w:r w:rsidR="009C1799">
          <w:rPr>
            <w:webHidden/>
          </w:rPr>
          <w:tab/>
        </w:r>
        <w:r w:rsidR="009C1799">
          <w:rPr>
            <w:webHidden/>
          </w:rPr>
          <w:fldChar w:fldCharType="begin"/>
        </w:r>
        <w:r w:rsidR="009C1799">
          <w:rPr>
            <w:webHidden/>
          </w:rPr>
          <w:instrText xml:space="preserve"> PAGEREF _Toc145711271 \h </w:instrText>
        </w:r>
        <w:r w:rsidR="009C1799">
          <w:rPr>
            <w:webHidden/>
          </w:rPr>
        </w:r>
        <w:r w:rsidR="009C1799">
          <w:rPr>
            <w:webHidden/>
          </w:rPr>
          <w:fldChar w:fldCharType="separate"/>
        </w:r>
        <w:r w:rsidR="00FB1E93">
          <w:rPr>
            <w:webHidden/>
          </w:rPr>
          <w:t>8</w:t>
        </w:r>
        <w:r w:rsidR="009C1799">
          <w:rPr>
            <w:webHidden/>
          </w:rPr>
          <w:fldChar w:fldCharType="end"/>
        </w:r>
      </w:hyperlink>
    </w:p>
    <w:p w14:paraId="6FA4AA73" w14:textId="3FB45C5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2" w:history="1">
        <w:r w:rsidR="009C1799" w:rsidRPr="00615446">
          <w:rPr>
            <w:rStyle w:val="Hyperlink"/>
          </w:rPr>
          <w:t>Figure 2</w:t>
        </w:r>
        <w:r w:rsidR="009C1799" w:rsidRPr="00615446">
          <w:rPr>
            <w:rStyle w:val="Hyperlink"/>
          </w:rPr>
          <w:noBreakHyphen/>
          <w:t xml:space="preserve">11. Dimensions of a BME280 sensor </w:t>
        </w:r>
        <w:r w:rsidR="009C1799">
          <w:rPr>
            <w:webHidden/>
          </w:rPr>
          <w:tab/>
        </w:r>
        <w:r w:rsidR="009C1799">
          <w:rPr>
            <w:webHidden/>
          </w:rPr>
          <w:fldChar w:fldCharType="begin"/>
        </w:r>
        <w:r w:rsidR="009C1799">
          <w:rPr>
            <w:webHidden/>
          </w:rPr>
          <w:instrText xml:space="preserve"> PAGEREF _Toc145711272 \h </w:instrText>
        </w:r>
        <w:r w:rsidR="009C1799">
          <w:rPr>
            <w:webHidden/>
          </w:rPr>
        </w:r>
        <w:r w:rsidR="009C1799">
          <w:rPr>
            <w:webHidden/>
          </w:rPr>
          <w:fldChar w:fldCharType="separate"/>
        </w:r>
        <w:r w:rsidR="00FB1E93">
          <w:rPr>
            <w:webHidden/>
          </w:rPr>
          <w:t>9</w:t>
        </w:r>
        <w:r w:rsidR="009C1799">
          <w:rPr>
            <w:webHidden/>
          </w:rPr>
          <w:fldChar w:fldCharType="end"/>
        </w:r>
      </w:hyperlink>
    </w:p>
    <w:p w14:paraId="1B2BE302" w14:textId="2D12F28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3" w:history="1">
        <w:r w:rsidR="009C1799" w:rsidRPr="00615446">
          <w:rPr>
            <w:rStyle w:val="Hyperlink"/>
          </w:rPr>
          <w:t>Figure 2</w:t>
        </w:r>
        <w:r w:rsidR="009C1799" w:rsidRPr="00615446">
          <w:rPr>
            <w:rStyle w:val="Hyperlink"/>
          </w:rPr>
          <w:noBreakHyphen/>
          <w:t xml:space="preserve">12. BME280 module with header strip </w:t>
        </w:r>
        <w:r w:rsidR="009C1799">
          <w:rPr>
            <w:webHidden/>
          </w:rPr>
          <w:tab/>
        </w:r>
        <w:r w:rsidR="009C1799">
          <w:rPr>
            <w:webHidden/>
          </w:rPr>
          <w:fldChar w:fldCharType="begin"/>
        </w:r>
        <w:r w:rsidR="009C1799">
          <w:rPr>
            <w:webHidden/>
          </w:rPr>
          <w:instrText xml:space="preserve"> PAGEREF _Toc145711273 \h </w:instrText>
        </w:r>
        <w:r w:rsidR="009C1799">
          <w:rPr>
            <w:webHidden/>
          </w:rPr>
        </w:r>
        <w:r w:rsidR="009C1799">
          <w:rPr>
            <w:webHidden/>
          </w:rPr>
          <w:fldChar w:fldCharType="separate"/>
        </w:r>
        <w:r w:rsidR="00FB1E93">
          <w:rPr>
            <w:webHidden/>
          </w:rPr>
          <w:t>9</w:t>
        </w:r>
        <w:r w:rsidR="009C1799">
          <w:rPr>
            <w:webHidden/>
          </w:rPr>
          <w:fldChar w:fldCharType="end"/>
        </w:r>
      </w:hyperlink>
    </w:p>
    <w:p w14:paraId="7DB0867C" w14:textId="5A9041B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4" w:history="1">
        <w:r w:rsidR="009C1799" w:rsidRPr="00615446">
          <w:rPr>
            <w:rStyle w:val="Hyperlink"/>
          </w:rPr>
          <w:t>Figure 2</w:t>
        </w:r>
        <w:r w:rsidR="009C1799" w:rsidRPr="00615446">
          <w:rPr>
            <w:rStyle w:val="Hyperlink"/>
          </w:rPr>
          <w:noBreakHyphen/>
          <w:t>13. DS18B20 hardware</w:t>
        </w:r>
        <w:r w:rsidR="009C1799">
          <w:rPr>
            <w:webHidden/>
          </w:rPr>
          <w:tab/>
        </w:r>
        <w:r w:rsidR="009C1799">
          <w:rPr>
            <w:webHidden/>
          </w:rPr>
          <w:fldChar w:fldCharType="begin"/>
        </w:r>
        <w:r w:rsidR="009C1799">
          <w:rPr>
            <w:webHidden/>
          </w:rPr>
          <w:instrText xml:space="preserve"> PAGEREF _Toc145711274 \h </w:instrText>
        </w:r>
        <w:r w:rsidR="009C1799">
          <w:rPr>
            <w:webHidden/>
          </w:rPr>
        </w:r>
        <w:r w:rsidR="009C1799">
          <w:rPr>
            <w:webHidden/>
          </w:rPr>
          <w:fldChar w:fldCharType="separate"/>
        </w:r>
        <w:r w:rsidR="00FB1E93">
          <w:rPr>
            <w:webHidden/>
          </w:rPr>
          <w:t>11</w:t>
        </w:r>
        <w:r w:rsidR="009C1799">
          <w:rPr>
            <w:webHidden/>
          </w:rPr>
          <w:fldChar w:fldCharType="end"/>
        </w:r>
      </w:hyperlink>
    </w:p>
    <w:p w14:paraId="78243D2D" w14:textId="70917E2E"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5" w:history="1">
        <w:r w:rsidR="009C1799" w:rsidRPr="00615446">
          <w:rPr>
            <w:rStyle w:val="Hyperlink"/>
            <w:rFonts w:cs="Times New Roman"/>
          </w:rPr>
          <w:t>Figure 2</w:t>
        </w:r>
        <w:r w:rsidR="009C1799" w:rsidRPr="00615446">
          <w:rPr>
            <w:rStyle w:val="Hyperlink"/>
            <w:rFonts w:cs="Times New Roman"/>
          </w:rPr>
          <w:noBreakHyphen/>
          <w:t xml:space="preserve">14. </w:t>
        </w:r>
        <w:r w:rsidR="009C1799" w:rsidRPr="00615446">
          <w:rPr>
            <w:rStyle w:val="Hyperlink"/>
            <w:rFonts w:eastAsia="Times New Roman" w:cs="Times New Roman"/>
            <w:lang w:eastAsia="en-GB"/>
          </w:rPr>
          <w:t xml:space="preserve">Circuitry examples for communication with DS18B20 </w:t>
        </w:r>
        <w:r w:rsidR="009C1799">
          <w:rPr>
            <w:webHidden/>
          </w:rPr>
          <w:tab/>
        </w:r>
        <w:r w:rsidR="009C1799">
          <w:rPr>
            <w:webHidden/>
          </w:rPr>
          <w:fldChar w:fldCharType="begin"/>
        </w:r>
        <w:r w:rsidR="009C1799">
          <w:rPr>
            <w:webHidden/>
          </w:rPr>
          <w:instrText xml:space="preserve"> PAGEREF _Toc145711275 \h </w:instrText>
        </w:r>
        <w:r w:rsidR="009C1799">
          <w:rPr>
            <w:webHidden/>
          </w:rPr>
        </w:r>
        <w:r w:rsidR="009C1799">
          <w:rPr>
            <w:webHidden/>
          </w:rPr>
          <w:fldChar w:fldCharType="separate"/>
        </w:r>
        <w:r w:rsidR="00FB1E93">
          <w:rPr>
            <w:webHidden/>
          </w:rPr>
          <w:t>12</w:t>
        </w:r>
        <w:r w:rsidR="009C1799">
          <w:rPr>
            <w:webHidden/>
          </w:rPr>
          <w:fldChar w:fldCharType="end"/>
        </w:r>
      </w:hyperlink>
    </w:p>
    <w:p w14:paraId="214BEA8D" w14:textId="30CC040D"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6" w:history="1">
        <w:r w:rsidR="009C1799" w:rsidRPr="00615446">
          <w:rPr>
            <w:rStyle w:val="Hyperlink"/>
          </w:rPr>
          <w:t>Figure 2</w:t>
        </w:r>
        <w:r w:rsidR="009C1799" w:rsidRPr="00615446">
          <w:rPr>
            <w:rStyle w:val="Hyperlink"/>
          </w:rPr>
          <w:noBreakHyphen/>
          <w:t>15. SX1278 LoRa module in test</w:t>
        </w:r>
        <w:r w:rsidR="009C1799">
          <w:rPr>
            <w:webHidden/>
          </w:rPr>
          <w:tab/>
        </w:r>
        <w:r w:rsidR="009C1799">
          <w:rPr>
            <w:webHidden/>
          </w:rPr>
          <w:fldChar w:fldCharType="begin"/>
        </w:r>
        <w:r w:rsidR="009C1799">
          <w:rPr>
            <w:webHidden/>
          </w:rPr>
          <w:instrText xml:space="preserve"> PAGEREF _Toc145711276 \h </w:instrText>
        </w:r>
        <w:r w:rsidR="009C1799">
          <w:rPr>
            <w:webHidden/>
          </w:rPr>
        </w:r>
        <w:r w:rsidR="009C1799">
          <w:rPr>
            <w:webHidden/>
          </w:rPr>
          <w:fldChar w:fldCharType="separate"/>
        </w:r>
        <w:r w:rsidR="00FB1E93">
          <w:rPr>
            <w:webHidden/>
          </w:rPr>
          <w:t>13</w:t>
        </w:r>
        <w:r w:rsidR="009C1799">
          <w:rPr>
            <w:webHidden/>
          </w:rPr>
          <w:fldChar w:fldCharType="end"/>
        </w:r>
      </w:hyperlink>
    </w:p>
    <w:p w14:paraId="7871D8CB" w14:textId="0DE1FAFF"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7" w:history="1">
        <w:r w:rsidR="009C1799" w:rsidRPr="00615446">
          <w:rPr>
            <w:rStyle w:val="Hyperlink"/>
          </w:rPr>
          <w:t>Figure 2</w:t>
        </w:r>
        <w:r w:rsidR="009C1799" w:rsidRPr="00615446">
          <w:rPr>
            <w:rStyle w:val="Hyperlink"/>
          </w:rPr>
          <w:noBreakHyphen/>
          <w:t>16. DS3231SN pinout module</w:t>
        </w:r>
        <w:r w:rsidR="009C1799">
          <w:rPr>
            <w:webHidden/>
          </w:rPr>
          <w:tab/>
        </w:r>
        <w:r w:rsidR="009C1799">
          <w:rPr>
            <w:webHidden/>
          </w:rPr>
          <w:fldChar w:fldCharType="begin"/>
        </w:r>
        <w:r w:rsidR="009C1799">
          <w:rPr>
            <w:webHidden/>
          </w:rPr>
          <w:instrText xml:space="preserve"> PAGEREF _Toc145711277 \h </w:instrText>
        </w:r>
        <w:r w:rsidR="009C1799">
          <w:rPr>
            <w:webHidden/>
          </w:rPr>
        </w:r>
        <w:r w:rsidR="009C1799">
          <w:rPr>
            <w:webHidden/>
          </w:rPr>
          <w:fldChar w:fldCharType="separate"/>
        </w:r>
        <w:r w:rsidR="00FB1E93">
          <w:rPr>
            <w:webHidden/>
          </w:rPr>
          <w:t>14</w:t>
        </w:r>
        <w:r w:rsidR="009C1799">
          <w:rPr>
            <w:webHidden/>
          </w:rPr>
          <w:fldChar w:fldCharType="end"/>
        </w:r>
      </w:hyperlink>
    </w:p>
    <w:p w14:paraId="4296DF14" w14:textId="4C799FA6"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8" w:history="1">
        <w:r w:rsidR="009C1799" w:rsidRPr="00615446">
          <w:rPr>
            <w:rStyle w:val="Hyperlink"/>
          </w:rPr>
          <w:t>Figure 2</w:t>
        </w:r>
        <w:r w:rsidR="009C1799" w:rsidRPr="00615446">
          <w:rPr>
            <w:rStyle w:val="Hyperlink"/>
          </w:rPr>
          <w:noBreakHyphen/>
          <w:t xml:space="preserve">17. microSD card module from Thegioiic </w:t>
        </w:r>
        <w:r w:rsidR="009C1799">
          <w:rPr>
            <w:webHidden/>
          </w:rPr>
          <w:tab/>
        </w:r>
        <w:r w:rsidR="009C1799">
          <w:rPr>
            <w:webHidden/>
          </w:rPr>
          <w:fldChar w:fldCharType="begin"/>
        </w:r>
        <w:r w:rsidR="009C1799">
          <w:rPr>
            <w:webHidden/>
          </w:rPr>
          <w:instrText xml:space="preserve"> PAGEREF _Toc145711278 \h </w:instrText>
        </w:r>
        <w:r w:rsidR="009C1799">
          <w:rPr>
            <w:webHidden/>
          </w:rPr>
        </w:r>
        <w:r w:rsidR="009C1799">
          <w:rPr>
            <w:webHidden/>
          </w:rPr>
          <w:fldChar w:fldCharType="separate"/>
        </w:r>
        <w:r w:rsidR="00FB1E93">
          <w:rPr>
            <w:webHidden/>
          </w:rPr>
          <w:t>15</w:t>
        </w:r>
        <w:r w:rsidR="009C1799">
          <w:rPr>
            <w:webHidden/>
          </w:rPr>
          <w:fldChar w:fldCharType="end"/>
        </w:r>
      </w:hyperlink>
    </w:p>
    <w:p w14:paraId="30F8DB82" w14:textId="0749B15E"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79" w:history="1">
        <w:r w:rsidR="009C1799" w:rsidRPr="00615446">
          <w:rPr>
            <w:rStyle w:val="Hyperlink"/>
          </w:rPr>
          <w:t>Figure 2</w:t>
        </w:r>
        <w:r w:rsidR="009C1799" w:rsidRPr="00615446">
          <w:rPr>
            <w:rStyle w:val="Hyperlink"/>
          </w:rPr>
          <w:noBreakHyphen/>
          <w:t>18. Passive first-order RC LPF circuit</w:t>
        </w:r>
        <w:r w:rsidR="009C1799">
          <w:rPr>
            <w:webHidden/>
          </w:rPr>
          <w:tab/>
        </w:r>
        <w:r w:rsidR="009C1799">
          <w:rPr>
            <w:webHidden/>
          </w:rPr>
          <w:fldChar w:fldCharType="begin"/>
        </w:r>
        <w:r w:rsidR="009C1799">
          <w:rPr>
            <w:webHidden/>
          </w:rPr>
          <w:instrText xml:space="preserve"> PAGEREF _Toc145711279 \h </w:instrText>
        </w:r>
        <w:r w:rsidR="009C1799">
          <w:rPr>
            <w:webHidden/>
          </w:rPr>
        </w:r>
        <w:r w:rsidR="009C1799">
          <w:rPr>
            <w:webHidden/>
          </w:rPr>
          <w:fldChar w:fldCharType="separate"/>
        </w:r>
        <w:r w:rsidR="00FB1E93">
          <w:rPr>
            <w:webHidden/>
          </w:rPr>
          <w:t>15</w:t>
        </w:r>
        <w:r w:rsidR="009C1799">
          <w:rPr>
            <w:webHidden/>
          </w:rPr>
          <w:fldChar w:fldCharType="end"/>
        </w:r>
      </w:hyperlink>
    </w:p>
    <w:p w14:paraId="5609CA84" w14:textId="1F2D338E"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0" w:history="1">
        <w:r w:rsidR="009C1799" w:rsidRPr="00615446">
          <w:rPr>
            <w:rStyle w:val="Hyperlink"/>
            <w:rFonts w:cs="Times New Roman"/>
          </w:rPr>
          <w:t>Figure 2</w:t>
        </w:r>
        <w:r w:rsidR="009C1799" w:rsidRPr="00615446">
          <w:rPr>
            <w:rStyle w:val="Hyperlink"/>
            <w:rFonts w:cs="Times New Roman"/>
          </w:rPr>
          <w:noBreakHyphen/>
          <w:t xml:space="preserve">19. Frequency response of an example RC LPF with </w:t>
        </w:r>
        <m:oMath>
          <m:r>
            <m:rPr>
              <m:sty m:val="p"/>
            </m:rPr>
            <w:rPr>
              <w:rStyle w:val="Hyperlink"/>
              <w:rFonts w:ascii="Cambria Math" w:hAnsi="Cambria Math" w:cs="Times New Roman"/>
            </w:rPr>
            <m:t>R = 1 kΩ</m:t>
          </m:r>
        </m:oMath>
        <w:r w:rsidR="009C1799" w:rsidRPr="00615446">
          <w:rPr>
            <w:rStyle w:val="Hyperlink"/>
            <w:rFonts w:cs="Times New Roman"/>
          </w:rPr>
          <w:t xml:space="preserve"> and </w:t>
        </w:r>
        <m:oMath>
          <m:r>
            <m:rPr>
              <m:sty m:val="p"/>
            </m:rPr>
            <w:rPr>
              <w:rStyle w:val="Hyperlink"/>
              <w:rFonts w:ascii="Cambria Math" w:hAnsi="Cambria Math" w:cs="Times New Roman"/>
            </w:rPr>
            <m:t>C = 100 nF</m:t>
          </m:r>
        </m:oMath>
        <w:r w:rsidR="009C1799" w:rsidRPr="00615446">
          <w:rPr>
            <w:rStyle w:val="Hyperlink"/>
            <w:rFonts w:cs="Times New Roman"/>
          </w:rPr>
          <w:t xml:space="preserve"> </w:t>
        </w:r>
        <w:r w:rsidR="00F52913">
          <w:rPr>
            <w:rStyle w:val="Hyperlink"/>
            <w:rFonts w:cs="Times New Roman"/>
          </w:rPr>
          <w:br/>
        </w:r>
        <w:r w:rsidR="009C1799" w:rsidRPr="00615446">
          <w:rPr>
            <w:rStyle w:val="Hyperlink"/>
            <w:rFonts w:cs="Times New Roman"/>
          </w:rPr>
          <w:t>under simulation</w:t>
        </w:r>
        <w:r w:rsidR="00F52913">
          <w:rPr>
            <w:rStyle w:val="Hyperlink"/>
            <w:rFonts w:cs="Times New Roman"/>
          </w:rPr>
          <w:t xml:space="preserve"> </w:t>
        </w:r>
        <w:r w:rsidR="009C1799">
          <w:rPr>
            <w:webHidden/>
          </w:rPr>
          <w:tab/>
        </w:r>
        <w:r w:rsidR="009C1799">
          <w:rPr>
            <w:webHidden/>
          </w:rPr>
          <w:fldChar w:fldCharType="begin"/>
        </w:r>
        <w:r w:rsidR="009C1799">
          <w:rPr>
            <w:webHidden/>
          </w:rPr>
          <w:instrText xml:space="preserve"> PAGEREF _Toc145711280 \h </w:instrText>
        </w:r>
        <w:r w:rsidR="009C1799">
          <w:rPr>
            <w:webHidden/>
          </w:rPr>
        </w:r>
        <w:r w:rsidR="009C1799">
          <w:rPr>
            <w:webHidden/>
          </w:rPr>
          <w:fldChar w:fldCharType="separate"/>
        </w:r>
        <w:r w:rsidR="00FB1E93">
          <w:rPr>
            <w:webHidden/>
          </w:rPr>
          <w:t>17</w:t>
        </w:r>
        <w:r w:rsidR="009C1799">
          <w:rPr>
            <w:webHidden/>
          </w:rPr>
          <w:fldChar w:fldCharType="end"/>
        </w:r>
      </w:hyperlink>
    </w:p>
    <w:p w14:paraId="50AAFDF2" w14:textId="6ABE8F9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1" w:history="1">
        <w:r w:rsidR="009C1799" w:rsidRPr="00615446">
          <w:rPr>
            <w:rStyle w:val="Hyperlink"/>
          </w:rPr>
          <w:t>Figure 2</w:t>
        </w:r>
        <w:r w:rsidR="009C1799" w:rsidRPr="00615446">
          <w:rPr>
            <w:rStyle w:val="Hyperlink"/>
          </w:rPr>
          <w:noBreakHyphen/>
          <w:t xml:space="preserve">20. 18-V 5-W solar panel from Thegioiic </w:t>
        </w:r>
        <w:r w:rsidR="009C1799">
          <w:rPr>
            <w:webHidden/>
          </w:rPr>
          <w:tab/>
        </w:r>
        <w:r w:rsidR="009C1799">
          <w:rPr>
            <w:webHidden/>
          </w:rPr>
          <w:fldChar w:fldCharType="begin"/>
        </w:r>
        <w:r w:rsidR="009C1799">
          <w:rPr>
            <w:webHidden/>
          </w:rPr>
          <w:instrText xml:space="preserve"> PAGEREF _Toc145711281 \h </w:instrText>
        </w:r>
        <w:r w:rsidR="009C1799">
          <w:rPr>
            <w:webHidden/>
          </w:rPr>
        </w:r>
        <w:r w:rsidR="009C1799">
          <w:rPr>
            <w:webHidden/>
          </w:rPr>
          <w:fldChar w:fldCharType="separate"/>
        </w:r>
        <w:r w:rsidR="00FB1E93">
          <w:rPr>
            <w:webHidden/>
          </w:rPr>
          <w:t>18</w:t>
        </w:r>
        <w:r w:rsidR="009C1799">
          <w:rPr>
            <w:webHidden/>
          </w:rPr>
          <w:fldChar w:fldCharType="end"/>
        </w:r>
      </w:hyperlink>
    </w:p>
    <w:p w14:paraId="4ADD1E81" w14:textId="7BB15B0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2" w:history="1">
        <w:r w:rsidR="009C1799" w:rsidRPr="00615446">
          <w:rPr>
            <w:rStyle w:val="Hyperlink"/>
          </w:rPr>
          <w:t>Figure 2</w:t>
        </w:r>
        <w:r w:rsidR="009C1799" w:rsidRPr="00615446">
          <w:rPr>
            <w:rStyle w:val="Hyperlink"/>
          </w:rPr>
          <w:noBreakHyphen/>
          <w:t>21. 18650 batteries and charger board included in the design</w:t>
        </w:r>
        <w:r w:rsidR="009C1799">
          <w:rPr>
            <w:webHidden/>
          </w:rPr>
          <w:tab/>
        </w:r>
        <w:r w:rsidR="009C1799">
          <w:rPr>
            <w:webHidden/>
          </w:rPr>
          <w:fldChar w:fldCharType="begin"/>
        </w:r>
        <w:r w:rsidR="009C1799">
          <w:rPr>
            <w:webHidden/>
          </w:rPr>
          <w:instrText xml:space="preserve"> PAGEREF _Toc145711282 \h </w:instrText>
        </w:r>
        <w:r w:rsidR="009C1799">
          <w:rPr>
            <w:webHidden/>
          </w:rPr>
        </w:r>
        <w:r w:rsidR="009C1799">
          <w:rPr>
            <w:webHidden/>
          </w:rPr>
          <w:fldChar w:fldCharType="separate"/>
        </w:r>
        <w:r w:rsidR="00FB1E93">
          <w:rPr>
            <w:webHidden/>
          </w:rPr>
          <w:t>18</w:t>
        </w:r>
        <w:r w:rsidR="009C1799">
          <w:rPr>
            <w:webHidden/>
          </w:rPr>
          <w:fldChar w:fldCharType="end"/>
        </w:r>
      </w:hyperlink>
    </w:p>
    <w:p w14:paraId="1FE822CB" w14:textId="0193976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3" w:history="1">
        <w:r w:rsidR="009C1799" w:rsidRPr="00615446">
          <w:rPr>
            <w:rStyle w:val="Hyperlink"/>
          </w:rPr>
          <w:t>Figure 2</w:t>
        </w:r>
        <w:r w:rsidR="009C1799" w:rsidRPr="00615446">
          <w:rPr>
            <w:rStyle w:val="Hyperlink"/>
          </w:rPr>
          <w:noBreakHyphen/>
          <w:t xml:space="preserve">22. The nodeMCU ESP8266 used at the server side of the project </w:t>
        </w:r>
        <w:r w:rsidR="009C1799">
          <w:rPr>
            <w:webHidden/>
          </w:rPr>
          <w:tab/>
        </w:r>
        <w:r w:rsidR="009C1799">
          <w:rPr>
            <w:webHidden/>
          </w:rPr>
          <w:fldChar w:fldCharType="begin"/>
        </w:r>
        <w:r w:rsidR="009C1799">
          <w:rPr>
            <w:webHidden/>
          </w:rPr>
          <w:instrText xml:space="preserve"> PAGEREF _Toc145711283 \h </w:instrText>
        </w:r>
        <w:r w:rsidR="009C1799">
          <w:rPr>
            <w:webHidden/>
          </w:rPr>
        </w:r>
        <w:r w:rsidR="009C1799">
          <w:rPr>
            <w:webHidden/>
          </w:rPr>
          <w:fldChar w:fldCharType="separate"/>
        </w:r>
        <w:r w:rsidR="00FB1E93">
          <w:rPr>
            <w:webHidden/>
          </w:rPr>
          <w:t>19</w:t>
        </w:r>
        <w:r w:rsidR="009C1799">
          <w:rPr>
            <w:webHidden/>
          </w:rPr>
          <w:fldChar w:fldCharType="end"/>
        </w:r>
      </w:hyperlink>
    </w:p>
    <w:p w14:paraId="278B76C0" w14:textId="61FA2C76"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4" w:history="1">
        <w:r w:rsidR="009C1799" w:rsidRPr="00615446">
          <w:rPr>
            <w:rStyle w:val="Hyperlink"/>
          </w:rPr>
          <w:t>Figure 3</w:t>
        </w:r>
        <w:r w:rsidR="009C1799" w:rsidRPr="00615446">
          <w:rPr>
            <w:rStyle w:val="Hyperlink"/>
          </w:rPr>
          <w:noBreakHyphen/>
          <w:t xml:space="preserve">1. The schematic of the STM32F103C8T6-housed Blue Pill board </w:t>
        </w:r>
        <w:r w:rsidR="009C1799">
          <w:rPr>
            <w:webHidden/>
          </w:rPr>
          <w:tab/>
        </w:r>
        <w:r w:rsidR="009C1799">
          <w:rPr>
            <w:webHidden/>
          </w:rPr>
          <w:fldChar w:fldCharType="begin"/>
        </w:r>
        <w:r w:rsidR="009C1799">
          <w:rPr>
            <w:webHidden/>
          </w:rPr>
          <w:instrText xml:space="preserve"> PAGEREF _Toc145711284 \h </w:instrText>
        </w:r>
        <w:r w:rsidR="009C1799">
          <w:rPr>
            <w:webHidden/>
          </w:rPr>
        </w:r>
        <w:r w:rsidR="009C1799">
          <w:rPr>
            <w:webHidden/>
          </w:rPr>
          <w:fldChar w:fldCharType="separate"/>
        </w:r>
        <w:r w:rsidR="00FB1E93">
          <w:rPr>
            <w:webHidden/>
          </w:rPr>
          <w:t>21</w:t>
        </w:r>
        <w:r w:rsidR="009C1799">
          <w:rPr>
            <w:webHidden/>
          </w:rPr>
          <w:fldChar w:fldCharType="end"/>
        </w:r>
      </w:hyperlink>
    </w:p>
    <w:p w14:paraId="2C5775A6" w14:textId="74B7AE86"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5" w:history="1">
        <w:r w:rsidR="009C1799" w:rsidRPr="00615446">
          <w:rPr>
            <w:rStyle w:val="Hyperlink"/>
          </w:rPr>
          <w:t>Figure 3</w:t>
        </w:r>
        <w:r w:rsidR="009C1799" w:rsidRPr="00615446">
          <w:rPr>
            <w:rStyle w:val="Hyperlink"/>
          </w:rPr>
          <w:noBreakHyphen/>
          <w:t>2. Simplified Blue Pill schematic with removed unused parts</w:t>
        </w:r>
        <w:r w:rsidR="009C1799">
          <w:rPr>
            <w:webHidden/>
          </w:rPr>
          <w:tab/>
        </w:r>
        <w:r w:rsidR="009C1799">
          <w:rPr>
            <w:webHidden/>
          </w:rPr>
          <w:fldChar w:fldCharType="begin"/>
        </w:r>
        <w:r w:rsidR="009C1799">
          <w:rPr>
            <w:webHidden/>
          </w:rPr>
          <w:instrText xml:space="preserve"> PAGEREF _Toc145711285 \h </w:instrText>
        </w:r>
        <w:r w:rsidR="009C1799">
          <w:rPr>
            <w:webHidden/>
          </w:rPr>
        </w:r>
        <w:r w:rsidR="009C1799">
          <w:rPr>
            <w:webHidden/>
          </w:rPr>
          <w:fldChar w:fldCharType="separate"/>
        </w:r>
        <w:r w:rsidR="00FB1E93">
          <w:rPr>
            <w:webHidden/>
          </w:rPr>
          <w:t>22</w:t>
        </w:r>
        <w:r w:rsidR="009C1799">
          <w:rPr>
            <w:webHidden/>
          </w:rPr>
          <w:fldChar w:fldCharType="end"/>
        </w:r>
      </w:hyperlink>
    </w:p>
    <w:p w14:paraId="3249293D" w14:textId="6EA52B3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6" w:history="1">
        <w:r w:rsidR="009C1799" w:rsidRPr="00615446">
          <w:rPr>
            <w:rStyle w:val="Hyperlink"/>
          </w:rPr>
          <w:t>Figure 3</w:t>
        </w:r>
        <w:r w:rsidR="009C1799" w:rsidRPr="00615446">
          <w:rPr>
            <w:rStyle w:val="Hyperlink"/>
          </w:rPr>
          <w:noBreakHyphen/>
          <w:t>3. Bus connections with the Blue Pill board</w:t>
        </w:r>
        <w:r w:rsidR="009C1799">
          <w:rPr>
            <w:webHidden/>
          </w:rPr>
          <w:tab/>
        </w:r>
        <w:r w:rsidR="009C1799">
          <w:rPr>
            <w:webHidden/>
          </w:rPr>
          <w:fldChar w:fldCharType="begin"/>
        </w:r>
        <w:r w:rsidR="009C1799">
          <w:rPr>
            <w:webHidden/>
          </w:rPr>
          <w:instrText xml:space="preserve"> PAGEREF _Toc145711286 \h </w:instrText>
        </w:r>
        <w:r w:rsidR="009C1799">
          <w:rPr>
            <w:webHidden/>
          </w:rPr>
        </w:r>
        <w:r w:rsidR="009C1799">
          <w:rPr>
            <w:webHidden/>
          </w:rPr>
          <w:fldChar w:fldCharType="separate"/>
        </w:r>
        <w:r w:rsidR="00FB1E93">
          <w:rPr>
            <w:webHidden/>
          </w:rPr>
          <w:t>23</w:t>
        </w:r>
        <w:r w:rsidR="009C1799">
          <w:rPr>
            <w:webHidden/>
          </w:rPr>
          <w:fldChar w:fldCharType="end"/>
        </w:r>
      </w:hyperlink>
    </w:p>
    <w:p w14:paraId="3BBFCB06" w14:textId="5D394450"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7" w:history="1">
        <w:r w:rsidR="009C1799" w:rsidRPr="00615446">
          <w:rPr>
            <w:rStyle w:val="Hyperlink"/>
          </w:rPr>
          <w:t>Figure 3</w:t>
        </w:r>
        <w:r w:rsidR="009C1799" w:rsidRPr="00615446">
          <w:rPr>
            <w:rStyle w:val="Hyperlink"/>
          </w:rPr>
          <w:noBreakHyphen/>
          <w:t>4. Circuitry for testing the anemometer in ideal conditions</w:t>
        </w:r>
        <w:r w:rsidR="009C1799">
          <w:rPr>
            <w:webHidden/>
          </w:rPr>
          <w:tab/>
        </w:r>
        <w:r w:rsidR="009C1799">
          <w:rPr>
            <w:webHidden/>
          </w:rPr>
          <w:fldChar w:fldCharType="begin"/>
        </w:r>
        <w:r w:rsidR="009C1799">
          <w:rPr>
            <w:webHidden/>
          </w:rPr>
          <w:instrText xml:space="preserve"> PAGEREF _Toc145711287 \h </w:instrText>
        </w:r>
        <w:r w:rsidR="009C1799">
          <w:rPr>
            <w:webHidden/>
          </w:rPr>
        </w:r>
        <w:r w:rsidR="009C1799">
          <w:rPr>
            <w:webHidden/>
          </w:rPr>
          <w:fldChar w:fldCharType="separate"/>
        </w:r>
        <w:r w:rsidR="00FB1E93">
          <w:rPr>
            <w:webHidden/>
          </w:rPr>
          <w:t>24</w:t>
        </w:r>
        <w:r w:rsidR="009C1799">
          <w:rPr>
            <w:webHidden/>
          </w:rPr>
          <w:fldChar w:fldCharType="end"/>
        </w:r>
      </w:hyperlink>
    </w:p>
    <w:p w14:paraId="47DC720E" w14:textId="5820B1B8"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8" w:history="1">
        <w:r w:rsidR="009C1799" w:rsidRPr="00615446">
          <w:rPr>
            <w:rStyle w:val="Hyperlink"/>
          </w:rPr>
          <w:t>Figure 3</w:t>
        </w:r>
        <w:r w:rsidR="009C1799" w:rsidRPr="00615446">
          <w:rPr>
            <w:rStyle w:val="Hyperlink"/>
          </w:rPr>
          <w:noBreakHyphen/>
          <w:t xml:space="preserve">5. “An instance of noise spikes captured in an oscilloscope” </w:t>
        </w:r>
        <w:r w:rsidR="009C1799">
          <w:rPr>
            <w:webHidden/>
          </w:rPr>
          <w:tab/>
        </w:r>
        <w:r w:rsidR="009C1799">
          <w:rPr>
            <w:webHidden/>
          </w:rPr>
          <w:fldChar w:fldCharType="begin"/>
        </w:r>
        <w:r w:rsidR="009C1799">
          <w:rPr>
            <w:webHidden/>
          </w:rPr>
          <w:instrText xml:space="preserve"> PAGEREF _Toc145711288 \h </w:instrText>
        </w:r>
        <w:r w:rsidR="009C1799">
          <w:rPr>
            <w:webHidden/>
          </w:rPr>
        </w:r>
        <w:r w:rsidR="009C1799">
          <w:rPr>
            <w:webHidden/>
          </w:rPr>
          <w:fldChar w:fldCharType="separate"/>
        </w:r>
        <w:r w:rsidR="00FB1E93">
          <w:rPr>
            <w:webHidden/>
          </w:rPr>
          <w:t>24</w:t>
        </w:r>
        <w:r w:rsidR="009C1799">
          <w:rPr>
            <w:webHidden/>
          </w:rPr>
          <w:fldChar w:fldCharType="end"/>
        </w:r>
      </w:hyperlink>
    </w:p>
    <w:p w14:paraId="6F106ADC" w14:textId="5CC5F9C7"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89" w:history="1">
        <w:r w:rsidR="009C1799" w:rsidRPr="00615446">
          <w:rPr>
            <w:rStyle w:val="Hyperlink"/>
          </w:rPr>
          <w:t>Figure 3</w:t>
        </w:r>
        <w:r w:rsidR="009C1799" w:rsidRPr="00615446">
          <w:rPr>
            <w:rStyle w:val="Hyperlink"/>
          </w:rPr>
          <w:noBreakHyphen/>
          <w:t>6. Bypass capacitor test circuitry using the reed switch from the anemometer</w:t>
        </w:r>
        <w:r w:rsidR="009C1799">
          <w:rPr>
            <w:webHidden/>
          </w:rPr>
          <w:tab/>
        </w:r>
        <w:r w:rsidR="009C1799">
          <w:rPr>
            <w:webHidden/>
          </w:rPr>
          <w:fldChar w:fldCharType="begin"/>
        </w:r>
        <w:r w:rsidR="009C1799">
          <w:rPr>
            <w:webHidden/>
          </w:rPr>
          <w:instrText xml:space="preserve"> PAGEREF _Toc145711289 \h </w:instrText>
        </w:r>
        <w:r w:rsidR="009C1799">
          <w:rPr>
            <w:webHidden/>
          </w:rPr>
        </w:r>
        <w:r w:rsidR="009C1799">
          <w:rPr>
            <w:webHidden/>
          </w:rPr>
          <w:fldChar w:fldCharType="separate"/>
        </w:r>
        <w:r w:rsidR="00FB1E93">
          <w:rPr>
            <w:webHidden/>
          </w:rPr>
          <w:t>25</w:t>
        </w:r>
        <w:r w:rsidR="009C1799">
          <w:rPr>
            <w:webHidden/>
          </w:rPr>
          <w:fldChar w:fldCharType="end"/>
        </w:r>
      </w:hyperlink>
    </w:p>
    <w:p w14:paraId="63E069B7" w14:textId="19EC3E2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0" w:history="1">
        <w:r w:rsidR="009C1799" w:rsidRPr="00615446">
          <w:rPr>
            <w:rStyle w:val="Hyperlink"/>
          </w:rPr>
          <w:t>Figure 3</w:t>
        </w:r>
        <w:r w:rsidR="009C1799" w:rsidRPr="00615446">
          <w:rPr>
            <w:rStyle w:val="Hyperlink"/>
          </w:rPr>
          <w:noBreakHyphen/>
          <w:t>7. Reed switch debounced by the 68-nF bypass capacitor</w:t>
        </w:r>
        <w:r w:rsidR="009C1799">
          <w:rPr>
            <w:webHidden/>
          </w:rPr>
          <w:tab/>
        </w:r>
        <w:r w:rsidR="009C1799">
          <w:rPr>
            <w:webHidden/>
          </w:rPr>
          <w:fldChar w:fldCharType="begin"/>
        </w:r>
        <w:r w:rsidR="009C1799">
          <w:rPr>
            <w:webHidden/>
          </w:rPr>
          <w:instrText xml:space="preserve"> PAGEREF _Toc145711290 \h </w:instrText>
        </w:r>
        <w:r w:rsidR="009C1799">
          <w:rPr>
            <w:webHidden/>
          </w:rPr>
        </w:r>
        <w:r w:rsidR="009C1799">
          <w:rPr>
            <w:webHidden/>
          </w:rPr>
          <w:fldChar w:fldCharType="separate"/>
        </w:r>
        <w:r w:rsidR="00FB1E93">
          <w:rPr>
            <w:webHidden/>
          </w:rPr>
          <w:t>26</w:t>
        </w:r>
        <w:r w:rsidR="009C1799">
          <w:rPr>
            <w:webHidden/>
          </w:rPr>
          <w:fldChar w:fldCharType="end"/>
        </w:r>
      </w:hyperlink>
    </w:p>
    <w:p w14:paraId="33446B9F" w14:textId="43857157"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1" w:history="1">
        <w:r w:rsidR="009C1799" w:rsidRPr="00615446">
          <w:rPr>
            <w:rStyle w:val="Hyperlink"/>
          </w:rPr>
          <w:t>Figure 3</w:t>
        </w:r>
        <w:r w:rsidR="009C1799" w:rsidRPr="00615446">
          <w:rPr>
            <w:rStyle w:val="Hyperlink"/>
          </w:rPr>
          <w:noBreakHyphen/>
          <w:t>8. Circuitry for interfacing with the anemometer</w:t>
        </w:r>
        <w:r w:rsidR="009C1799">
          <w:rPr>
            <w:webHidden/>
          </w:rPr>
          <w:tab/>
        </w:r>
        <w:r w:rsidR="009C1799">
          <w:rPr>
            <w:webHidden/>
          </w:rPr>
          <w:fldChar w:fldCharType="begin"/>
        </w:r>
        <w:r w:rsidR="009C1799">
          <w:rPr>
            <w:webHidden/>
          </w:rPr>
          <w:instrText xml:space="preserve"> PAGEREF _Toc145711291 \h </w:instrText>
        </w:r>
        <w:r w:rsidR="009C1799">
          <w:rPr>
            <w:webHidden/>
          </w:rPr>
        </w:r>
        <w:r w:rsidR="009C1799">
          <w:rPr>
            <w:webHidden/>
          </w:rPr>
          <w:fldChar w:fldCharType="separate"/>
        </w:r>
        <w:r w:rsidR="00FB1E93">
          <w:rPr>
            <w:webHidden/>
          </w:rPr>
          <w:t>26</w:t>
        </w:r>
        <w:r w:rsidR="009C1799">
          <w:rPr>
            <w:webHidden/>
          </w:rPr>
          <w:fldChar w:fldCharType="end"/>
        </w:r>
      </w:hyperlink>
    </w:p>
    <w:p w14:paraId="62E179F1" w14:textId="20422FEB"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2" w:history="1">
        <w:r w:rsidR="009C1799" w:rsidRPr="00615446">
          <w:rPr>
            <w:rStyle w:val="Hyperlink"/>
          </w:rPr>
          <w:t>Figure 3</w:t>
        </w:r>
        <w:r w:rsidR="009C1799" w:rsidRPr="00615446">
          <w:rPr>
            <w:rStyle w:val="Hyperlink"/>
          </w:rPr>
          <w:noBreakHyphen/>
          <w:t>9. Anemometer setup routine and interrupt service routine upon input event</w:t>
        </w:r>
        <w:r w:rsidR="009C1799">
          <w:rPr>
            <w:webHidden/>
          </w:rPr>
          <w:tab/>
        </w:r>
        <w:r w:rsidR="009C1799">
          <w:rPr>
            <w:webHidden/>
          </w:rPr>
          <w:fldChar w:fldCharType="begin"/>
        </w:r>
        <w:r w:rsidR="009C1799">
          <w:rPr>
            <w:webHidden/>
          </w:rPr>
          <w:instrText xml:space="preserve"> PAGEREF _Toc145711292 \h </w:instrText>
        </w:r>
        <w:r w:rsidR="009C1799">
          <w:rPr>
            <w:webHidden/>
          </w:rPr>
        </w:r>
        <w:r w:rsidR="009C1799">
          <w:rPr>
            <w:webHidden/>
          </w:rPr>
          <w:fldChar w:fldCharType="separate"/>
        </w:r>
        <w:r w:rsidR="00FB1E93">
          <w:rPr>
            <w:webHidden/>
          </w:rPr>
          <w:t>27</w:t>
        </w:r>
        <w:r w:rsidR="009C1799">
          <w:rPr>
            <w:webHidden/>
          </w:rPr>
          <w:fldChar w:fldCharType="end"/>
        </w:r>
      </w:hyperlink>
    </w:p>
    <w:p w14:paraId="7F1001D1" w14:textId="5D8796A3"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3" w:history="1">
        <w:r w:rsidR="009C1799" w:rsidRPr="00615446">
          <w:rPr>
            <w:rStyle w:val="Hyperlink"/>
          </w:rPr>
          <w:t>Figure 3</w:t>
        </w:r>
        <w:r w:rsidR="009C1799" w:rsidRPr="00615446">
          <w:rPr>
            <w:rStyle w:val="Hyperlink"/>
          </w:rPr>
          <w:noBreakHyphen/>
          <w:t>10. Voltage divider circuitry with ADC module</w:t>
        </w:r>
        <w:r w:rsidR="009C1799">
          <w:rPr>
            <w:webHidden/>
          </w:rPr>
          <w:tab/>
        </w:r>
        <w:r w:rsidR="009C1799">
          <w:rPr>
            <w:webHidden/>
          </w:rPr>
          <w:fldChar w:fldCharType="begin"/>
        </w:r>
        <w:r w:rsidR="009C1799">
          <w:rPr>
            <w:webHidden/>
          </w:rPr>
          <w:instrText xml:space="preserve"> PAGEREF _Toc145711293 \h </w:instrText>
        </w:r>
        <w:r w:rsidR="009C1799">
          <w:rPr>
            <w:webHidden/>
          </w:rPr>
        </w:r>
        <w:r w:rsidR="009C1799">
          <w:rPr>
            <w:webHidden/>
          </w:rPr>
          <w:fldChar w:fldCharType="separate"/>
        </w:r>
        <w:r w:rsidR="00FB1E93">
          <w:rPr>
            <w:webHidden/>
          </w:rPr>
          <w:t>28</w:t>
        </w:r>
        <w:r w:rsidR="009C1799">
          <w:rPr>
            <w:webHidden/>
          </w:rPr>
          <w:fldChar w:fldCharType="end"/>
        </w:r>
      </w:hyperlink>
    </w:p>
    <w:p w14:paraId="2422A504" w14:textId="7395B8E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4" w:history="1">
        <w:r w:rsidR="009C1799" w:rsidRPr="00615446">
          <w:rPr>
            <w:rStyle w:val="Hyperlink"/>
          </w:rPr>
          <w:t>Figure 3</w:t>
        </w:r>
        <w:r w:rsidR="009C1799" w:rsidRPr="00615446">
          <w:rPr>
            <w:rStyle w:val="Hyperlink"/>
          </w:rPr>
          <w:noBreakHyphen/>
          <w:t>11. Derivation of the Norton equivalent of the voltage divider</w:t>
        </w:r>
        <w:r w:rsidR="009C1799">
          <w:rPr>
            <w:webHidden/>
          </w:rPr>
          <w:tab/>
        </w:r>
        <w:r w:rsidR="009C1799">
          <w:rPr>
            <w:webHidden/>
          </w:rPr>
          <w:fldChar w:fldCharType="begin"/>
        </w:r>
        <w:r w:rsidR="009C1799">
          <w:rPr>
            <w:webHidden/>
          </w:rPr>
          <w:instrText xml:space="preserve"> PAGEREF _Toc145711294 \h </w:instrText>
        </w:r>
        <w:r w:rsidR="009C1799">
          <w:rPr>
            <w:webHidden/>
          </w:rPr>
        </w:r>
        <w:r w:rsidR="009C1799">
          <w:rPr>
            <w:webHidden/>
          </w:rPr>
          <w:fldChar w:fldCharType="separate"/>
        </w:r>
        <w:r w:rsidR="00FB1E93">
          <w:rPr>
            <w:webHidden/>
          </w:rPr>
          <w:t>29</w:t>
        </w:r>
        <w:r w:rsidR="009C1799">
          <w:rPr>
            <w:webHidden/>
          </w:rPr>
          <w:fldChar w:fldCharType="end"/>
        </w:r>
      </w:hyperlink>
    </w:p>
    <w:p w14:paraId="6021481E" w14:textId="278EE96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5" w:history="1">
        <w:r w:rsidR="009C1799" w:rsidRPr="00615446">
          <w:rPr>
            <w:rStyle w:val="Hyperlink"/>
          </w:rPr>
          <w:t>Figure 3</w:t>
        </w:r>
        <w:r w:rsidR="009C1799" w:rsidRPr="00615446">
          <w:rPr>
            <w:rStyle w:val="Hyperlink"/>
          </w:rPr>
          <w:noBreakHyphen/>
          <w:t>12. An instance of R</w:t>
        </w:r>
        <w:r w:rsidR="009C1799" w:rsidRPr="00615446">
          <w:rPr>
            <w:rStyle w:val="Hyperlink"/>
            <w:vertAlign w:val="subscript"/>
          </w:rPr>
          <w:t>external</w:t>
        </w:r>
        <w:r w:rsidR="009C1799" w:rsidRPr="00615446">
          <w:rPr>
            <w:rStyle w:val="Hyperlink"/>
          </w:rPr>
          <w:t xml:space="preserve"> = 3.0kΩ input to the voltage step-calculating sheet</w:t>
        </w:r>
        <w:r w:rsidR="009C1799">
          <w:rPr>
            <w:webHidden/>
          </w:rPr>
          <w:tab/>
        </w:r>
        <w:r w:rsidR="009C1799">
          <w:rPr>
            <w:webHidden/>
          </w:rPr>
          <w:fldChar w:fldCharType="begin"/>
        </w:r>
        <w:r w:rsidR="009C1799">
          <w:rPr>
            <w:webHidden/>
          </w:rPr>
          <w:instrText xml:space="preserve"> PAGEREF _Toc145711295 \h </w:instrText>
        </w:r>
        <w:r w:rsidR="009C1799">
          <w:rPr>
            <w:webHidden/>
          </w:rPr>
        </w:r>
        <w:r w:rsidR="009C1799">
          <w:rPr>
            <w:webHidden/>
          </w:rPr>
          <w:fldChar w:fldCharType="separate"/>
        </w:r>
        <w:r w:rsidR="00FB1E93">
          <w:rPr>
            <w:webHidden/>
          </w:rPr>
          <w:t>30</w:t>
        </w:r>
        <w:r w:rsidR="009C1799">
          <w:rPr>
            <w:webHidden/>
          </w:rPr>
          <w:fldChar w:fldCharType="end"/>
        </w:r>
      </w:hyperlink>
    </w:p>
    <w:p w14:paraId="77D8938B" w14:textId="19BED4CD"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6" w:history="1">
        <w:r w:rsidR="009C1799" w:rsidRPr="00615446">
          <w:rPr>
            <w:rStyle w:val="Hyperlink"/>
          </w:rPr>
          <w:t>Figure 3</w:t>
        </w:r>
        <w:r w:rsidR="009C1799" w:rsidRPr="00615446">
          <w:rPr>
            <w:rStyle w:val="Hyperlink"/>
          </w:rPr>
          <w:noBreakHyphen/>
          <w:t xml:space="preserve">13. “A noise instance captured during a test on the wind vane” </w:t>
        </w:r>
        <w:r w:rsidR="009C1799">
          <w:rPr>
            <w:webHidden/>
          </w:rPr>
          <w:tab/>
        </w:r>
        <w:r w:rsidR="009C1799">
          <w:rPr>
            <w:webHidden/>
          </w:rPr>
          <w:fldChar w:fldCharType="begin"/>
        </w:r>
        <w:r w:rsidR="009C1799">
          <w:rPr>
            <w:webHidden/>
          </w:rPr>
          <w:instrText xml:space="preserve"> PAGEREF _Toc145711296 \h </w:instrText>
        </w:r>
        <w:r w:rsidR="009C1799">
          <w:rPr>
            <w:webHidden/>
          </w:rPr>
        </w:r>
        <w:r w:rsidR="009C1799">
          <w:rPr>
            <w:webHidden/>
          </w:rPr>
          <w:fldChar w:fldCharType="separate"/>
        </w:r>
        <w:r w:rsidR="00FB1E93">
          <w:rPr>
            <w:webHidden/>
          </w:rPr>
          <w:t>31</w:t>
        </w:r>
        <w:r w:rsidR="009C1799">
          <w:rPr>
            <w:webHidden/>
          </w:rPr>
          <w:fldChar w:fldCharType="end"/>
        </w:r>
      </w:hyperlink>
    </w:p>
    <w:p w14:paraId="4AA123DF" w14:textId="32BB5D3C"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7" w:history="1">
        <w:r w:rsidR="009C1799" w:rsidRPr="00615446">
          <w:rPr>
            <w:rStyle w:val="Hyperlink"/>
          </w:rPr>
          <w:t>Figure 3</w:t>
        </w:r>
        <w:r w:rsidR="009C1799" w:rsidRPr="00615446">
          <w:rPr>
            <w:rStyle w:val="Hyperlink"/>
          </w:rPr>
          <w:noBreakHyphen/>
          <w:t>14. Circuitry for reading the wind vane</w:t>
        </w:r>
        <w:r w:rsidR="009C1799">
          <w:rPr>
            <w:webHidden/>
          </w:rPr>
          <w:tab/>
        </w:r>
        <w:r w:rsidR="009C1799">
          <w:rPr>
            <w:webHidden/>
          </w:rPr>
          <w:fldChar w:fldCharType="begin"/>
        </w:r>
        <w:r w:rsidR="009C1799">
          <w:rPr>
            <w:webHidden/>
          </w:rPr>
          <w:instrText xml:space="preserve"> PAGEREF _Toc145711297 \h </w:instrText>
        </w:r>
        <w:r w:rsidR="009C1799">
          <w:rPr>
            <w:webHidden/>
          </w:rPr>
        </w:r>
        <w:r w:rsidR="009C1799">
          <w:rPr>
            <w:webHidden/>
          </w:rPr>
          <w:fldChar w:fldCharType="separate"/>
        </w:r>
        <w:r w:rsidR="00FB1E93">
          <w:rPr>
            <w:webHidden/>
          </w:rPr>
          <w:t>32</w:t>
        </w:r>
        <w:r w:rsidR="009C1799">
          <w:rPr>
            <w:webHidden/>
          </w:rPr>
          <w:fldChar w:fldCharType="end"/>
        </w:r>
      </w:hyperlink>
    </w:p>
    <w:p w14:paraId="22E9FCE7" w14:textId="37932F20"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8" w:history="1">
        <w:r w:rsidR="009C1799" w:rsidRPr="00615446">
          <w:rPr>
            <w:rStyle w:val="Hyperlink"/>
          </w:rPr>
          <w:t>Figure 3</w:t>
        </w:r>
        <w:r w:rsidR="009C1799" w:rsidRPr="00615446">
          <w:rPr>
            <w:rStyle w:val="Hyperlink"/>
          </w:rPr>
          <w:noBreakHyphen/>
          <w:t>15. Frequency response of the active 11.587-kHz RC LPF</w:t>
        </w:r>
        <w:r w:rsidR="009C1799">
          <w:rPr>
            <w:webHidden/>
          </w:rPr>
          <w:tab/>
        </w:r>
        <w:r w:rsidR="009C1799">
          <w:rPr>
            <w:webHidden/>
          </w:rPr>
          <w:fldChar w:fldCharType="begin"/>
        </w:r>
        <w:r w:rsidR="009C1799">
          <w:rPr>
            <w:webHidden/>
          </w:rPr>
          <w:instrText xml:space="preserve"> PAGEREF _Toc145711298 \h </w:instrText>
        </w:r>
        <w:r w:rsidR="009C1799">
          <w:rPr>
            <w:webHidden/>
          </w:rPr>
        </w:r>
        <w:r w:rsidR="009C1799">
          <w:rPr>
            <w:webHidden/>
          </w:rPr>
          <w:fldChar w:fldCharType="separate"/>
        </w:r>
        <w:r w:rsidR="00FB1E93">
          <w:rPr>
            <w:webHidden/>
          </w:rPr>
          <w:t>33</w:t>
        </w:r>
        <w:r w:rsidR="009C1799">
          <w:rPr>
            <w:webHidden/>
          </w:rPr>
          <w:fldChar w:fldCharType="end"/>
        </w:r>
      </w:hyperlink>
    </w:p>
    <w:p w14:paraId="0597EA0F" w14:textId="6C9BDB26"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299" w:history="1">
        <w:r w:rsidR="009C1799" w:rsidRPr="00615446">
          <w:rPr>
            <w:rStyle w:val="Hyperlink"/>
          </w:rPr>
          <w:t>Figure 3</w:t>
        </w:r>
        <w:r w:rsidR="009C1799" w:rsidRPr="00615446">
          <w:rPr>
            <w:rStyle w:val="Hyperlink"/>
          </w:rPr>
          <w:noBreakHyphen/>
          <w:t>16. Step response of the active 11.587-kHz RC LPF</w:t>
        </w:r>
        <w:r w:rsidR="009C1799">
          <w:rPr>
            <w:webHidden/>
          </w:rPr>
          <w:tab/>
        </w:r>
        <w:r w:rsidR="009C1799">
          <w:rPr>
            <w:webHidden/>
          </w:rPr>
          <w:fldChar w:fldCharType="begin"/>
        </w:r>
        <w:r w:rsidR="009C1799">
          <w:rPr>
            <w:webHidden/>
          </w:rPr>
          <w:instrText xml:space="preserve"> PAGEREF _Toc145711299 \h </w:instrText>
        </w:r>
        <w:r w:rsidR="009C1799">
          <w:rPr>
            <w:webHidden/>
          </w:rPr>
        </w:r>
        <w:r w:rsidR="009C1799">
          <w:rPr>
            <w:webHidden/>
          </w:rPr>
          <w:fldChar w:fldCharType="separate"/>
        </w:r>
        <w:r w:rsidR="00FB1E93">
          <w:rPr>
            <w:webHidden/>
          </w:rPr>
          <w:t>34</w:t>
        </w:r>
        <w:r w:rsidR="009C1799">
          <w:rPr>
            <w:webHidden/>
          </w:rPr>
          <w:fldChar w:fldCharType="end"/>
        </w:r>
      </w:hyperlink>
    </w:p>
    <w:p w14:paraId="2FFB0782" w14:textId="7296E3F4"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0" w:history="1">
        <w:r w:rsidR="009C1799" w:rsidRPr="00615446">
          <w:rPr>
            <w:rStyle w:val="Hyperlink"/>
          </w:rPr>
          <w:t>Figure 3</w:t>
        </w:r>
        <w:r w:rsidR="009C1799" w:rsidRPr="00615446">
          <w:rPr>
            <w:rStyle w:val="Hyperlink"/>
          </w:rPr>
          <w:noBreakHyphen/>
          <w:t>17. Circuitry for interfacing with the rain gauge</w:t>
        </w:r>
        <w:r w:rsidR="009C1799">
          <w:rPr>
            <w:webHidden/>
          </w:rPr>
          <w:tab/>
        </w:r>
        <w:r w:rsidR="009C1799">
          <w:rPr>
            <w:webHidden/>
          </w:rPr>
          <w:fldChar w:fldCharType="begin"/>
        </w:r>
        <w:r w:rsidR="009C1799">
          <w:rPr>
            <w:webHidden/>
          </w:rPr>
          <w:instrText xml:space="preserve"> PAGEREF _Toc145711300 \h </w:instrText>
        </w:r>
        <w:r w:rsidR="009C1799">
          <w:rPr>
            <w:webHidden/>
          </w:rPr>
        </w:r>
        <w:r w:rsidR="009C1799">
          <w:rPr>
            <w:webHidden/>
          </w:rPr>
          <w:fldChar w:fldCharType="separate"/>
        </w:r>
        <w:r w:rsidR="00FB1E93">
          <w:rPr>
            <w:webHidden/>
          </w:rPr>
          <w:t>37</w:t>
        </w:r>
        <w:r w:rsidR="009C1799">
          <w:rPr>
            <w:webHidden/>
          </w:rPr>
          <w:fldChar w:fldCharType="end"/>
        </w:r>
      </w:hyperlink>
    </w:p>
    <w:p w14:paraId="4C5BD9B2" w14:textId="0EC9876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1" w:history="1">
        <w:r w:rsidR="009C1799" w:rsidRPr="00615446">
          <w:rPr>
            <w:rStyle w:val="Hyperlink"/>
          </w:rPr>
          <w:t>Figure 3</w:t>
        </w:r>
        <w:r w:rsidR="009C1799" w:rsidRPr="00615446">
          <w:rPr>
            <w:rStyle w:val="Hyperlink"/>
          </w:rPr>
          <w:noBreakHyphen/>
          <w:t>18. Anemometer setup routine and interrupt service routine upon input event</w:t>
        </w:r>
        <w:r w:rsidR="009C1799">
          <w:rPr>
            <w:webHidden/>
          </w:rPr>
          <w:tab/>
        </w:r>
        <w:r w:rsidR="009C1799">
          <w:rPr>
            <w:webHidden/>
          </w:rPr>
          <w:fldChar w:fldCharType="begin"/>
        </w:r>
        <w:r w:rsidR="009C1799">
          <w:rPr>
            <w:webHidden/>
          </w:rPr>
          <w:instrText xml:space="preserve"> PAGEREF _Toc145711301 \h </w:instrText>
        </w:r>
        <w:r w:rsidR="009C1799">
          <w:rPr>
            <w:webHidden/>
          </w:rPr>
        </w:r>
        <w:r w:rsidR="009C1799">
          <w:rPr>
            <w:webHidden/>
          </w:rPr>
          <w:fldChar w:fldCharType="separate"/>
        </w:r>
        <w:r w:rsidR="00FB1E93">
          <w:rPr>
            <w:webHidden/>
          </w:rPr>
          <w:t>38</w:t>
        </w:r>
        <w:r w:rsidR="009C1799">
          <w:rPr>
            <w:webHidden/>
          </w:rPr>
          <w:fldChar w:fldCharType="end"/>
        </w:r>
      </w:hyperlink>
    </w:p>
    <w:p w14:paraId="7ABB68D6" w14:textId="33C0217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2" w:history="1">
        <w:r w:rsidR="009C1799" w:rsidRPr="00615446">
          <w:rPr>
            <w:rStyle w:val="Hyperlink"/>
          </w:rPr>
          <w:t>Figure 3</w:t>
        </w:r>
        <w:r w:rsidR="009C1799" w:rsidRPr="00615446">
          <w:rPr>
            <w:rStyle w:val="Hyperlink"/>
          </w:rPr>
          <w:noBreakHyphen/>
          <w:t>19. BME280 setup for the I</w:t>
        </w:r>
        <w:r w:rsidR="009C1799" w:rsidRPr="00615446">
          <w:rPr>
            <w:rStyle w:val="Hyperlink"/>
            <w:vertAlign w:val="superscript"/>
          </w:rPr>
          <w:t>2</w:t>
        </w:r>
        <w:r w:rsidR="009C1799" w:rsidRPr="00615446">
          <w:rPr>
            <w:rStyle w:val="Hyperlink"/>
          </w:rPr>
          <w:t>C protocol</w:t>
        </w:r>
        <w:r w:rsidR="009C1799">
          <w:rPr>
            <w:webHidden/>
          </w:rPr>
          <w:tab/>
        </w:r>
        <w:r w:rsidR="009C1799">
          <w:rPr>
            <w:webHidden/>
          </w:rPr>
          <w:fldChar w:fldCharType="begin"/>
        </w:r>
        <w:r w:rsidR="009C1799">
          <w:rPr>
            <w:webHidden/>
          </w:rPr>
          <w:instrText xml:space="preserve"> PAGEREF _Toc145711302 \h </w:instrText>
        </w:r>
        <w:r w:rsidR="009C1799">
          <w:rPr>
            <w:webHidden/>
          </w:rPr>
        </w:r>
        <w:r w:rsidR="009C1799">
          <w:rPr>
            <w:webHidden/>
          </w:rPr>
          <w:fldChar w:fldCharType="separate"/>
        </w:r>
        <w:r w:rsidR="00FB1E93">
          <w:rPr>
            <w:webHidden/>
          </w:rPr>
          <w:t>38</w:t>
        </w:r>
        <w:r w:rsidR="009C1799">
          <w:rPr>
            <w:webHidden/>
          </w:rPr>
          <w:fldChar w:fldCharType="end"/>
        </w:r>
      </w:hyperlink>
    </w:p>
    <w:p w14:paraId="02B1DE85" w14:textId="10A4679E"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3" w:history="1">
        <w:r w:rsidR="009C1799" w:rsidRPr="00615446">
          <w:rPr>
            <w:rStyle w:val="Hyperlink"/>
          </w:rPr>
          <w:t>Figure 3</w:t>
        </w:r>
        <w:r w:rsidR="009C1799" w:rsidRPr="00615446">
          <w:rPr>
            <w:rStyle w:val="Hyperlink"/>
          </w:rPr>
          <w:noBreakHyphen/>
          <w:t>20. The concept of a DS18B20 powered via an external power supply V</w:t>
        </w:r>
        <w:r w:rsidR="009C1799" w:rsidRPr="00615446">
          <w:rPr>
            <w:rStyle w:val="Hyperlink"/>
            <w:vertAlign w:val="subscript"/>
          </w:rPr>
          <w:t>P</w:t>
        </w:r>
        <w:r w:rsidR="009C1799">
          <w:rPr>
            <w:webHidden/>
          </w:rPr>
          <w:tab/>
        </w:r>
        <w:r w:rsidR="009C1799">
          <w:rPr>
            <w:webHidden/>
          </w:rPr>
          <w:fldChar w:fldCharType="begin"/>
        </w:r>
        <w:r w:rsidR="009C1799">
          <w:rPr>
            <w:webHidden/>
          </w:rPr>
          <w:instrText xml:space="preserve"> PAGEREF _Toc145711303 \h </w:instrText>
        </w:r>
        <w:r w:rsidR="009C1799">
          <w:rPr>
            <w:webHidden/>
          </w:rPr>
        </w:r>
        <w:r w:rsidR="009C1799">
          <w:rPr>
            <w:webHidden/>
          </w:rPr>
          <w:fldChar w:fldCharType="separate"/>
        </w:r>
        <w:r w:rsidR="00FB1E93">
          <w:rPr>
            <w:webHidden/>
          </w:rPr>
          <w:t>40</w:t>
        </w:r>
        <w:r w:rsidR="009C1799">
          <w:rPr>
            <w:webHidden/>
          </w:rPr>
          <w:fldChar w:fldCharType="end"/>
        </w:r>
      </w:hyperlink>
    </w:p>
    <w:p w14:paraId="7CB242B2" w14:textId="2A6B8387"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4" w:history="1">
        <w:r w:rsidR="009C1799" w:rsidRPr="00615446">
          <w:rPr>
            <w:rStyle w:val="Hyperlink"/>
          </w:rPr>
          <w:t>Figure 3</w:t>
        </w:r>
        <w:r w:rsidR="009C1799" w:rsidRPr="00615446">
          <w:rPr>
            <w:rStyle w:val="Hyperlink"/>
          </w:rPr>
          <w:noBreakHyphen/>
          <w:t>21. Final circuitry for interfacing the DS18B20 with the microcontroller</w:t>
        </w:r>
        <w:r w:rsidR="009C1799">
          <w:rPr>
            <w:webHidden/>
          </w:rPr>
          <w:tab/>
        </w:r>
        <w:r w:rsidR="009C1799">
          <w:rPr>
            <w:webHidden/>
          </w:rPr>
          <w:fldChar w:fldCharType="begin"/>
        </w:r>
        <w:r w:rsidR="009C1799">
          <w:rPr>
            <w:webHidden/>
          </w:rPr>
          <w:instrText xml:space="preserve"> PAGEREF _Toc145711304 \h </w:instrText>
        </w:r>
        <w:r w:rsidR="009C1799">
          <w:rPr>
            <w:webHidden/>
          </w:rPr>
        </w:r>
        <w:r w:rsidR="009C1799">
          <w:rPr>
            <w:webHidden/>
          </w:rPr>
          <w:fldChar w:fldCharType="separate"/>
        </w:r>
        <w:r w:rsidR="00FB1E93">
          <w:rPr>
            <w:webHidden/>
          </w:rPr>
          <w:t>41</w:t>
        </w:r>
        <w:r w:rsidR="009C1799">
          <w:rPr>
            <w:webHidden/>
          </w:rPr>
          <w:fldChar w:fldCharType="end"/>
        </w:r>
      </w:hyperlink>
    </w:p>
    <w:p w14:paraId="5DB59137" w14:textId="483526D4"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5" w:history="1">
        <w:r w:rsidR="009C1799" w:rsidRPr="00615446">
          <w:rPr>
            <w:rStyle w:val="Hyperlink"/>
          </w:rPr>
          <w:t>Figure 3</w:t>
        </w:r>
        <w:r w:rsidR="009C1799" w:rsidRPr="00615446">
          <w:rPr>
            <w:rStyle w:val="Hyperlink"/>
          </w:rPr>
          <w:noBreakHyphen/>
          <w:t>22. Setup and reading routines for DS18B20</w:t>
        </w:r>
        <w:r w:rsidR="009C1799">
          <w:rPr>
            <w:webHidden/>
          </w:rPr>
          <w:tab/>
        </w:r>
        <w:r w:rsidR="009C1799">
          <w:rPr>
            <w:webHidden/>
          </w:rPr>
          <w:fldChar w:fldCharType="begin"/>
        </w:r>
        <w:r w:rsidR="009C1799">
          <w:rPr>
            <w:webHidden/>
          </w:rPr>
          <w:instrText xml:space="preserve"> PAGEREF _Toc145711305 \h </w:instrText>
        </w:r>
        <w:r w:rsidR="009C1799">
          <w:rPr>
            <w:webHidden/>
          </w:rPr>
        </w:r>
        <w:r w:rsidR="009C1799">
          <w:rPr>
            <w:webHidden/>
          </w:rPr>
          <w:fldChar w:fldCharType="separate"/>
        </w:r>
        <w:r w:rsidR="00FB1E93">
          <w:rPr>
            <w:webHidden/>
          </w:rPr>
          <w:t>43</w:t>
        </w:r>
        <w:r w:rsidR="009C1799">
          <w:rPr>
            <w:webHidden/>
          </w:rPr>
          <w:fldChar w:fldCharType="end"/>
        </w:r>
      </w:hyperlink>
    </w:p>
    <w:p w14:paraId="1990C0C7" w14:textId="6271E14C"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6" w:history="1">
        <w:r w:rsidR="009C1799" w:rsidRPr="00615446">
          <w:rPr>
            <w:rStyle w:val="Hyperlink"/>
          </w:rPr>
          <w:t>Figure 3</w:t>
        </w:r>
        <w:r w:rsidR="009C1799" w:rsidRPr="00615446">
          <w:rPr>
            <w:rStyle w:val="Hyperlink"/>
          </w:rPr>
          <w:noBreakHyphen/>
          <w:t>23. Hardware setup for SX1278 LoRa module</w:t>
        </w:r>
        <w:r w:rsidR="009C1799">
          <w:rPr>
            <w:webHidden/>
          </w:rPr>
          <w:tab/>
        </w:r>
        <w:r w:rsidR="009C1799">
          <w:rPr>
            <w:webHidden/>
          </w:rPr>
          <w:fldChar w:fldCharType="begin"/>
        </w:r>
        <w:r w:rsidR="009C1799">
          <w:rPr>
            <w:webHidden/>
          </w:rPr>
          <w:instrText xml:space="preserve"> PAGEREF _Toc145711306 \h </w:instrText>
        </w:r>
        <w:r w:rsidR="009C1799">
          <w:rPr>
            <w:webHidden/>
          </w:rPr>
        </w:r>
        <w:r w:rsidR="009C1799">
          <w:rPr>
            <w:webHidden/>
          </w:rPr>
          <w:fldChar w:fldCharType="separate"/>
        </w:r>
        <w:r w:rsidR="00FB1E93">
          <w:rPr>
            <w:webHidden/>
          </w:rPr>
          <w:t>44</w:t>
        </w:r>
        <w:r w:rsidR="009C1799">
          <w:rPr>
            <w:webHidden/>
          </w:rPr>
          <w:fldChar w:fldCharType="end"/>
        </w:r>
      </w:hyperlink>
    </w:p>
    <w:p w14:paraId="614044F1" w14:textId="4D9170A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7" w:history="1">
        <w:r w:rsidR="009C1799" w:rsidRPr="00615446">
          <w:rPr>
            <w:rStyle w:val="Hyperlink"/>
          </w:rPr>
          <w:t>Figure 3</w:t>
        </w:r>
        <w:r w:rsidR="009C1799" w:rsidRPr="00615446">
          <w:rPr>
            <w:rStyle w:val="Hyperlink"/>
          </w:rPr>
          <w:noBreakHyphen/>
          <w:t>24. SX1278 software setup and message-handling routines</w:t>
        </w:r>
        <w:r w:rsidR="009C1799">
          <w:rPr>
            <w:webHidden/>
          </w:rPr>
          <w:tab/>
        </w:r>
        <w:r w:rsidR="009C1799">
          <w:rPr>
            <w:webHidden/>
          </w:rPr>
          <w:fldChar w:fldCharType="begin"/>
        </w:r>
        <w:r w:rsidR="009C1799">
          <w:rPr>
            <w:webHidden/>
          </w:rPr>
          <w:instrText xml:space="preserve"> PAGEREF _Toc145711307 \h </w:instrText>
        </w:r>
        <w:r w:rsidR="009C1799">
          <w:rPr>
            <w:webHidden/>
          </w:rPr>
        </w:r>
        <w:r w:rsidR="009C1799">
          <w:rPr>
            <w:webHidden/>
          </w:rPr>
          <w:fldChar w:fldCharType="separate"/>
        </w:r>
        <w:r w:rsidR="00FB1E93">
          <w:rPr>
            <w:webHidden/>
          </w:rPr>
          <w:t>47</w:t>
        </w:r>
        <w:r w:rsidR="009C1799">
          <w:rPr>
            <w:webHidden/>
          </w:rPr>
          <w:fldChar w:fldCharType="end"/>
        </w:r>
      </w:hyperlink>
    </w:p>
    <w:p w14:paraId="79A1C9A8" w14:textId="51DA613F"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8" w:history="1">
        <w:r w:rsidR="009C1799" w:rsidRPr="00615446">
          <w:rPr>
            <w:rStyle w:val="Hyperlink"/>
          </w:rPr>
          <w:t>Figure 3</w:t>
        </w:r>
        <w:r w:rsidR="009C1799" w:rsidRPr="00615446">
          <w:rPr>
            <w:rStyle w:val="Hyperlink"/>
          </w:rPr>
          <w:noBreakHyphen/>
          <w:t>25. Hardware setup with the DS3231SN RTC module</w:t>
        </w:r>
        <w:r w:rsidR="009C1799">
          <w:rPr>
            <w:webHidden/>
          </w:rPr>
          <w:tab/>
        </w:r>
        <w:r w:rsidR="009C1799">
          <w:rPr>
            <w:webHidden/>
          </w:rPr>
          <w:fldChar w:fldCharType="begin"/>
        </w:r>
        <w:r w:rsidR="009C1799">
          <w:rPr>
            <w:webHidden/>
          </w:rPr>
          <w:instrText xml:space="preserve"> PAGEREF _Toc145711308 \h </w:instrText>
        </w:r>
        <w:r w:rsidR="009C1799">
          <w:rPr>
            <w:webHidden/>
          </w:rPr>
        </w:r>
        <w:r w:rsidR="009C1799">
          <w:rPr>
            <w:webHidden/>
          </w:rPr>
          <w:fldChar w:fldCharType="separate"/>
        </w:r>
        <w:r w:rsidR="00FB1E93">
          <w:rPr>
            <w:webHidden/>
          </w:rPr>
          <w:t>48</w:t>
        </w:r>
        <w:r w:rsidR="009C1799">
          <w:rPr>
            <w:webHidden/>
          </w:rPr>
          <w:fldChar w:fldCharType="end"/>
        </w:r>
      </w:hyperlink>
    </w:p>
    <w:p w14:paraId="4EC238C0" w14:textId="20A0E19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09" w:history="1">
        <w:r w:rsidR="009C1799" w:rsidRPr="00615446">
          <w:rPr>
            <w:rStyle w:val="Hyperlink"/>
          </w:rPr>
          <w:t>Figure 3</w:t>
        </w:r>
        <w:r w:rsidR="009C1799" w:rsidRPr="00615446">
          <w:rPr>
            <w:rStyle w:val="Hyperlink"/>
          </w:rPr>
          <w:noBreakHyphen/>
          <w:t>26. Physical pin connections of the microSD card module with the microcontroller</w:t>
        </w:r>
        <w:r w:rsidR="009C1799">
          <w:rPr>
            <w:webHidden/>
          </w:rPr>
          <w:tab/>
        </w:r>
        <w:r w:rsidR="009C1799">
          <w:rPr>
            <w:webHidden/>
          </w:rPr>
          <w:fldChar w:fldCharType="begin"/>
        </w:r>
        <w:r w:rsidR="009C1799">
          <w:rPr>
            <w:webHidden/>
          </w:rPr>
          <w:instrText xml:space="preserve"> PAGEREF _Toc145711309 \h </w:instrText>
        </w:r>
        <w:r w:rsidR="009C1799">
          <w:rPr>
            <w:webHidden/>
          </w:rPr>
        </w:r>
        <w:r w:rsidR="009C1799">
          <w:rPr>
            <w:webHidden/>
          </w:rPr>
          <w:fldChar w:fldCharType="separate"/>
        </w:r>
        <w:r w:rsidR="00FB1E93">
          <w:rPr>
            <w:webHidden/>
          </w:rPr>
          <w:t>51</w:t>
        </w:r>
        <w:r w:rsidR="009C1799">
          <w:rPr>
            <w:webHidden/>
          </w:rPr>
          <w:fldChar w:fldCharType="end"/>
        </w:r>
      </w:hyperlink>
    </w:p>
    <w:p w14:paraId="0C080E5F" w14:textId="0F04BC0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0" w:history="1">
        <w:r w:rsidR="009C1799" w:rsidRPr="00615446">
          <w:rPr>
            <w:rStyle w:val="Hyperlink"/>
          </w:rPr>
          <w:t>Figure 3</w:t>
        </w:r>
        <w:r w:rsidR="009C1799" w:rsidRPr="00615446">
          <w:rPr>
            <w:rStyle w:val="Hyperlink"/>
          </w:rPr>
          <w:noBreakHyphen/>
          <w:t>27. Concept of solar energy harvesting for the project</w:t>
        </w:r>
        <w:r w:rsidR="009C1799">
          <w:rPr>
            <w:webHidden/>
          </w:rPr>
          <w:tab/>
        </w:r>
        <w:r w:rsidR="009C1799">
          <w:rPr>
            <w:webHidden/>
          </w:rPr>
          <w:fldChar w:fldCharType="begin"/>
        </w:r>
        <w:r w:rsidR="009C1799">
          <w:rPr>
            <w:webHidden/>
          </w:rPr>
          <w:instrText xml:space="preserve"> PAGEREF _Toc145711310 \h </w:instrText>
        </w:r>
        <w:r w:rsidR="009C1799">
          <w:rPr>
            <w:webHidden/>
          </w:rPr>
        </w:r>
        <w:r w:rsidR="009C1799">
          <w:rPr>
            <w:webHidden/>
          </w:rPr>
          <w:fldChar w:fldCharType="separate"/>
        </w:r>
        <w:r w:rsidR="00FB1E93">
          <w:rPr>
            <w:webHidden/>
          </w:rPr>
          <w:t>52</w:t>
        </w:r>
        <w:r w:rsidR="009C1799">
          <w:rPr>
            <w:webHidden/>
          </w:rPr>
          <w:fldChar w:fldCharType="end"/>
        </w:r>
      </w:hyperlink>
    </w:p>
    <w:p w14:paraId="2C1C0637" w14:textId="68B90AED"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1" w:history="1">
        <w:r w:rsidR="009C1799" w:rsidRPr="00615446">
          <w:rPr>
            <w:rStyle w:val="Hyperlink"/>
          </w:rPr>
          <w:t>Figure 3</w:t>
        </w:r>
        <w:r w:rsidR="009C1799" w:rsidRPr="00615446">
          <w:rPr>
            <w:rStyle w:val="Hyperlink"/>
          </w:rPr>
          <w:noBreakHyphen/>
          <w:t>28. Battery-charging setup for the station</w:t>
        </w:r>
        <w:r w:rsidR="009C1799">
          <w:rPr>
            <w:webHidden/>
          </w:rPr>
          <w:tab/>
        </w:r>
        <w:r w:rsidR="009C1799">
          <w:rPr>
            <w:webHidden/>
          </w:rPr>
          <w:fldChar w:fldCharType="begin"/>
        </w:r>
        <w:r w:rsidR="009C1799">
          <w:rPr>
            <w:webHidden/>
          </w:rPr>
          <w:instrText xml:space="preserve"> PAGEREF _Toc145711311 \h </w:instrText>
        </w:r>
        <w:r w:rsidR="009C1799">
          <w:rPr>
            <w:webHidden/>
          </w:rPr>
        </w:r>
        <w:r w:rsidR="009C1799">
          <w:rPr>
            <w:webHidden/>
          </w:rPr>
          <w:fldChar w:fldCharType="separate"/>
        </w:r>
        <w:r w:rsidR="00FB1E93">
          <w:rPr>
            <w:webHidden/>
          </w:rPr>
          <w:t>52</w:t>
        </w:r>
        <w:r w:rsidR="009C1799">
          <w:rPr>
            <w:webHidden/>
          </w:rPr>
          <w:fldChar w:fldCharType="end"/>
        </w:r>
      </w:hyperlink>
    </w:p>
    <w:p w14:paraId="4A272C32" w14:textId="769FDBD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2" w:history="1">
        <w:r w:rsidR="009C1799" w:rsidRPr="00615446">
          <w:rPr>
            <w:rStyle w:val="Hyperlink"/>
          </w:rPr>
          <w:t>Figure 3</w:t>
        </w:r>
        <w:r w:rsidR="009C1799" w:rsidRPr="00615446">
          <w:rPr>
            <w:rStyle w:val="Hyperlink"/>
          </w:rPr>
          <w:noBreakHyphen/>
          <w:t xml:space="preserve">29. Basic circuitry for LM317 </w:t>
        </w:r>
        <w:r w:rsidR="009C1799">
          <w:rPr>
            <w:webHidden/>
          </w:rPr>
          <w:tab/>
        </w:r>
        <w:r w:rsidR="009C1799">
          <w:rPr>
            <w:webHidden/>
          </w:rPr>
          <w:fldChar w:fldCharType="begin"/>
        </w:r>
        <w:r w:rsidR="009C1799">
          <w:rPr>
            <w:webHidden/>
          </w:rPr>
          <w:instrText xml:space="preserve"> PAGEREF _Toc145711312 \h </w:instrText>
        </w:r>
        <w:r w:rsidR="009C1799">
          <w:rPr>
            <w:webHidden/>
          </w:rPr>
        </w:r>
        <w:r w:rsidR="009C1799">
          <w:rPr>
            <w:webHidden/>
          </w:rPr>
          <w:fldChar w:fldCharType="separate"/>
        </w:r>
        <w:r w:rsidR="00FB1E93">
          <w:rPr>
            <w:webHidden/>
          </w:rPr>
          <w:t>53</w:t>
        </w:r>
        <w:r w:rsidR="009C1799">
          <w:rPr>
            <w:webHidden/>
          </w:rPr>
          <w:fldChar w:fldCharType="end"/>
        </w:r>
      </w:hyperlink>
    </w:p>
    <w:p w14:paraId="5BD74730" w14:textId="1F60948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3" w:history="1">
        <w:r w:rsidR="009C1799" w:rsidRPr="00615446">
          <w:rPr>
            <w:rStyle w:val="Hyperlink"/>
          </w:rPr>
          <w:t>Figure 3</w:t>
        </w:r>
        <w:r w:rsidR="009C1799" w:rsidRPr="00615446">
          <w:rPr>
            <w:rStyle w:val="Hyperlink"/>
          </w:rPr>
          <w:noBreakHyphen/>
          <w:t xml:space="preserve">30. General idea of protecting LM317 against reverse current </w:t>
        </w:r>
        <w:r w:rsidR="00DA0B99">
          <w:rPr>
            <w:rStyle w:val="Hyperlink"/>
          </w:rPr>
          <w:br/>
        </w:r>
        <w:r w:rsidR="009C1799" w:rsidRPr="00615446">
          <w:rPr>
            <w:rStyle w:val="Hyperlink"/>
          </w:rPr>
          <w:t>with a P-channel MOSFET</w:t>
        </w:r>
        <w:r w:rsidR="009C1799">
          <w:rPr>
            <w:webHidden/>
          </w:rPr>
          <w:tab/>
        </w:r>
        <w:r w:rsidR="009C1799">
          <w:rPr>
            <w:webHidden/>
          </w:rPr>
          <w:fldChar w:fldCharType="begin"/>
        </w:r>
        <w:r w:rsidR="009C1799">
          <w:rPr>
            <w:webHidden/>
          </w:rPr>
          <w:instrText xml:space="preserve"> PAGEREF _Toc145711313 \h </w:instrText>
        </w:r>
        <w:r w:rsidR="009C1799">
          <w:rPr>
            <w:webHidden/>
          </w:rPr>
        </w:r>
        <w:r w:rsidR="009C1799">
          <w:rPr>
            <w:webHidden/>
          </w:rPr>
          <w:fldChar w:fldCharType="separate"/>
        </w:r>
        <w:r w:rsidR="00FB1E93">
          <w:rPr>
            <w:webHidden/>
          </w:rPr>
          <w:t>54</w:t>
        </w:r>
        <w:r w:rsidR="009C1799">
          <w:rPr>
            <w:webHidden/>
          </w:rPr>
          <w:fldChar w:fldCharType="end"/>
        </w:r>
      </w:hyperlink>
    </w:p>
    <w:p w14:paraId="6CD2F226" w14:textId="1B42D85B"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4" w:history="1">
        <w:r w:rsidR="009C1799" w:rsidRPr="00615446">
          <w:rPr>
            <w:rStyle w:val="Hyperlink"/>
          </w:rPr>
          <w:t>Figure 3</w:t>
        </w:r>
        <w:r w:rsidR="009C1799" w:rsidRPr="00615446">
          <w:rPr>
            <w:rStyle w:val="Hyperlink"/>
          </w:rPr>
          <w:noBreakHyphen/>
          <w:t>31. Powering circuit for the Autonomous Wireless Agrometeorology Station</w:t>
        </w:r>
        <w:r w:rsidR="009C1799">
          <w:rPr>
            <w:webHidden/>
          </w:rPr>
          <w:tab/>
        </w:r>
        <w:r w:rsidR="009C1799">
          <w:rPr>
            <w:webHidden/>
          </w:rPr>
          <w:fldChar w:fldCharType="begin"/>
        </w:r>
        <w:r w:rsidR="009C1799">
          <w:rPr>
            <w:webHidden/>
          </w:rPr>
          <w:instrText xml:space="preserve"> PAGEREF _Toc145711314 \h </w:instrText>
        </w:r>
        <w:r w:rsidR="009C1799">
          <w:rPr>
            <w:webHidden/>
          </w:rPr>
        </w:r>
        <w:r w:rsidR="009C1799">
          <w:rPr>
            <w:webHidden/>
          </w:rPr>
          <w:fldChar w:fldCharType="separate"/>
        </w:r>
        <w:r w:rsidR="00FB1E93">
          <w:rPr>
            <w:webHidden/>
          </w:rPr>
          <w:t>55</w:t>
        </w:r>
        <w:r w:rsidR="009C1799">
          <w:rPr>
            <w:webHidden/>
          </w:rPr>
          <w:fldChar w:fldCharType="end"/>
        </w:r>
      </w:hyperlink>
    </w:p>
    <w:p w14:paraId="73A0835A" w14:textId="46392621"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5" w:history="1">
        <w:r w:rsidR="009C1799" w:rsidRPr="00615446">
          <w:rPr>
            <w:rStyle w:val="Hyperlink"/>
          </w:rPr>
          <w:t>Figure 3</w:t>
        </w:r>
        <w:r w:rsidR="009C1799" w:rsidRPr="00615446">
          <w:rPr>
            <w:rStyle w:val="Hyperlink"/>
          </w:rPr>
          <w:noBreakHyphen/>
          <w:t>32. Hardware setup for the gateway</w:t>
        </w:r>
        <w:r w:rsidR="009C1799">
          <w:rPr>
            <w:webHidden/>
          </w:rPr>
          <w:tab/>
        </w:r>
        <w:r w:rsidR="009C1799">
          <w:rPr>
            <w:webHidden/>
          </w:rPr>
          <w:fldChar w:fldCharType="begin"/>
        </w:r>
        <w:r w:rsidR="009C1799">
          <w:rPr>
            <w:webHidden/>
          </w:rPr>
          <w:instrText xml:space="preserve"> PAGEREF _Toc145711315 \h </w:instrText>
        </w:r>
        <w:r w:rsidR="009C1799">
          <w:rPr>
            <w:webHidden/>
          </w:rPr>
        </w:r>
        <w:r w:rsidR="009C1799">
          <w:rPr>
            <w:webHidden/>
          </w:rPr>
          <w:fldChar w:fldCharType="separate"/>
        </w:r>
        <w:r w:rsidR="00FB1E93">
          <w:rPr>
            <w:webHidden/>
          </w:rPr>
          <w:t>56</w:t>
        </w:r>
        <w:r w:rsidR="009C1799">
          <w:rPr>
            <w:webHidden/>
          </w:rPr>
          <w:fldChar w:fldCharType="end"/>
        </w:r>
      </w:hyperlink>
    </w:p>
    <w:p w14:paraId="6FDC1518" w14:textId="442D9A9E"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6" w:history="1">
        <w:r w:rsidR="009C1799" w:rsidRPr="00615446">
          <w:rPr>
            <w:rStyle w:val="Hyperlink"/>
          </w:rPr>
          <w:t>Figure 3</w:t>
        </w:r>
        <w:r w:rsidR="009C1799" w:rsidRPr="00615446">
          <w:rPr>
            <w:rStyle w:val="Hyperlink"/>
          </w:rPr>
          <w:noBreakHyphen/>
          <w:t>33. ThingSpeak channel’s “API Keys” tab</w:t>
        </w:r>
        <w:r w:rsidR="009C1799">
          <w:rPr>
            <w:webHidden/>
          </w:rPr>
          <w:tab/>
        </w:r>
        <w:r w:rsidR="009C1799">
          <w:rPr>
            <w:webHidden/>
          </w:rPr>
          <w:fldChar w:fldCharType="begin"/>
        </w:r>
        <w:r w:rsidR="009C1799">
          <w:rPr>
            <w:webHidden/>
          </w:rPr>
          <w:instrText xml:space="preserve"> PAGEREF _Toc145711316 \h </w:instrText>
        </w:r>
        <w:r w:rsidR="009C1799">
          <w:rPr>
            <w:webHidden/>
          </w:rPr>
        </w:r>
        <w:r w:rsidR="009C1799">
          <w:rPr>
            <w:webHidden/>
          </w:rPr>
          <w:fldChar w:fldCharType="separate"/>
        </w:r>
        <w:r w:rsidR="00FB1E93">
          <w:rPr>
            <w:webHidden/>
          </w:rPr>
          <w:t>58</w:t>
        </w:r>
        <w:r w:rsidR="009C1799">
          <w:rPr>
            <w:webHidden/>
          </w:rPr>
          <w:fldChar w:fldCharType="end"/>
        </w:r>
      </w:hyperlink>
    </w:p>
    <w:p w14:paraId="69222E3B" w14:textId="7ACB3781"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7" w:history="1">
        <w:r w:rsidR="009C1799" w:rsidRPr="00615446">
          <w:rPr>
            <w:rStyle w:val="Hyperlink"/>
          </w:rPr>
          <w:t>Figure 3</w:t>
        </w:r>
        <w:r w:rsidR="009C1799" w:rsidRPr="00615446">
          <w:rPr>
            <w:rStyle w:val="Hyperlink"/>
          </w:rPr>
          <w:noBreakHyphen/>
          <w:t>34. Gateway setup and loop routines</w:t>
        </w:r>
        <w:r w:rsidR="009C1799">
          <w:rPr>
            <w:webHidden/>
          </w:rPr>
          <w:tab/>
        </w:r>
        <w:r w:rsidR="009C1799">
          <w:rPr>
            <w:webHidden/>
          </w:rPr>
          <w:fldChar w:fldCharType="begin"/>
        </w:r>
        <w:r w:rsidR="009C1799">
          <w:rPr>
            <w:webHidden/>
          </w:rPr>
          <w:instrText xml:space="preserve"> PAGEREF _Toc145711317 \h </w:instrText>
        </w:r>
        <w:r w:rsidR="009C1799">
          <w:rPr>
            <w:webHidden/>
          </w:rPr>
        </w:r>
        <w:r w:rsidR="009C1799">
          <w:rPr>
            <w:webHidden/>
          </w:rPr>
          <w:fldChar w:fldCharType="separate"/>
        </w:r>
        <w:r w:rsidR="00FB1E93">
          <w:rPr>
            <w:webHidden/>
          </w:rPr>
          <w:t>60</w:t>
        </w:r>
        <w:r w:rsidR="009C1799">
          <w:rPr>
            <w:webHidden/>
          </w:rPr>
          <w:fldChar w:fldCharType="end"/>
        </w:r>
      </w:hyperlink>
    </w:p>
    <w:p w14:paraId="5F5478A8" w14:textId="39CC8DFF"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8" w:history="1">
        <w:r w:rsidR="009C1799" w:rsidRPr="00615446">
          <w:rPr>
            <w:rStyle w:val="Hyperlink"/>
          </w:rPr>
          <w:t>Figure 4</w:t>
        </w:r>
        <w:r w:rsidR="009C1799" w:rsidRPr="00615446">
          <w:rPr>
            <w:rStyle w:val="Hyperlink"/>
          </w:rPr>
          <w:noBreakHyphen/>
          <w:t xml:space="preserve">1. Axial Fan Module MFP107 by TecQuipment </w:t>
        </w:r>
        <w:r w:rsidR="009C1799">
          <w:rPr>
            <w:webHidden/>
          </w:rPr>
          <w:tab/>
        </w:r>
        <w:r w:rsidR="009C1799">
          <w:rPr>
            <w:webHidden/>
          </w:rPr>
          <w:fldChar w:fldCharType="begin"/>
        </w:r>
        <w:r w:rsidR="009C1799">
          <w:rPr>
            <w:webHidden/>
          </w:rPr>
          <w:instrText xml:space="preserve"> PAGEREF _Toc145711318 \h </w:instrText>
        </w:r>
        <w:r w:rsidR="009C1799">
          <w:rPr>
            <w:webHidden/>
          </w:rPr>
        </w:r>
        <w:r w:rsidR="009C1799">
          <w:rPr>
            <w:webHidden/>
          </w:rPr>
          <w:fldChar w:fldCharType="separate"/>
        </w:r>
        <w:r w:rsidR="00FB1E93">
          <w:rPr>
            <w:webHidden/>
          </w:rPr>
          <w:t>63</w:t>
        </w:r>
        <w:r w:rsidR="009C1799">
          <w:rPr>
            <w:webHidden/>
          </w:rPr>
          <w:fldChar w:fldCharType="end"/>
        </w:r>
      </w:hyperlink>
    </w:p>
    <w:p w14:paraId="46A59C19" w14:textId="28A8CB8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19" w:history="1">
        <w:r w:rsidR="009C1799" w:rsidRPr="00615446">
          <w:rPr>
            <w:rStyle w:val="Hyperlink"/>
          </w:rPr>
          <w:t>Figure 4</w:t>
        </w:r>
        <w:r w:rsidR="009C1799" w:rsidRPr="00615446">
          <w:rPr>
            <w:rStyle w:val="Hyperlink"/>
          </w:rPr>
          <w:noBreakHyphen/>
          <w:t xml:space="preserve">2. Near-linear association  between the anemometer’s </w:t>
        </w:r>
        <w:r w:rsidR="000F3260">
          <w:rPr>
            <w:rStyle w:val="Hyperlink"/>
          </w:rPr>
          <w:br/>
        </w:r>
        <w:r w:rsidR="009C1799" w:rsidRPr="00615446">
          <w:rPr>
            <w:rStyle w:val="Hyperlink"/>
          </w:rPr>
          <w:t>and the Axial Fan Module’s wind speeds</w:t>
        </w:r>
        <w:r w:rsidR="009C1799">
          <w:rPr>
            <w:webHidden/>
          </w:rPr>
          <w:tab/>
        </w:r>
        <w:r w:rsidR="009C1799">
          <w:rPr>
            <w:webHidden/>
          </w:rPr>
          <w:fldChar w:fldCharType="begin"/>
        </w:r>
        <w:r w:rsidR="009C1799">
          <w:rPr>
            <w:webHidden/>
          </w:rPr>
          <w:instrText xml:space="preserve"> PAGEREF _Toc145711319 \h </w:instrText>
        </w:r>
        <w:r w:rsidR="009C1799">
          <w:rPr>
            <w:webHidden/>
          </w:rPr>
        </w:r>
        <w:r w:rsidR="009C1799">
          <w:rPr>
            <w:webHidden/>
          </w:rPr>
          <w:fldChar w:fldCharType="separate"/>
        </w:r>
        <w:r w:rsidR="00FB1E93">
          <w:rPr>
            <w:webHidden/>
          </w:rPr>
          <w:t>65</w:t>
        </w:r>
        <w:r w:rsidR="009C1799">
          <w:rPr>
            <w:webHidden/>
          </w:rPr>
          <w:fldChar w:fldCharType="end"/>
        </w:r>
      </w:hyperlink>
    </w:p>
    <w:p w14:paraId="5A624778" w14:textId="6C6C772F"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0" w:history="1">
        <w:r w:rsidR="009C1799" w:rsidRPr="00615446">
          <w:rPr>
            <w:rStyle w:val="Hyperlink"/>
          </w:rPr>
          <w:t>Figure 4</w:t>
        </w:r>
        <w:r w:rsidR="009C1799" w:rsidRPr="00615446">
          <w:rPr>
            <w:rStyle w:val="Hyperlink"/>
          </w:rPr>
          <w:noBreakHyphen/>
          <w:t>3. Wind speed factors by the read wind speed from the anemometer</w:t>
        </w:r>
        <w:r w:rsidR="009C1799">
          <w:rPr>
            <w:webHidden/>
          </w:rPr>
          <w:tab/>
        </w:r>
        <w:r w:rsidR="009C1799">
          <w:rPr>
            <w:webHidden/>
          </w:rPr>
          <w:fldChar w:fldCharType="begin"/>
        </w:r>
        <w:r w:rsidR="009C1799">
          <w:rPr>
            <w:webHidden/>
          </w:rPr>
          <w:instrText xml:space="preserve"> PAGEREF _Toc145711320 \h </w:instrText>
        </w:r>
        <w:r w:rsidR="009C1799">
          <w:rPr>
            <w:webHidden/>
          </w:rPr>
        </w:r>
        <w:r w:rsidR="009C1799">
          <w:rPr>
            <w:webHidden/>
          </w:rPr>
          <w:fldChar w:fldCharType="separate"/>
        </w:r>
        <w:r w:rsidR="00FB1E93">
          <w:rPr>
            <w:webHidden/>
          </w:rPr>
          <w:t>65</w:t>
        </w:r>
        <w:r w:rsidR="009C1799">
          <w:rPr>
            <w:webHidden/>
          </w:rPr>
          <w:fldChar w:fldCharType="end"/>
        </w:r>
      </w:hyperlink>
    </w:p>
    <w:p w14:paraId="075C9F03" w14:textId="65BE894D"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1" w:history="1">
        <w:r w:rsidR="009C1799" w:rsidRPr="00615446">
          <w:rPr>
            <w:rStyle w:val="Hyperlink"/>
          </w:rPr>
          <w:t>Figure 4</w:t>
        </w:r>
        <w:r w:rsidR="009C1799" w:rsidRPr="00615446">
          <w:rPr>
            <w:rStyle w:val="Hyperlink"/>
          </w:rPr>
          <w:noBreakHyphen/>
          <w:t>4. Curve Fitting result for N = 1</w:t>
        </w:r>
        <w:r w:rsidR="009C1799">
          <w:rPr>
            <w:webHidden/>
          </w:rPr>
          <w:tab/>
        </w:r>
        <w:r w:rsidR="009C1799">
          <w:rPr>
            <w:webHidden/>
          </w:rPr>
          <w:fldChar w:fldCharType="begin"/>
        </w:r>
        <w:r w:rsidR="009C1799">
          <w:rPr>
            <w:webHidden/>
          </w:rPr>
          <w:instrText xml:space="preserve"> PAGEREF _Toc145711321 \h </w:instrText>
        </w:r>
        <w:r w:rsidR="009C1799">
          <w:rPr>
            <w:webHidden/>
          </w:rPr>
        </w:r>
        <w:r w:rsidR="009C1799">
          <w:rPr>
            <w:webHidden/>
          </w:rPr>
          <w:fldChar w:fldCharType="separate"/>
        </w:r>
        <w:r w:rsidR="00FB1E93">
          <w:rPr>
            <w:webHidden/>
          </w:rPr>
          <w:t>67</w:t>
        </w:r>
        <w:r w:rsidR="009C1799">
          <w:rPr>
            <w:webHidden/>
          </w:rPr>
          <w:fldChar w:fldCharType="end"/>
        </w:r>
      </w:hyperlink>
    </w:p>
    <w:p w14:paraId="074CF675" w14:textId="598F01AB"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2" w:history="1">
        <w:r w:rsidR="009C1799" w:rsidRPr="00615446">
          <w:rPr>
            <w:rStyle w:val="Hyperlink"/>
          </w:rPr>
          <w:t>Figure 4</w:t>
        </w:r>
        <w:r w:rsidR="009C1799" w:rsidRPr="00615446">
          <w:rPr>
            <w:rStyle w:val="Hyperlink"/>
          </w:rPr>
          <w:noBreakHyphen/>
          <w:t>5. Curve Fitting result for N = 2</w:t>
        </w:r>
        <w:r w:rsidR="009C1799">
          <w:rPr>
            <w:webHidden/>
          </w:rPr>
          <w:tab/>
        </w:r>
        <w:r w:rsidR="009C1799">
          <w:rPr>
            <w:webHidden/>
          </w:rPr>
          <w:fldChar w:fldCharType="begin"/>
        </w:r>
        <w:r w:rsidR="009C1799">
          <w:rPr>
            <w:webHidden/>
          </w:rPr>
          <w:instrText xml:space="preserve"> PAGEREF _Toc145711322 \h </w:instrText>
        </w:r>
        <w:r w:rsidR="009C1799">
          <w:rPr>
            <w:webHidden/>
          </w:rPr>
        </w:r>
        <w:r w:rsidR="009C1799">
          <w:rPr>
            <w:webHidden/>
          </w:rPr>
          <w:fldChar w:fldCharType="separate"/>
        </w:r>
        <w:r w:rsidR="00FB1E93">
          <w:rPr>
            <w:webHidden/>
          </w:rPr>
          <w:t>68</w:t>
        </w:r>
        <w:r w:rsidR="009C1799">
          <w:rPr>
            <w:webHidden/>
          </w:rPr>
          <w:fldChar w:fldCharType="end"/>
        </w:r>
      </w:hyperlink>
    </w:p>
    <w:p w14:paraId="2E979B1B" w14:textId="54B8AF6C"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3" w:history="1">
        <w:r w:rsidR="009C1799" w:rsidRPr="00615446">
          <w:rPr>
            <w:rStyle w:val="Hyperlink"/>
          </w:rPr>
          <w:t>Figure 4</w:t>
        </w:r>
        <w:r w:rsidR="009C1799" w:rsidRPr="00615446">
          <w:rPr>
            <w:rStyle w:val="Hyperlink"/>
          </w:rPr>
          <w:noBreakHyphen/>
          <w:t>6. Curve Fitting result for N = 3</w:t>
        </w:r>
        <w:r w:rsidR="009C1799">
          <w:rPr>
            <w:webHidden/>
          </w:rPr>
          <w:tab/>
        </w:r>
        <w:r w:rsidR="009C1799">
          <w:rPr>
            <w:webHidden/>
          </w:rPr>
          <w:fldChar w:fldCharType="begin"/>
        </w:r>
        <w:r w:rsidR="009C1799">
          <w:rPr>
            <w:webHidden/>
          </w:rPr>
          <w:instrText xml:space="preserve"> PAGEREF _Toc145711323 \h </w:instrText>
        </w:r>
        <w:r w:rsidR="009C1799">
          <w:rPr>
            <w:webHidden/>
          </w:rPr>
        </w:r>
        <w:r w:rsidR="009C1799">
          <w:rPr>
            <w:webHidden/>
          </w:rPr>
          <w:fldChar w:fldCharType="separate"/>
        </w:r>
        <w:r w:rsidR="00FB1E93">
          <w:rPr>
            <w:webHidden/>
          </w:rPr>
          <w:t>69</w:t>
        </w:r>
        <w:r w:rsidR="009C1799">
          <w:rPr>
            <w:webHidden/>
          </w:rPr>
          <w:fldChar w:fldCharType="end"/>
        </w:r>
      </w:hyperlink>
    </w:p>
    <w:p w14:paraId="092621EB" w14:textId="35625CD7"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4" w:history="1">
        <w:r w:rsidR="009C1799" w:rsidRPr="00615446">
          <w:rPr>
            <w:rStyle w:val="Hyperlink"/>
          </w:rPr>
          <w:t>Figure 4</w:t>
        </w:r>
        <w:r w:rsidR="009C1799" w:rsidRPr="00615446">
          <w:rPr>
            <w:rStyle w:val="Hyperlink"/>
          </w:rPr>
          <w:noBreakHyphen/>
          <w:t>7. Number of correct and bad readings when sampling from the voltage divider</w:t>
        </w:r>
        <w:r w:rsidR="009C1799">
          <w:rPr>
            <w:webHidden/>
          </w:rPr>
          <w:tab/>
        </w:r>
        <w:r w:rsidR="009C1799">
          <w:rPr>
            <w:webHidden/>
          </w:rPr>
          <w:fldChar w:fldCharType="begin"/>
        </w:r>
        <w:r w:rsidR="009C1799">
          <w:rPr>
            <w:webHidden/>
          </w:rPr>
          <w:instrText xml:space="preserve"> PAGEREF _Toc145711324 \h </w:instrText>
        </w:r>
        <w:r w:rsidR="009C1799">
          <w:rPr>
            <w:webHidden/>
          </w:rPr>
        </w:r>
        <w:r w:rsidR="009C1799">
          <w:rPr>
            <w:webHidden/>
          </w:rPr>
          <w:fldChar w:fldCharType="separate"/>
        </w:r>
        <w:r w:rsidR="00FB1E93">
          <w:rPr>
            <w:webHidden/>
          </w:rPr>
          <w:t>70</w:t>
        </w:r>
        <w:r w:rsidR="009C1799">
          <w:rPr>
            <w:webHidden/>
          </w:rPr>
          <w:fldChar w:fldCharType="end"/>
        </w:r>
      </w:hyperlink>
    </w:p>
    <w:p w14:paraId="16EFF650" w14:textId="55007852"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5" w:history="1">
        <w:r w:rsidR="009C1799" w:rsidRPr="00615446">
          <w:rPr>
            <w:rStyle w:val="Hyperlink"/>
          </w:rPr>
          <w:t>Figure 4</w:t>
        </w:r>
        <w:r w:rsidR="009C1799" w:rsidRPr="00615446">
          <w:rPr>
            <w:rStyle w:val="Hyperlink"/>
          </w:rPr>
          <w:noBreakHyphen/>
          <w:t>8. Number of correct and bad readings when sampling from the passive 11.587-kHz LPF</w:t>
        </w:r>
        <w:r w:rsidR="009C1799">
          <w:rPr>
            <w:webHidden/>
          </w:rPr>
          <w:tab/>
        </w:r>
        <w:r w:rsidR="009C1799">
          <w:rPr>
            <w:webHidden/>
          </w:rPr>
          <w:fldChar w:fldCharType="begin"/>
        </w:r>
        <w:r w:rsidR="009C1799">
          <w:rPr>
            <w:webHidden/>
          </w:rPr>
          <w:instrText xml:space="preserve"> PAGEREF _Toc145711325 \h </w:instrText>
        </w:r>
        <w:r w:rsidR="009C1799">
          <w:rPr>
            <w:webHidden/>
          </w:rPr>
        </w:r>
        <w:r w:rsidR="009C1799">
          <w:rPr>
            <w:webHidden/>
          </w:rPr>
          <w:fldChar w:fldCharType="separate"/>
        </w:r>
        <w:r w:rsidR="00FB1E93">
          <w:rPr>
            <w:webHidden/>
          </w:rPr>
          <w:t>72</w:t>
        </w:r>
        <w:r w:rsidR="009C1799">
          <w:rPr>
            <w:webHidden/>
          </w:rPr>
          <w:fldChar w:fldCharType="end"/>
        </w:r>
      </w:hyperlink>
    </w:p>
    <w:p w14:paraId="0EC9088C" w14:textId="4E8868FA"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6" w:history="1">
        <w:r w:rsidR="009C1799" w:rsidRPr="00615446">
          <w:rPr>
            <w:rStyle w:val="Hyperlink"/>
          </w:rPr>
          <w:t>Figure 4</w:t>
        </w:r>
        <w:r w:rsidR="009C1799" w:rsidRPr="00615446">
          <w:rPr>
            <w:rStyle w:val="Hyperlink"/>
          </w:rPr>
          <w:noBreakHyphen/>
          <w:t>9. Op-Amp setup for the voltage buffer test</w:t>
        </w:r>
        <w:r w:rsidR="009C1799">
          <w:rPr>
            <w:webHidden/>
          </w:rPr>
          <w:tab/>
        </w:r>
        <w:r w:rsidR="009C1799">
          <w:rPr>
            <w:webHidden/>
          </w:rPr>
          <w:fldChar w:fldCharType="begin"/>
        </w:r>
        <w:r w:rsidR="009C1799">
          <w:rPr>
            <w:webHidden/>
          </w:rPr>
          <w:instrText xml:space="preserve"> PAGEREF _Toc145711326 \h </w:instrText>
        </w:r>
        <w:r w:rsidR="009C1799">
          <w:rPr>
            <w:webHidden/>
          </w:rPr>
        </w:r>
        <w:r w:rsidR="009C1799">
          <w:rPr>
            <w:webHidden/>
          </w:rPr>
          <w:fldChar w:fldCharType="separate"/>
        </w:r>
        <w:r w:rsidR="00FB1E93">
          <w:rPr>
            <w:webHidden/>
          </w:rPr>
          <w:t>73</w:t>
        </w:r>
        <w:r w:rsidR="009C1799">
          <w:rPr>
            <w:webHidden/>
          </w:rPr>
          <w:fldChar w:fldCharType="end"/>
        </w:r>
      </w:hyperlink>
    </w:p>
    <w:p w14:paraId="5159A026" w14:textId="699C43A9"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7" w:history="1">
        <w:r w:rsidR="009C1799" w:rsidRPr="00615446">
          <w:rPr>
            <w:rStyle w:val="Hyperlink"/>
          </w:rPr>
          <w:t>Figure 4</w:t>
        </w:r>
        <w:r w:rsidR="009C1799" w:rsidRPr="00615446">
          <w:rPr>
            <w:rStyle w:val="Hyperlink"/>
          </w:rPr>
          <w:noBreakHyphen/>
          <w:t>10. Number of correct and bad readings when sampling from an active 11.587-kHz LPF using a CA3140EZ Op-Amp</w:t>
        </w:r>
        <w:r w:rsidR="009C1799">
          <w:rPr>
            <w:webHidden/>
          </w:rPr>
          <w:tab/>
        </w:r>
        <w:r w:rsidR="009C1799">
          <w:rPr>
            <w:webHidden/>
          </w:rPr>
          <w:fldChar w:fldCharType="begin"/>
        </w:r>
        <w:r w:rsidR="009C1799">
          <w:rPr>
            <w:webHidden/>
          </w:rPr>
          <w:instrText xml:space="preserve"> PAGEREF _Toc145711327 \h </w:instrText>
        </w:r>
        <w:r w:rsidR="009C1799">
          <w:rPr>
            <w:webHidden/>
          </w:rPr>
        </w:r>
        <w:r w:rsidR="009C1799">
          <w:rPr>
            <w:webHidden/>
          </w:rPr>
          <w:fldChar w:fldCharType="separate"/>
        </w:r>
        <w:r w:rsidR="00FB1E93">
          <w:rPr>
            <w:webHidden/>
          </w:rPr>
          <w:t>73</w:t>
        </w:r>
        <w:r w:rsidR="009C1799">
          <w:rPr>
            <w:webHidden/>
          </w:rPr>
          <w:fldChar w:fldCharType="end"/>
        </w:r>
      </w:hyperlink>
    </w:p>
    <w:p w14:paraId="7661C1F8" w14:textId="6B78C48F"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8" w:history="1">
        <w:r w:rsidR="009C1799" w:rsidRPr="00615446">
          <w:rPr>
            <w:rStyle w:val="Hyperlink"/>
          </w:rPr>
          <w:t>Figure 4</w:t>
        </w:r>
        <w:r w:rsidR="009C1799" w:rsidRPr="00615446">
          <w:rPr>
            <w:rStyle w:val="Hyperlink"/>
          </w:rPr>
          <w:noBreakHyphen/>
          <w:t>11. Number of correct and bad readings when sampling from an active 11.587-kHz LPF using a MCP6002-I/P Op-Amp</w:t>
        </w:r>
        <w:r w:rsidR="009C1799">
          <w:rPr>
            <w:webHidden/>
          </w:rPr>
          <w:tab/>
        </w:r>
        <w:r w:rsidR="009C1799">
          <w:rPr>
            <w:webHidden/>
          </w:rPr>
          <w:fldChar w:fldCharType="begin"/>
        </w:r>
        <w:r w:rsidR="009C1799">
          <w:rPr>
            <w:webHidden/>
          </w:rPr>
          <w:instrText xml:space="preserve"> PAGEREF _Toc145711328 \h </w:instrText>
        </w:r>
        <w:r w:rsidR="009C1799">
          <w:rPr>
            <w:webHidden/>
          </w:rPr>
        </w:r>
        <w:r w:rsidR="009C1799">
          <w:rPr>
            <w:webHidden/>
          </w:rPr>
          <w:fldChar w:fldCharType="separate"/>
        </w:r>
        <w:r w:rsidR="00FB1E93">
          <w:rPr>
            <w:webHidden/>
          </w:rPr>
          <w:t>74</w:t>
        </w:r>
        <w:r w:rsidR="009C1799">
          <w:rPr>
            <w:webHidden/>
          </w:rPr>
          <w:fldChar w:fldCharType="end"/>
        </w:r>
      </w:hyperlink>
    </w:p>
    <w:p w14:paraId="1F5B4414" w14:textId="557D913B"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29" w:history="1">
        <w:r w:rsidR="009C1799" w:rsidRPr="00615446">
          <w:rPr>
            <w:rStyle w:val="Hyperlink"/>
          </w:rPr>
          <w:t>Figure 4</w:t>
        </w:r>
        <w:r w:rsidR="009C1799" w:rsidRPr="00615446">
          <w:rPr>
            <w:rStyle w:val="Hyperlink"/>
          </w:rPr>
          <w:noBreakHyphen/>
          <w:t>12. Final wind vane test result from the exact circuitry as Figure 3</w:t>
        </w:r>
        <w:r w:rsidR="009C1799" w:rsidRPr="00615446">
          <w:rPr>
            <w:rStyle w:val="Hyperlink"/>
          </w:rPr>
          <w:noBreakHyphen/>
          <w:t>14</w:t>
        </w:r>
        <w:r w:rsidR="009C1799">
          <w:rPr>
            <w:webHidden/>
          </w:rPr>
          <w:tab/>
        </w:r>
        <w:r w:rsidR="009C1799">
          <w:rPr>
            <w:webHidden/>
          </w:rPr>
          <w:fldChar w:fldCharType="begin"/>
        </w:r>
        <w:r w:rsidR="009C1799">
          <w:rPr>
            <w:webHidden/>
          </w:rPr>
          <w:instrText xml:space="preserve"> PAGEREF _Toc145711329 \h </w:instrText>
        </w:r>
        <w:r w:rsidR="009C1799">
          <w:rPr>
            <w:webHidden/>
          </w:rPr>
        </w:r>
        <w:r w:rsidR="009C1799">
          <w:rPr>
            <w:webHidden/>
          </w:rPr>
          <w:fldChar w:fldCharType="separate"/>
        </w:r>
        <w:r w:rsidR="00FB1E93">
          <w:rPr>
            <w:webHidden/>
          </w:rPr>
          <w:t>75</w:t>
        </w:r>
        <w:r w:rsidR="009C1799">
          <w:rPr>
            <w:webHidden/>
          </w:rPr>
          <w:fldChar w:fldCharType="end"/>
        </w:r>
      </w:hyperlink>
    </w:p>
    <w:p w14:paraId="0B4F65D9" w14:textId="30DEE731"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0" w:history="1">
        <w:r w:rsidR="009C1799" w:rsidRPr="00615446">
          <w:rPr>
            <w:rStyle w:val="Hyperlink"/>
          </w:rPr>
          <w:t>Figure 4</w:t>
        </w:r>
        <w:r w:rsidR="009C1799" w:rsidRPr="00615446">
          <w:rPr>
            <w:rStyle w:val="Hyperlink"/>
          </w:rPr>
          <w:noBreakHyphen/>
          <w:t>13. The mini digital scale used in rain gauge test</w:t>
        </w:r>
        <w:r w:rsidR="009C1799">
          <w:rPr>
            <w:webHidden/>
          </w:rPr>
          <w:tab/>
        </w:r>
        <w:r w:rsidR="009C1799">
          <w:rPr>
            <w:webHidden/>
          </w:rPr>
          <w:fldChar w:fldCharType="begin"/>
        </w:r>
        <w:r w:rsidR="009C1799">
          <w:rPr>
            <w:webHidden/>
          </w:rPr>
          <w:instrText xml:space="preserve"> PAGEREF _Toc145711330 \h </w:instrText>
        </w:r>
        <w:r w:rsidR="009C1799">
          <w:rPr>
            <w:webHidden/>
          </w:rPr>
        </w:r>
        <w:r w:rsidR="009C1799">
          <w:rPr>
            <w:webHidden/>
          </w:rPr>
          <w:fldChar w:fldCharType="separate"/>
        </w:r>
        <w:r w:rsidR="00FB1E93">
          <w:rPr>
            <w:webHidden/>
          </w:rPr>
          <w:t>76</w:t>
        </w:r>
        <w:r w:rsidR="009C1799">
          <w:rPr>
            <w:webHidden/>
          </w:rPr>
          <w:fldChar w:fldCharType="end"/>
        </w:r>
      </w:hyperlink>
    </w:p>
    <w:p w14:paraId="0002DA40" w14:textId="3877FAF3"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1" w:history="1">
        <w:r w:rsidR="009C1799" w:rsidRPr="00615446">
          <w:rPr>
            <w:rStyle w:val="Hyperlink"/>
          </w:rPr>
          <w:t>Figure 4</w:t>
        </w:r>
        <w:r w:rsidR="009C1799" w:rsidRPr="00615446">
          <w:rPr>
            <w:rStyle w:val="Hyperlink"/>
          </w:rPr>
          <w:noBreakHyphen/>
          <w:t>14. Extech 445815 Humidity Alert II Hygro-Thermometer unit used as reference</w:t>
        </w:r>
        <w:r w:rsidR="009C1799">
          <w:rPr>
            <w:webHidden/>
          </w:rPr>
          <w:tab/>
        </w:r>
        <w:r w:rsidR="009C1799">
          <w:rPr>
            <w:webHidden/>
          </w:rPr>
          <w:fldChar w:fldCharType="begin"/>
        </w:r>
        <w:r w:rsidR="009C1799">
          <w:rPr>
            <w:webHidden/>
          </w:rPr>
          <w:instrText xml:space="preserve"> PAGEREF _Toc145711331 \h </w:instrText>
        </w:r>
        <w:r w:rsidR="009C1799">
          <w:rPr>
            <w:webHidden/>
          </w:rPr>
        </w:r>
        <w:r w:rsidR="009C1799">
          <w:rPr>
            <w:webHidden/>
          </w:rPr>
          <w:fldChar w:fldCharType="separate"/>
        </w:r>
        <w:r w:rsidR="00FB1E93">
          <w:rPr>
            <w:webHidden/>
          </w:rPr>
          <w:t>78</w:t>
        </w:r>
        <w:r w:rsidR="009C1799">
          <w:rPr>
            <w:webHidden/>
          </w:rPr>
          <w:fldChar w:fldCharType="end"/>
        </w:r>
      </w:hyperlink>
    </w:p>
    <w:p w14:paraId="087B875F" w14:textId="3C194B78"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2" w:history="1">
        <w:r w:rsidR="009C1799" w:rsidRPr="00615446">
          <w:rPr>
            <w:rStyle w:val="Hyperlink"/>
          </w:rPr>
          <w:t>Figure 4</w:t>
        </w:r>
        <w:r w:rsidR="009C1799" w:rsidRPr="00615446">
          <w:rPr>
            <w:rStyle w:val="Hyperlink"/>
          </w:rPr>
          <w:noBreakHyphen/>
          <w:t>15. Temperature readings from the compound test</w:t>
        </w:r>
        <w:r w:rsidR="009C1799">
          <w:rPr>
            <w:webHidden/>
          </w:rPr>
          <w:tab/>
        </w:r>
        <w:r w:rsidR="009C1799">
          <w:rPr>
            <w:webHidden/>
          </w:rPr>
          <w:fldChar w:fldCharType="begin"/>
        </w:r>
        <w:r w:rsidR="009C1799">
          <w:rPr>
            <w:webHidden/>
          </w:rPr>
          <w:instrText xml:space="preserve"> PAGEREF _Toc145711332 \h </w:instrText>
        </w:r>
        <w:r w:rsidR="009C1799">
          <w:rPr>
            <w:webHidden/>
          </w:rPr>
        </w:r>
        <w:r w:rsidR="009C1799">
          <w:rPr>
            <w:webHidden/>
          </w:rPr>
          <w:fldChar w:fldCharType="separate"/>
        </w:r>
        <w:r w:rsidR="00FB1E93">
          <w:rPr>
            <w:webHidden/>
          </w:rPr>
          <w:t>79</w:t>
        </w:r>
        <w:r w:rsidR="009C1799">
          <w:rPr>
            <w:webHidden/>
          </w:rPr>
          <w:fldChar w:fldCharType="end"/>
        </w:r>
      </w:hyperlink>
    </w:p>
    <w:p w14:paraId="0604EAE2" w14:textId="56CB5ECB"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3" w:history="1">
        <w:r w:rsidR="009C1799" w:rsidRPr="00615446">
          <w:rPr>
            <w:rStyle w:val="Hyperlink"/>
          </w:rPr>
          <w:t>Figure 4</w:t>
        </w:r>
        <w:r w:rsidR="009C1799" w:rsidRPr="00615446">
          <w:rPr>
            <w:rStyle w:val="Hyperlink"/>
          </w:rPr>
          <w:noBreakHyphen/>
          <w:t>16. Humidity readings from the compound test</w:t>
        </w:r>
        <w:r w:rsidR="009C1799">
          <w:rPr>
            <w:webHidden/>
          </w:rPr>
          <w:tab/>
        </w:r>
        <w:r w:rsidR="009C1799">
          <w:rPr>
            <w:webHidden/>
          </w:rPr>
          <w:fldChar w:fldCharType="begin"/>
        </w:r>
        <w:r w:rsidR="009C1799">
          <w:rPr>
            <w:webHidden/>
          </w:rPr>
          <w:instrText xml:space="preserve"> PAGEREF _Toc145711333 \h </w:instrText>
        </w:r>
        <w:r w:rsidR="009C1799">
          <w:rPr>
            <w:webHidden/>
          </w:rPr>
        </w:r>
        <w:r w:rsidR="009C1799">
          <w:rPr>
            <w:webHidden/>
          </w:rPr>
          <w:fldChar w:fldCharType="separate"/>
        </w:r>
        <w:r w:rsidR="00FB1E93">
          <w:rPr>
            <w:webHidden/>
          </w:rPr>
          <w:t>79</w:t>
        </w:r>
        <w:r w:rsidR="009C1799">
          <w:rPr>
            <w:webHidden/>
          </w:rPr>
          <w:fldChar w:fldCharType="end"/>
        </w:r>
      </w:hyperlink>
    </w:p>
    <w:p w14:paraId="05B39739" w14:textId="53685CF0"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4" w:history="1">
        <w:r w:rsidR="009C1799" w:rsidRPr="00615446">
          <w:rPr>
            <w:rStyle w:val="Hyperlink"/>
          </w:rPr>
          <w:t>Figure 4</w:t>
        </w:r>
        <w:r w:rsidR="009C1799" w:rsidRPr="00615446">
          <w:rPr>
            <w:rStyle w:val="Hyperlink"/>
          </w:rPr>
          <w:noBreakHyphen/>
          <w:t>17. Barometric pressure readings from the compound test</w:t>
        </w:r>
        <w:r w:rsidR="009C1799">
          <w:rPr>
            <w:webHidden/>
          </w:rPr>
          <w:tab/>
        </w:r>
        <w:r w:rsidR="009C1799">
          <w:rPr>
            <w:webHidden/>
          </w:rPr>
          <w:fldChar w:fldCharType="begin"/>
        </w:r>
        <w:r w:rsidR="009C1799">
          <w:rPr>
            <w:webHidden/>
          </w:rPr>
          <w:instrText xml:space="preserve"> PAGEREF _Toc145711334 \h </w:instrText>
        </w:r>
        <w:r w:rsidR="009C1799">
          <w:rPr>
            <w:webHidden/>
          </w:rPr>
        </w:r>
        <w:r w:rsidR="009C1799">
          <w:rPr>
            <w:webHidden/>
          </w:rPr>
          <w:fldChar w:fldCharType="separate"/>
        </w:r>
        <w:r w:rsidR="00FB1E93">
          <w:rPr>
            <w:webHidden/>
          </w:rPr>
          <w:t>80</w:t>
        </w:r>
        <w:r w:rsidR="009C1799">
          <w:rPr>
            <w:webHidden/>
          </w:rPr>
          <w:fldChar w:fldCharType="end"/>
        </w:r>
      </w:hyperlink>
    </w:p>
    <w:p w14:paraId="55BD2C26" w14:textId="68A8FBD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5" w:history="1">
        <w:r w:rsidR="009C1799" w:rsidRPr="00615446">
          <w:rPr>
            <w:rStyle w:val="Hyperlink"/>
          </w:rPr>
          <w:t>Figure 4</w:t>
        </w:r>
        <w:r w:rsidR="009C1799" w:rsidRPr="00615446">
          <w:rPr>
            <w:rStyle w:val="Hyperlink"/>
          </w:rPr>
          <w:noBreakHyphen/>
          <w:t>18. Channel settings on ThingSpeak for LoRa connectivity and server test</w:t>
        </w:r>
        <w:r w:rsidR="009C1799">
          <w:rPr>
            <w:webHidden/>
          </w:rPr>
          <w:tab/>
        </w:r>
        <w:r w:rsidR="009C1799">
          <w:rPr>
            <w:webHidden/>
          </w:rPr>
          <w:fldChar w:fldCharType="begin"/>
        </w:r>
        <w:r w:rsidR="009C1799">
          <w:rPr>
            <w:webHidden/>
          </w:rPr>
          <w:instrText xml:space="preserve"> PAGEREF _Toc145711335 \h </w:instrText>
        </w:r>
        <w:r w:rsidR="009C1799">
          <w:rPr>
            <w:webHidden/>
          </w:rPr>
        </w:r>
        <w:r w:rsidR="009C1799">
          <w:rPr>
            <w:webHidden/>
          </w:rPr>
          <w:fldChar w:fldCharType="separate"/>
        </w:r>
        <w:r w:rsidR="00FB1E93">
          <w:rPr>
            <w:webHidden/>
          </w:rPr>
          <w:t>81</w:t>
        </w:r>
        <w:r w:rsidR="009C1799">
          <w:rPr>
            <w:webHidden/>
          </w:rPr>
          <w:fldChar w:fldCharType="end"/>
        </w:r>
      </w:hyperlink>
    </w:p>
    <w:p w14:paraId="55538D02" w14:textId="55A67694"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6" w:history="1">
        <w:r w:rsidR="009C1799" w:rsidRPr="00615446">
          <w:rPr>
            <w:rStyle w:val="Hyperlink"/>
          </w:rPr>
          <w:t>Figure 4</w:t>
        </w:r>
        <w:r w:rsidR="009C1799" w:rsidRPr="00615446">
          <w:rPr>
            <w:rStyle w:val="Hyperlink"/>
          </w:rPr>
          <w:noBreakHyphen/>
          <w:t>19. Private view of the server test channel on ThingSpeak</w:t>
        </w:r>
        <w:r w:rsidR="009C1799">
          <w:rPr>
            <w:webHidden/>
          </w:rPr>
          <w:tab/>
        </w:r>
        <w:r w:rsidR="009C1799">
          <w:rPr>
            <w:webHidden/>
          </w:rPr>
          <w:fldChar w:fldCharType="begin"/>
        </w:r>
        <w:r w:rsidR="009C1799">
          <w:rPr>
            <w:webHidden/>
          </w:rPr>
          <w:instrText xml:space="preserve"> PAGEREF _Toc145711336 \h </w:instrText>
        </w:r>
        <w:r w:rsidR="009C1799">
          <w:rPr>
            <w:webHidden/>
          </w:rPr>
        </w:r>
        <w:r w:rsidR="009C1799">
          <w:rPr>
            <w:webHidden/>
          </w:rPr>
          <w:fldChar w:fldCharType="separate"/>
        </w:r>
        <w:r w:rsidR="00FB1E93">
          <w:rPr>
            <w:webHidden/>
          </w:rPr>
          <w:t>82</w:t>
        </w:r>
        <w:r w:rsidR="009C1799">
          <w:rPr>
            <w:webHidden/>
          </w:rPr>
          <w:fldChar w:fldCharType="end"/>
        </w:r>
      </w:hyperlink>
    </w:p>
    <w:p w14:paraId="01557958" w14:textId="5BE89840"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7" w:history="1">
        <w:r w:rsidR="009C1799" w:rsidRPr="00615446">
          <w:rPr>
            <w:rStyle w:val="Hyperlink"/>
          </w:rPr>
          <w:t>Figure 4</w:t>
        </w:r>
        <w:r w:rsidR="009C1799" w:rsidRPr="00615446">
          <w:rPr>
            <w:rStyle w:val="Hyperlink"/>
          </w:rPr>
          <w:noBreakHyphen/>
          <w:t>20. Example of Chart Option window on ThingSpeak</w:t>
        </w:r>
        <w:r w:rsidR="009C1799">
          <w:rPr>
            <w:webHidden/>
          </w:rPr>
          <w:tab/>
        </w:r>
        <w:r w:rsidR="009C1799">
          <w:rPr>
            <w:webHidden/>
          </w:rPr>
          <w:fldChar w:fldCharType="begin"/>
        </w:r>
        <w:r w:rsidR="009C1799">
          <w:rPr>
            <w:webHidden/>
          </w:rPr>
          <w:instrText xml:space="preserve"> PAGEREF _Toc145711337 \h </w:instrText>
        </w:r>
        <w:r w:rsidR="009C1799">
          <w:rPr>
            <w:webHidden/>
          </w:rPr>
        </w:r>
        <w:r w:rsidR="009C1799">
          <w:rPr>
            <w:webHidden/>
          </w:rPr>
          <w:fldChar w:fldCharType="separate"/>
        </w:r>
        <w:r w:rsidR="00FB1E93">
          <w:rPr>
            <w:webHidden/>
          </w:rPr>
          <w:t>83</w:t>
        </w:r>
        <w:r w:rsidR="009C1799">
          <w:rPr>
            <w:webHidden/>
          </w:rPr>
          <w:fldChar w:fldCharType="end"/>
        </w:r>
      </w:hyperlink>
    </w:p>
    <w:p w14:paraId="471CE2DC" w14:textId="139D88F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8" w:history="1">
        <w:r w:rsidR="009C1799" w:rsidRPr="00615446">
          <w:rPr>
            <w:rStyle w:val="Hyperlink"/>
          </w:rPr>
          <w:t>Figure 4</w:t>
        </w:r>
        <w:r w:rsidR="009C1799" w:rsidRPr="00615446">
          <w:rPr>
            <w:rStyle w:val="Hyperlink"/>
          </w:rPr>
          <w:noBreakHyphen/>
          <w:t>21. LoRa Range Test – logged locations of LoRa transmissions by the node</w:t>
        </w:r>
        <w:r w:rsidR="009C1799">
          <w:rPr>
            <w:webHidden/>
          </w:rPr>
          <w:tab/>
        </w:r>
        <w:r w:rsidR="009C1799">
          <w:rPr>
            <w:webHidden/>
          </w:rPr>
          <w:fldChar w:fldCharType="begin"/>
        </w:r>
        <w:r w:rsidR="009C1799">
          <w:rPr>
            <w:webHidden/>
          </w:rPr>
          <w:instrText xml:space="preserve"> PAGEREF _Toc145711338 \h </w:instrText>
        </w:r>
        <w:r w:rsidR="009C1799">
          <w:rPr>
            <w:webHidden/>
          </w:rPr>
        </w:r>
        <w:r w:rsidR="009C1799">
          <w:rPr>
            <w:webHidden/>
          </w:rPr>
          <w:fldChar w:fldCharType="separate"/>
        </w:r>
        <w:r w:rsidR="00FB1E93">
          <w:rPr>
            <w:webHidden/>
          </w:rPr>
          <w:t>84</w:t>
        </w:r>
        <w:r w:rsidR="009C1799">
          <w:rPr>
            <w:webHidden/>
          </w:rPr>
          <w:fldChar w:fldCharType="end"/>
        </w:r>
      </w:hyperlink>
    </w:p>
    <w:p w14:paraId="3A37ED1D" w14:textId="7FE63355" w:rsidR="009C1799"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11339" w:history="1">
        <w:r w:rsidR="009C1799" w:rsidRPr="00615446">
          <w:rPr>
            <w:rStyle w:val="Hyperlink"/>
          </w:rPr>
          <w:t>Figure 4</w:t>
        </w:r>
        <w:r w:rsidR="009C1799" w:rsidRPr="00615446">
          <w:rPr>
            <w:rStyle w:val="Hyperlink"/>
          </w:rPr>
          <w:noBreakHyphen/>
          <w:t>22. RSSI and SNR of the gateway displayed on ThingSpeak</w:t>
        </w:r>
        <w:r w:rsidR="009C1799">
          <w:rPr>
            <w:webHidden/>
          </w:rPr>
          <w:tab/>
        </w:r>
        <w:r w:rsidR="009C1799">
          <w:rPr>
            <w:webHidden/>
          </w:rPr>
          <w:fldChar w:fldCharType="begin"/>
        </w:r>
        <w:r w:rsidR="009C1799">
          <w:rPr>
            <w:webHidden/>
          </w:rPr>
          <w:instrText xml:space="preserve"> PAGEREF _Toc145711339 \h </w:instrText>
        </w:r>
        <w:r w:rsidR="009C1799">
          <w:rPr>
            <w:webHidden/>
          </w:rPr>
        </w:r>
        <w:r w:rsidR="009C1799">
          <w:rPr>
            <w:webHidden/>
          </w:rPr>
          <w:fldChar w:fldCharType="separate"/>
        </w:r>
        <w:r w:rsidR="00FB1E93">
          <w:rPr>
            <w:webHidden/>
          </w:rPr>
          <w:t>86</w:t>
        </w:r>
        <w:r w:rsidR="009C1799">
          <w:rPr>
            <w:webHidden/>
          </w:rPr>
          <w:fldChar w:fldCharType="end"/>
        </w:r>
      </w:hyperlink>
    </w:p>
    <w:p w14:paraId="76C412C1" w14:textId="0E9032A7"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683659">
      <w:pPr>
        <w:pStyle w:val="Heading1"/>
      </w:pPr>
      <w:bookmarkStart w:id="5" w:name="_Toc145709084"/>
      <w:r w:rsidRPr="00B2564A">
        <w:lastRenderedPageBreak/>
        <w:t>LIST OF TABLES</w:t>
      </w:r>
      <w:bookmarkEnd w:id="5"/>
    </w:p>
    <w:p w14:paraId="28B9D588" w14:textId="77777777" w:rsidR="006A1FFC" w:rsidRPr="00B2564A" w:rsidRDefault="006A1FFC" w:rsidP="006A1FFC"/>
    <w:p w14:paraId="2B5B08F3" w14:textId="3119342C" w:rsidR="00134CFC"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5709065" w:history="1">
        <w:r w:rsidR="00134CFC" w:rsidRPr="000221CB">
          <w:rPr>
            <w:rStyle w:val="Hyperlink"/>
          </w:rPr>
          <w:t>Table 2</w:t>
        </w:r>
        <w:r w:rsidR="00134CFC" w:rsidRPr="000221CB">
          <w:rPr>
            <w:rStyle w:val="Hyperlink"/>
          </w:rPr>
          <w:noBreakHyphen/>
          <w:t xml:space="preserve">1. Wind directions by resistor values </w:t>
        </w:r>
        <w:r w:rsidR="00134CFC">
          <w:rPr>
            <w:webHidden/>
          </w:rPr>
          <w:tab/>
        </w:r>
        <w:r w:rsidR="00134CFC">
          <w:rPr>
            <w:webHidden/>
          </w:rPr>
          <w:fldChar w:fldCharType="begin"/>
        </w:r>
        <w:r w:rsidR="00134CFC">
          <w:rPr>
            <w:webHidden/>
          </w:rPr>
          <w:instrText xml:space="preserve"> PAGEREF _Toc145709065 \h </w:instrText>
        </w:r>
        <w:r w:rsidR="00134CFC">
          <w:rPr>
            <w:webHidden/>
          </w:rPr>
        </w:r>
        <w:r w:rsidR="00134CFC">
          <w:rPr>
            <w:webHidden/>
          </w:rPr>
          <w:fldChar w:fldCharType="separate"/>
        </w:r>
        <w:r w:rsidR="00FB1E93">
          <w:rPr>
            <w:webHidden/>
          </w:rPr>
          <w:t>7</w:t>
        </w:r>
        <w:r w:rsidR="00134CFC">
          <w:rPr>
            <w:webHidden/>
          </w:rPr>
          <w:fldChar w:fldCharType="end"/>
        </w:r>
      </w:hyperlink>
    </w:p>
    <w:p w14:paraId="5E7314D0" w14:textId="452B141D"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66" w:history="1">
        <w:r w:rsidR="00134CFC" w:rsidRPr="000221CB">
          <w:rPr>
            <w:rStyle w:val="Hyperlink"/>
          </w:rPr>
          <w:t>Table 2</w:t>
        </w:r>
        <w:r w:rsidR="00134CFC" w:rsidRPr="000221CB">
          <w:rPr>
            <w:rStyle w:val="Hyperlink"/>
          </w:rPr>
          <w:noBreakHyphen/>
          <w:t xml:space="preserve">2. BME280 setup parameters </w:t>
        </w:r>
        <w:r w:rsidR="00134CFC">
          <w:rPr>
            <w:webHidden/>
          </w:rPr>
          <w:tab/>
        </w:r>
        <w:r w:rsidR="00134CFC">
          <w:rPr>
            <w:webHidden/>
          </w:rPr>
          <w:fldChar w:fldCharType="begin"/>
        </w:r>
        <w:r w:rsidR="00134CFC">
          <w:rPr>
            <w:webHidden/>
          </w:rPr>
          <w:instrText xml:space="preserve"> PAGEREF _Toc145709066 \h </w:instrText>
        </w:r>
        <w:r w:rsidR="00134CFC">
          <w:rPr>
            <w:webHidden/>
          </w:rPr>
        </w:r>
        <w:r w:rsidR="00134CFC">
          <w:rPr>
            <w:webHidden/>
          </w:rPr>
          <w:fldChar w:fldCharType="separate"/>
        </w:r>
        <w:r w:rsidR="00FB1E93">
          <w:rPr>
            <w:webHidden/>
          </w:rPr>
          <w:t>10</w:t>
        </w:r>
        <w:r w:rsidR="00134CFC">
          <w:rPr>
            <w:webHidden/>
          </w:rPr>
          <w:fldChar w:fldCharType="end"/>
        </w:r>
      </w:hyperlink>
    </w:p>
    <w:p w14:paraId="7FF254C9" w14:textId="05B37A2E"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67" w:history="1">
        <w:r w:rsidR="00134CFC" w:rsidRPr="000221CB">
          <w:rPr>
            <w:rStyle w:val="Hyperlink"/>
          </w:rPr>
          <w:t>Table 2</w:t>
        </w:r>
        <w:r w:rsidR="00134CFC" w:rsidRPr="000221CB">
          <w:rPr>
            <w:rStyle w:val="Hyperlink"/>
          </w:rPr>
          <w:noBreakHyphen/>
          <w:t xml:space="preserve">3. Comparison of different wireless communication technologies for IoT in Vietnam </w:t>
        </w:r>
        <w:r w:rsidR="00134CFC">
          <w:rPr>
            <w:webHidden/>
          </w:rPr>
          <w:tab/>
        </w:r>
        <w:r w:rsidR="00134CFC">
          <w:rPr>
            <w:webHidden/>
          </w:rPr>
          <w:fldChar w:fldCharType="begin"/>
        </w:r>
        <w:r w:rsidR="00134CFC">
          <w:rPr>
            <w:webHidden/>
          </w:rPr>
          <w:instrText xml:space="preserve"> PAGEREF _Toc145709067 \h </w:instrText>
        </w:r>
        <w:r w:rsidR="00134CFC">
          <w:rPr>
            <w:webHidden/>
          </w:rPr>
        </w:r>
        <w:r w:rsidR="00134CFC">
          <w:rPr>
            <w:webHidden/>
          </w:rPr>
          <w:fldChar w:fldCharType="separate"/>
        </w:r>
        <w:r w:rsidR="00FB1E93">
          <w:rPr>
            <w:webHidden/>
          </w:rPr>
          <w:t>12</w:t>
        </w:r>
        <w:r w:rsidR="00134CFC">
          <w:rPr>
            <w:webHidden/>
          </w:rPr>
          <w:fldChar w:fldCharType="end"/>
        </w:r>
      </w:hyperlink>
    </w:p>
    <w:p w14:paraId="0EABB270" w14:textId="5C9F0F83"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68" w:history="1">
        <w:r w:rsidR="00134CFC" w:rsidRPr="000221CB">
          <w:rPr>
            <w:rStyle w:val="Hyperlink"/>
          </w:rPr>
          <w:t>Table 3</w:t>
        </w:r>
        <w:r w:rsidR="00134CFC" w:rsidRPr="000221CB">
          <w:rPr>
            <w:rStyle w:val="Hyperlink"/>
          </w:rPr>
          <w:noBreakHyphen/>
          <w:t>1. Choosing bypass capacitor value based on available resistors from 30k</w:t>
        </w:r>
        <w:r w:rsidR="00134CFC" w:rsidRPr="000221CB">
          <w:rPr>
            <w:rStyle w:val="Hyperlink"/>
            <w:rFonts w:cs="Times New Roman"/>
          </w:rPr>
          <w:t>Ω to 50</w:t>
        </w:r>
        <w:r w:rsidR="00134CFC" w:rsidRPr="000221CB">
          <w:rPr>
            <w:rStyle w:val="Hyperlink"/>
          </w:rPr>
          <w:t>k</w:t>
        </w:r>
        <w:r w:rsidR="00134CFC" w:rsidRPr="000221CB">
          <w:rPr>
            <w:rStyle w:val="Hyperlink"/>
            <w:rFonts w:cs="Times New Roman"/>
          </w:rPr>
          <w:t>Ω</w:t>
        </w:r>
        <w:r w:rsidR="00134CFC">
          <w:rPr>
            <w:webHidden/>
          </w:rPr>
          <w:tab/>
        </w:r>
        <w:r w:rsidR="00134CFC">
          <w:rPr>
            <w:webHidden/>
          </w:rPr>
          <w:fldChar w:fldCharType="begin"/>
        </w:r>
        <w:r w:rsidR="00134CFC">
          <w:rPr>
            <w:webHidden/>
          </w:rPr>
          <w:instrText xml:space="preserve"> PAGEREF _Toc145709068 \h </w:instrText>
        </w:r>
        <w:r w:rsidR="00134CFC">
          <w:rPr>
            <w:webHidden/>
          </w:rPr>
        </w:r>
        <w:r w:rsidR="00134CFC">
          <w:rPr>
            <w:webHidden/>
          </w:rPr>
          <w:fldChar w:fldCharType="separate"/>
        </w:r>
        <w:r w:rsidR="00FB1E93">
          <w:rPr>
            <w:webHidden/>
          </w:rPr>
          <w:t>25</w:t>
        </w:r>
        <w:r w:rsidR="00134CFC">
          <w:rPr>
            <w:webHidden/>
          </w:rPr>
          <w:fldChar w:fldCharType="end"/>
        </w:r>
      </w:hyperlink>
    </w:p>
    <w:p w14:paraId="6BE91946" w14:textId="2069A067"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69" w:history="1">
        <w:r w:rsidR="00134CFC" w:rsidRPr="000221CB">
          <w:rPr>
            <w:rStyle w:val="Hyperlink"/>
          </w:rPr>
          <w:t>Table 3</w:t>
        </w:r>
        <w:r w:rsidR="00134CFC" w:rsidRPr="000221CB">
          <w:rPr>
            <w:rStyle w:val="Hyperlink"/>
          </w:rPr>
          <w:noBreakHyphen/>
          <w:t>2. Voltage steps of the voltage divider by R</w:t>
        </w:r>
        <w:r w:rsidR="00134CFC" w:rsidRPr="000221CB">
          <w:rPr>
            <w:rStyle w:val="Hyperlink"/>
            <w:vertAlign w:val="subscript"/>
          </w:rPr>
          <w:t>external</w:t>
        </w:r>
        <w:r w:rsidR="00134CFC">
          <w:rPr>
            <w:webHidden/>
          </w:rPr>
          <w:tab/>
        </w:r>
        <w:r w:rsidR="00134CFC">
          <w:rPr>
            <w:webHidden/>
          </w:rPr>
          <w:fldChar w:fldCharType="begin"/>
        </w:r>
        <w:r w:rsidR="00134CFC">
          <w:rPr>
            <w:webHidden/>
          </w:rPr>
          <w:instrText xml:space="preserve"> PAGEREF _Toc145709069 \h </w:instrText>
        </w:r>
        <w:r w:rsidR="00134CFC">
          <w:rPr>
            <w:webHidden/>
          </w:rPr>
        </w:r>
        <w:r w:rsidR="00134CFC">
          <w:rPr>
            <w:webHidden/>
          </w:rPr>
          <w:fldChar w:fldCharType="separate"/>
        </w:r>
        <w:r w:rsidR="00FB1E93">
          <w:rPr>
            <w:webHidden/>
          </w:rPr>
          <w:t>31</w:t>
        </w:r>
        <w:r w:rsidR="00134CFC">
          <w:rPr>
            <w:webHidden/>
          </w:rPr>
          <w:fldChar w:fldCharType="end"/>
        </w:r>
      </w:hyperlink>
    </w:p>
    <w:p w14:paraId="687B812C" w14:textId="713FA8D1"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0" w:history="1">
        <w:r w:rsidR="00134CFC" w:rsidRPr="000221CB">
          <w:rPr>
            <w:rStyle w:val="Hyperlink"/>
          </w:rPr>
          <w:t>Table 3</w:t>
        </w:r>
        <w:r w:rsidR="00134CFC" w:rsidRPr="000221CB">
          <w:rPr>
            <w:rStyle w:val="Hyperlink"/>
          </w:rPr>
          <w:noBreakHyphen/>
          <w:t>3. A part of the component pick-up table for the passive LPF</w:t>
        </w:r>
        <w:r w:rsidR="00134CFC">
          <w:rPr>
            <w:webHidden/>
          </w:rPr>
          <w:tab/>
        </w:r>
        <w:r w:rsidR="00134CFC">
          <w:rPr>
            <w:webHidden/>
          </w:rPr>
          <w:fldChar w:fldCharType="begin"/>
        </w:r>
        <w:r w:rsidR="00134CFC">
          <w:rPr>
            <w:webHidden/>
          </w:rPr>
          <w:instrText xml:space="preserve"> PAGEREF _Toc145709070 \h </w:instrText>
        </w:r>
        <w:r w:rsidR="00134CFC">
          <w:rPr>
            <w:webHidden/>
          </w:rPr>
        </w:r>
        <w:r w:rsidR="00134CFC">
          <w:rPr>
            <w:webHidden/>
          </w:rPr>
          <w:fldChar w:fldCharType="separate"/>
        </w:r>
        <w:r w:rsidR="00FB1E93">
          <w:rPr>
            <w:webHidden/>
          </w:rPr>
          <w:t>32</w:t>
        </w:r>
        <w:r w:rsidR="00134CFC">
          <w:rPr>
            <w:webHidden/>
          </w:rPr>
          <w:fldChar w:fldCharType="end"/>
        </w:r>
      </w:hyperlink>
    </w:p>
    <w:p w14:paraId="651760CE" w14:textId="4C8C0180"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1" w:history="1">
        <w:r w:rsidR="00134CFC" w:rsidRPr="000221CB">
          <w:rPr>
            <w:rStyle w:val="Hyperlink"/>
          </w:rPr>
          <w:t>Table 3</w:t>
        </w:r>
        <w:r w:rsidR="00134CFC" w:rsidRPr="000221CB">
          <w:rPr>
            <w:rStyle w:val="Hyperlink"/>
          </w:rPr>
          <w:noBreakHyphen/>
          <w:t>4. ADC functions for wind vane reading software</w:t>
        </w:r>
        <w:r w:rsidR="00134CFC">
          <w:rPr>
            <w:webHidden/>
          </w:rPr>
          <w:tab/>
        </w:r>
        <w:r w:rsidR="00134CFC">
          <w:rPr>
            <w:webHidden/>
          </w:rPr>
          <w:fldChar w:fldCharType="begin"/>
        </w:r>
        <w:r w:rsidR="00134CFC">
          <w:rPr>
            <w:webHidden/>
          </w:rPr>
          <w:instrText xml:space="preserve"> PAGEREF _Toc145709071 \h </w:instrText>
        </w:r>
        <w:r w:rsidR="00134CFC">
          <w:rPr>
            <w:webHidden/>
          </w:rPr>
        </w:r>
        <w:r w:rsidR="00134CFC">
          <w:rPr>
            <w:webHidden/>
          </w:rPr>
          <w:fldChar w:fldCharType="separate"/>
        </w:r>
        <w:r w:rsidR="00FB1E93">
          <w:rPr>
            <w:webHidden/>
          </w:rPr>
          <w:t>36</w:t>
        </w:r>
        <w:r w:rsidR="00134CFC">
          <w:rPr>
            <w:webHidden/>
          </w:rPr>
          <w:fldChar w:fldCharType="end"/>
        </w:r>
      </w:hyperlink>
    </w:p>
    <w:p w14:paraId="4CE9A749" w14:textId="6EE99181"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2" w:history="1">
        <w:r w:rsidR="00134CFC" w:rsidRPr="000221CB">
          <w:rPr>
            <w:rStyle w:val="Hyperlink"/>
          </w:rPr>
          <w:t>Table 3</w:t>
        </w:r>
        <w:r w:rsidR="00134CFC" w:rsidRPr="000221CB">
          <w:rPr>
            <w:rStyle w:val="Hyperlink"/>
          </w:rPr>
          <w:noBreakHyphen/>
          <w:t xml:space="preserve">5. Methods of the </w:t>
        </w:r>
        <w:r w:rsidR="00134CFC" w:rsidRPr="000221CB">
          <w:rPr>
            <w:rStyle w:val="Hyperlink"/>
            <w:rFonts w:ascii="Consolas" w:eastAsia="Times New Roman" w:hAnsi="Consolas" w:cs="Times New Roman"/>
            <w:lang w:eastAsia="en-GB"/>
          </w:rPr>
          <w:t>OneWire</w:t>
        </w:r>
        <w:r w:rsidR="00134CFC" w:rsidRPr="000221CB">
          <w:rPr>
            <w:rStyle w:val="Hyperlink"/>
          </w:rPr>
          <w:t xml:space="preserve"> class used in the software for DS18B20</w:t>
        </w:r>
        <w:r w:rsidR="00134CFC">
          <w:rPr>
            <w:webHidden/>
          </w:rPr>
          <w:tab/>
        </w:r>
        <w:r w:rsidR="00134CFC">
          <w:rPr>
            <w:webHidden/>
          </w:rPr>
          <w:fldChar w:fldCharType="begin"/>
        </w:r>
        <w:r w:rsidR="00134CFC">
          <w:rPr>
            <w:webHidden/>
          </w:rPr>
          <w:instrText xml:space="preserve"> PAGEREF _Toc145709072 \h </w:instrText>
        </w:r>
        <w:r w:rsidR="00134CFC">
          <w:rPr>
            <w:webHidden/>
          </w:rPr>
        </w:r>
        <w:r w:rsidR="00134CFC">
          <w:rPr>
            <w:webHidden/>
          </w:rPr>
          <w:fldChar w:fldCharType="separate"/>
        </w:r>
        <w:r w:rsidR="00FB1E93">
          <w:rPr>
            <w:webHidden/>
          </w:rPr>
          <w:t>42</w:t>
        </w:r>
        <w:r w:rsidR="00134CFC">
          <w:rPr>
            <w:webHidden/>
          </w:rPr>
          <w:fldChar w:fldCharType="end"/>
        </w:r>
      </w:hyperlink>
    </w:p>
    <w:p w14:paraId="3AC37D4D" w14:textId="756F0845"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3" w:history="1">
        <w:r w:rsidR="00134CFC" w:rsidRPr="000221CB">
          <w:rPr>
            <w:rStyle w:val="Hyperlink"/>
          </w:rPr>
          <w:t>Table 3</w:t>
        </w:r>
        <w:r w:rsidR="00134CFC" w:rsidRPr="000221CB">
          <w:rPr>
            <w:rStyle w:val="Hyperlink"/>
          </w:rPr>
          <w:noBreakHyphen/>
          <w:t>6. ROM and function commands in use for the DS18B20</w:t>
        </w:r>
        <w:r w:rsidR="00134CFC">
          <w:rPr>
            <w:webHidden/>
          </w:rPr>
          <w:tab/>
        </w:r>
        <w:r w:rsidR="00134CFC">
          <w:rPr>
            <w:webHidden/>
          </w:rPr>
          <w:fldChar w:fldCharType="begin"/>
        </w:r>
        <w:r w:rsidR="00134CFC">
          <w:rPr>
            <w:webHidden/>
          </w:rPr>
          <w:instrText xml:space="preserve"> PAGEREF _Toc145709073 \h </w:instrText>
        </w:r>
        <w:r w:rsidR="00134CFC">
          <w:rPr>
            <w:webHidden/>
          </w:rPr>
        </w:r>
        <w:r w:rsidR="00134CFC">
          <w:rPr>
            <w:webHidden/>
          </w:rPr>
          <w:fldChar w:fldCharType="separate"/>
        </w:r>
        <w:r w:rsidR="00FB1E93">
          <w:rPr>
            <w:webHidden/>
          </w:rPr>
          <w:t>42</w:t>
        </w:r>
        <w:r w:rsidR="00134CFC">
          <w:rPr>
            <w:webHidden/>
          </w:rPr>
          <w:fldChar w:fldCharType="end"/>
        </w:r>
      </w:hyperlink>
    </w:p>
    <w:p w14:paraId="78AACE62" w14:textId="0C71C456"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4" w:history="1">
        <w:r w:rsidR="00134CFC" w:rsidRPr="000221CB">
          <w:rPr>
            <w:rStyle w:val="Hyperlink"/>
          </w:rPr>
          <w:t>Table 4</w:t>
        </w:r>
        <w:r w:rsidR="00134CFC" w:rsidRPr="000221CB">
          <w:rPr>
            <w:rStyle w:val="Hyperlink"/>
          </w:rPr>
          <w:noBreakHyphen/>
          <w:t>1. Anemometer test data with the Axial Fan Module MFP107</w:t>
        </w:r>
        <w:r w:rsidR="00134CFC">
          <w:rPr>
            <w:webHidden/>
          </w:rPr>
          <w:tab/>
        </w:r>
        <w:r w:rsidR="00134CFC">
          <w:rPr>
            <w:webHidden/>
          </w:rPr>
          <w:fldChar w:fldCharType="begin"/>
        </w:r>
        <w:r w:rsidR="00134CFC">
          <w:rPr>
            <w:webHidden/>
          </w:rPr>
          <w:instrText xml:space="preserve"> PAGEREF _Toc145709074 \h </w:instrText>
        </w:r>
        <w:r w:rsidR="00134CFC">
          <w:rPr>
            <w:webHidden/>
          </w:rPr>
        </w:r>
        <w:r w:rsidR="00134CFC">
          <w:rPr>
            <w:webHidden/>
          </w:rPr>
          <w:fldChar w:fldCharType="separate"/>
        </w:r>
        <w:r w:rsidR="00FB1E93">
          <w:rPr>
            <w:webHidden/>
          </w:rPr>
          <w:t>64</w:t>
        </w:r>
        <w:r w:rsidR="00134CFC">
          <w:rPr>
            <w:webHidden/>
          </w:rPr>
          <w:fldChar w:fldCharType="end"/>
        </w:r>
      </w:hyperlink>
    </w:p>
    <w:p w14:paraId="4BBC7685" w14:textId="3CC1FD68"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5" w:history="1">
        <w:r w:rsidR="00134CFC" w:rsidRPr="000221CB">
          <w:rPr>
            <w:rStyle w:val="Hyperlink"/>
          </w:rPr>
          <w:t>Table 4</w:t>
        </w:r>
        <w:r w:rsidR="00134CFC" w:rsidRPr="000221CB">
          <w:rPr>
            <w:rStyle w:val="Hyperlink"/>
          </w:rPr>
          <w:noBreakHyphen/>
          <w:t>2. Output by the microcontroller for the 270</w:t>
        </w:r>
        <w:r w:rsidR="00134CFC" w:rsidRPr="000221CB">
          <w:rPr>
            <w:rStyle w:val="Hyperlink"/>
            <w:rFonts w:cs="Times New Roman"/>
          </w:rPr>
          <w:t>˚</w:t>
        </w:r>
        <w:r w:rsidR="00134CFC" w:rsidRPr="000221CB">
          <w:rPr>
            <w:rStyle w:val="Hyperlink"/>
          </w:rPr>
          <w:t xml:space="preserve"> direction in the test with the passive LPF</w:t>
        </w:r>
        <w:r w:rsidR="00134CFC">
          <w:rPr>
            <w:webHidden/>
          </w:rPr>
          <w:tab/>
        </w:r>
        <w:r w:rsidR="00134CFC">
          <w:rPr>
            <w:webHidden/>
          </w:rPr>
          <w:fldChar w:fldCharType="begin"/>
        </w:r>
        <w:r w:rsidR="00134CFC">
          <w:rPr>
            <w:webHidden/>
          </w:rPr>
          <w:instrText xml:space="preserve"> PAGEREF _Toc145709075 \h </w:instrText>
        </w:r>
        <w:r w:rsidR="00134CFC">
          <w:rPr>
            <w:webHidden/>
          </w:rPr>
        </w:r>
        <w:r w:rsidR="00134CFC">
          <w:rPr>
            <w:webHidden/>
          </w:rPr>
          <w:fldChar w:fldCharType="separate"/>
        </w:r>
        <w:r w:rsidR="00FB1E93">
          <w:rPr>
            <w:webHidden/>
          </w:rPr>
          <w:t>71</w:t>
        </w:r>
        <w:r w:rsidR="00134CFC">
          <w:rPr>
            <w:webHidden/>
          </w:rPr>
          <w:fldChar w:fldCharType="end"/>
        </w:r>
      </w:hyperlink>
    </w:p>
    <w:p w14:paraId="181B9BF8" w14:textId="5C0E7D4E"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6" w:history="1">
        <w:r w:rsidR="00134CFC" w:rsidRPr="000221CB">
          <w:rPr>
            <w:rStyle w:val="Hyperlink"/>
          </w:rPr>
          <w:t>Table 4</w:t>
        </w:r>
        <w:r w:rsidR="00134CFC" w:rsidRPr="000221CB">
          <w:rPr>
            <w:rStyle w:val="Hyperlink"/>
          </w:rPr>
          <w:noBreakHyphen/>
          <w:t>3. Rain gauge test with a fixed amount of water</w:t>
        </w:r>
        <w:r w:rsidR="00134CFC">
          <w:rPr>
            <w:webHidden/>
          </w:rPr>
          <w:tab/>
        </w:r>
        <w:r w:rsidR="00134CFC">
          <w:rPr>
            <w:webHidden/>
          </w:rPr>
          <w:fldChar w:fldCharType="begin"/>
        </w:r>
        <w:r w:rsidR="00134CFC">
          <w:rPr>
            <w:webHidden/>
          </w:rPr>
          <w:instrText xml:space="preserve"> PAGEREF _Toc145709076 \h </w:instrText>
        </w:r>
        <w:r w:rsidR="00134CFC">
          <w:rPr>
            <w:webHidden/>
          </w:rPr>
        </w:r>
        <w:r w:rsidR="00134CFC">
          <w:rPr>
            <w:webHidden/>
          </w:rPr>
          <w:fldChar w:fldCharType="separate"/>
        </w:r>
        <w:r w:rsidR="00FB1E93">
          <w:rPr>
            <w:webHidden/>
          </w:rPr>
          <w:t>76</w:t>
        </w:r>
        <w:r w:rsidR="00134CFC">
          <w:rPr>
            <w:webHidden/>
          </w:rPr>
          <w:fldChar w:fldCharType="end"/>
        </w:r>
      </w:hyperlink>
    </w:p>
    <w:p w14:paraId="763B2FCA" w14:textId="53765EC7"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7" w:history="1">
        <w:r w:rsidR="00134CFC" w:rsidRPr="000221CB">
          <w:rPr>
            <w:rStyle w:val="Hyperlink"/>
          </w:rPr>
          <w:t>Table 4</w:t>
        </w:r>
        <w:r w:rsidR="00134CFC" w:rsidRPr="000221CB">
          <w:rPr>
            <w:rStyle w:val="Hyperlink"/>
          </w:rPr>
          <w:noBreakHyphen/>
          <w:t>4. Rain gauge test with different amounts of water</w:t>
        </w:r>
        <w:r w:rsidR="00134CFC">
          <w:rPr>
            <w:webHidden/>
          </w:rPr>
          <w:tab/>
        </w:r>
        <w:r w:rsidR="00134CFC">
          <w:rPr>
            <w:webHidden/>
          </w:rPr>
          <w:fldChar w:fldCharType="begin"/>
        </w:r>
        <w:r w:rsidR="00134CFC">
          <w:rPr>
            <w:webHidden/>
          </w:rPr>
          <w:instrText xml:space="preserve"> PAGEREF _Toc145709077 \h </w:instrText>
        </w:r>
        <w:r w:rsidR="00134CFC">
          <w:rPr>
            <w:webHidden/>
          </w:rPr>
        </w:r>
        <w:r w:rsidR="00134CFC">
          <w:rPr>
            <w:webHidden/>
          </w:rPr>
          <w:fldChar w:fldCharType="separate"/>
        </w:r>
        <w:r w:rsidR="00FB1E93">
          <w:rPr>
            <w:webHidden/>
          </w:rPr>
          <w:t>77</w:t>
        </w:r>
        <w:r w:rsidR="00134CFC">
          <w:rPr>
            <w:webHidden/>
          </w:rPr>
          <w:fldChar w:fldCharType="end"/>
        </w:r>
      </w:hyperlink>
    </w:p>
    <w:p w14:paraId="57A54926" w14:textId="5EEE5750" w:rsidR="00134CFC" w:rsidRDefault="00CA040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709078" w:history="1">
        <w:r w:rsidR="00134CFC" w:rsidRPr="000221CB">
          <w:rPr>
            <w:rStyle w:val="Hyperlink"/>
          </w:rPr>
          <w:t>Table 4</w:t>
        </w:r>
        <w:r w:rsidR="00134CFC" w:rsidRPr="000221CB">
          <w:rPr>
            <w:rStyle w:val="Hyperlink"/>
          </w:rPr>
          <w:noBreakHyphen/>
          <w:t>5. LoRa range test result</w:t>
        </w:r>
        <w:r w:rsidR="00134CFC">
          <w:rPr>
            <w:webHidden/>
          </w:rPr>
          <w:tab/>
        </w:r>
        <w:r w:rsidR="00134CFC">
          <w:rPr>
            <w:webHidden/>
          </w:rPr>
          <w:fldChar w:fldCharType="begin"/>
        </w:r>
        <w:r w:rsidR="00134CFC">
          <w:rPr>
            <w:webHidden/>
          </w:rPr>
          <w:instrText xml:space="preserve"> PAGEREF _Toc145709078 \h </w:instrText>
        </w:r>
        <w:r w:rsidR="00134CFC">
          <w:rPr>
            <w:webHidden/>
          </w:rPr>
        </w:r>
        <w:r w:rsidR="00134CFC">
          <w:rPr>
            <w:webHidden/>
          </w:rPr>
          <w:fldChar w:fldCharType="separate"/>
        </w:r>
        <w:r w:rsidR="00FB1E93">
          <w:rPr>
            <w:webHidden/>
          </w:rPr>
          <w:t>85</w:t>
        </w:r>
        <w:r w:rsidR="00134CFC">
          <w:rPr>
            <w:webHidden/>
          </w:rPr>
          <w:fldChar w:fldCharType="end"/>
        </w:r>
      </w:hyperlink>
    </w:p>
    <w:p w14:paraId="72232E5E" w14:textId="7AF41EE0"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683659">
      <w:pPr>
        <w:pStyle w:val="Heading1"/>
      </w:pPr>
      <w:bookmarkStart w:id="6" w:name="_Toc145709085"/>
      <w:r w:rsidRPr="00B2564A">
        <w:lastRenderedPageBreak/>
        <w:t>ABBREVIATIONS</w:t>
      </w:r>
      <w:bookmarkEnd w:id="6"/>
    </w:p>
    <w:p w14:paraId="0BBAB72E" w14:textId="77777777" w:rsidR="00F904B4" w:rsidRDefault="00F904B4" w:rsidP="00235903"/>
    <w:tbl>
      <w:tblPr>
        <w:tblW w:w="8926" w:type="dxa"/>
        <w:tblLook w:val="04A0" w:firstRow="1" w:lastRow="0" w:firstColumn="1" w:lastColumn="0" w:noHBand="0" w:noVBand="1"/>
      </w:tblPr>
      <w:tblGrid>
        <w:gridCol w:w="1323"/>
        <w:gridCol w:w="7603"/>
      </w:tblGrid>
      <w:tr w:rsidR="00972113" w:rsidRPr="00972113" w14:paraId="31276D18" w14:textId="77777777" w:rsidTr="008C04BC">
        <w:trPr>
          <w:trHeight w:val="315"/>
        </w:trPr>
        <w:tc>
          <w:tcPr>
            <w:tcW w:w="1323" w:type="dxa"/>
            <w:shd w:val="clear" w:color="auto" w:fill="auto"/>
            <w:noWrap/>
            <w:vAlign w:val="bottom"/>
            <w:hideMark/>
          </w:tcPr>
          <w:p w14:paraId="64C871D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GDP </w:t>
            </w:r>
          </w:p>
        </w:tc>
        <w:tc>
          <w:tcPr>
            <w:tcW w:w="7603" w:type="dxa"/>
            <w:shd w:val="clear" w:color="auto" w:fill="auto"/>
            <w:noWrap/>
            <w:vAlign w:val="bottom"/>
            <w:hideMark/>
          </w:tcPr>
          <w:p w14:paraId="78C4CE3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ross Domestic Product</w:t>
            </w:r>
          </w:p>
        </w:tc>
      </w:tr>
      <w:tr w:rsidR="00972113" w:rsidRPr="00972113" w14:paraId="25FB1E3E" w14:textId="77777777" w:rsidTr="008C04BC">
        <w:trPr>
          <w:trHeight w:val="315"/>
        </w:trPr>
        <w:tc>
          <w:tcPr>
            <w:tcW w:w="1323" w:type="dxa"/>
            <w:shd w:val="clear" w:color="auto" w:fill="auto"/>
            <w:noWrap/>
            <w:vAlign w:val="bottom"/>
            <w:hideMark/>
          </w:tcPr>
          <w:p w14:paraId="509101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1-wire</w:t>
            </w:r>
          </w:p>
        </w:tc>
        <w:tc>
          <w:tcPr>
            <w:tcW w:w="7603" w:type="dxa"/>
            <w:shd w:val="clear" w:color="auto" w:fill="auto"/>
            <w:noWrap/>
            <w:vAlign w:val="bottom"/>
            <w:hideMark/>
          </w:tcPr>
          <w:p w14:paraId="65E8907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ne Wire</w:t>
            </w:r>
          </w:p>
        </w:tc>
      </w:tr>
      <w:tr w:rsidR="00972113" w:rsidRPr="00972113" w14:paraId="1B329B4E" w14:textId="77777777" w:rsidTr="008C04BC">
        <w:trPr>
          <w:trHeight w:val="315"/>
        </w:trPr>
        <w:tc>
          <w:tcPr>
            <w:tcW w:w="1323" w:type="dxa"/>
            <w:shd w:val="clear" w:color="auto" w:fill="auto"/>
            <w:noWrap/>
            <w:vAlign w:val="bottom"/>
            <w:hideMark/>
          </w:tcPr>
          <w:p w14:paraId="2DC3F16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DC</w:t>
            </w:r>
          </w:p>
        </w:tc>
        <w:tc>
          <w:tcPr>
            <w:tcW w:w="7603" w:type="dxa"/>
            <w:shd w:val="clear" w:color="auto" w:fill="auto"/>
            <w:noWrap/>
            <w:vAlign w:val="bottom"/>
            <w:hideMark/>
          </w:tcPr>
          <w:p w14:paraId="51112E8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nalogue-to-Digital Converter</w:t>
            </w:r>
          </w:p>
        </w:tc>
      </w:tr>
      <w:tr w:rsidR="00972113" w:rsidRPr="00972113" w14:paraId="2EA6D169" w14:textId="77777777" w:rsidTr="008C04BC">
        <w:trPr>
          <w:trHeight w:val="315"/>
        </w:trPr>
        <w:tc>
          <w:tcPr>
            <w:tcW w:w="1323" w:type="dxa"/>
            <w:shd w:val="clear" w:color="auto" w:fill="auto"/>
            <w:noWrap/>
            <w:vAlign w:val="bottom"/>
            <w:hideMark/>
          </w:tcPr>
          <w:p w14:paraId="7F7CC3E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SV</w:t>
            </w:r>
          </w:p>
        </w:tc>
        <w:tc>
          <w:tcPr>
            <w:tcW w:w="7603" w:type="dxa"/>
            <w:shd w:val="clear" w:color="auto" w:fill="auto"/>
            <w:noWrap/>
            <w:vAlign w:val="bottom"/>
            <w:hideMark/>
          </w:tcPr>
          <w:p w14:paraId="707409B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mma-Separated Values</w:t>
            </w:r>
          </w:p>
        </w:tc>
      </w:tr>
      <w:tr w:rsidR="00972113" w:rsidRPr="00972113" w14:paraId="4070E088" w14:textId="77777777" w:rsidTr="008C04BC">
        <w:trPr>
          <w:trHeight w:val="315"/>
        </w:trPr>
        <w:tc>
          <w:tcPr>
            <w:tcW w:w="1323" w:type="dxa"/>
            <w:shd w:val="clear" w:color="auto" w:fill="auto"/>
            <w:noWrap/>
            <w:vAlign w:val="bottom"/>
            <w:hideMark/>
          </w:tcPr>
          <w:p w14:paraId="50BC67B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MA</w:t>
            </w:r>
          </w:p>
        </w:tc>
        <w:tc>
          <w:tcPr>
            <w:tcW w:w="7603" w:type="dxa"/>
            <w:shd w:val="clear" w:color="auto" w:fill="auto"/>
            <w:noWrap/>
            <w:vAlign w:val="bottom"/>
            <w:hideMark/>
          </w:tcPr>
          <w:p w14:paraId="66E37E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irect Memory Access</w:t>
            </w:r>
          </w:p>
        </w:tc>
      </w:tr>
      <w:tr w:rsidR="00972113" w:rsidRPr="00972113" w14:paraId="1DF3265C" w14:textId="77777777" w:rsidTr="008C04BC">
        <w:trPr>
          <w:trHeight w:val="315"/>
        </w:trPr>
        <w:tc>
          <w:tcPr>
            <w:tcW w:w="1323" w:type="dxa"/>
            <w:shd w:val="clear" w:color="auto" w:fill="auto"/>
            <w:noWrap/>
            <w:vAlign w:val="bottom"/>
            <w:hideMark/>
          </w:tcPr>
          <w:p w14:paraId="4562A0B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SR</w:t>
            </w:r>
          </w:p>
        </w:tc>
        <w:tc>
          <w:tcPr>
            <w:tcW w:w="7603" w:type="dxa"/>
            <w:shd w:val="clear" w:color="auto" w:fill="auto"/>
            <w:noWrap/>
            <w:vAlign w:val="bottom"/>
            <w:hideMark/>
          </w:tcPr>
          <w:p w14:paraId="73BC681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quivalent Serial Resistor</w:t>
            </w:r>
          </w:p>
        </w:tc>
      </w:tr>
      <w:tr w:rsidR="00972113" w:rsidRPr="00972113" w14:paraId="092FDA49" w14:textId="77777777" w:rsidTr="008C04BC">
        <w:trPr>
          <w:trHeight w:val="315"/>
        </w:trPr>
        <w:tc>
          <w:tcPr>
            <w:tcW w:w="1323" w:type="dxa"/>
            <w:shd w:val="clear" w:color="auto" w:fill="auto"/>
            <w:noWrap/>
            <w:vAlign w:val="bottom"/>
            <w:hideMark/>
          </w:tcPr>
          <w:p w14:paraId="14135AC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IO</w:t>
            </w:r>
          </w:p>
        </w:tc>
        <w:tc>
          <w:tcPr>
            <w:tcW w:w="7603" w:type="dxa"/>
            <w:shd w:val="clear" w:color="auto" w:fill="auto"/>
            <w:noWrap/>
            <w:vAlign w:val="bottom"/>
            <w:hideMark/>
          </w:tcPr>
          <w:p w14:paraId="458E8FC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eneral Purpose Input/Output</w:t>
            </w:r>
          </w:p>
        </w:tc>
      </w:tr>
      <w:tr w:rsidR="00972113" w:rsidRPr="00972113" w14:paraId="613C9C19" w14:textId="77777777" w:rsidTr="008C04BC">
        <w:trPr>
          <w:trHeight w:val="315"/>
        </w:trPr>
        <w:tc>
          <w:tcPr>
            <w:tcW w:w="1323" w:type="dxa"/>
            <w:shd w:val="clear" w:color="auto" w:fill="auto"/>
            <w:noWrap/>
            <w:vAlign w:val="bottom"/>
            <w:hideMark/>
          </w:tcPr>
          <w:p w14:paraId="0BD5CD1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S</w:t>
            </w:r>
          </w:p>
        </w:tc>
        <w:tc>
          <w:tcPr>
            <w:tcW w:w="7603" w:type="dxa"/>
            <w:shd w:val="clear" w:color="auto" w:fill="auto"/>
            <w:vAlign w:val="center"/>
            <w:hideMark/>
          </w:tcPr>
          <w:p w14:paraId="242958B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lobal Positioning System</w:t>
            </w:r>
          </w:p>
        </w:tc>
      </w:tr>
      <w:tr w:rsidR="00972113" w:rsidRPr="00972113" w14:paraId="66433C36" w14:textId="77777777" w:rsidTr="008C04BC">
        <w:trPr>
          <w:trHeight w:val="315"/>
        </w:trPr>
        <w:tc>
          <w:tcPr>
            <w:tcW w:w="1323" w:type="dxa"/>
            <w:shd w:val="clear" w:color="auto" w:fill="auto"/>
            <w:noWrap/>
            <w:vAlign w:val="bottom"/>
            <w:hideMark/>
          </w:tcPr>
          <w:p w14:paraId="6D3D597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L</w:t>
            </w:r>
          </w:p>
        </w:tc>
        <w:tc>
          <w:tcPr>
            <w:tcW w:w="7603" w:type="dxa"/>
            <w:shd w:val="clear" w:color="auto" w:fill="auto"/>
            <w:noWrap/>
            <w:vAlign w:val="bottom"/>
            <w:hideMark/>
          </w:tcPr>
          <w:p w14:paraId="659D7FF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rdware Abstract Layer</w:t>
            </w:r>
          </w:p>
        </w:tc>
      </w:tr>
      <w:tr w:rsidR="00972113" w:rsidRPr="00972113" w14:paraId="3F8DAFDB" w14:textId="77777777" w:rsidTr="008C04BC">
        <w:trPr>
          <w:trHeight w:val="375"/>
        </w:trPr>
        <w:tc>
          <w:tcPr>
            <w:tcW w:w="1323" w:type="dxa"/>
            <w:shd w:val="clear" w:color="auto" w:fill="auto"/>
            <w:noWrap/>
            <w:vAlign w:val="bottom"/>
            <w:hideMark/>
          </w:tcPr>
          <w:p w14:paraId="3C69CBC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w:t>
            </w:r>
            <w:r w:rsidRPr="00972113">
              <w:rPr>
                <w:rFonts w:eastAsia="Times New Roman" w:cs="Times New Roman"/>
                <w:noProof w:val="0"/>
                <w:szCs w:val="24"/>
                <w:vertAlign w:val="superscript"/>
                <w:lang w:eastAsia="en-GB"/>
              </w:rPr>
              <w:t>2</w:t>
            </w:r>
            <w:r w:rsidRPr="00972113">
              <w:rPr>
                <w:rFonts w:eastAsia="Times New Roman" w:cs="Times New Roman"/>
                <w:noProof w:val="0"/>
                <w:szCs w:val="24"/>
                <w:lang w:eastAsia="en-GB"/>
              </w:rPr>
              <w:t>C</w:t>
            </w:r>
          </w:p>
        </w:tc>
        <w:tc>
          <w:tcPr>
            <w:tcW w:w="7603" w:type="dxa"/>
            <w:shd w:val="clear" w:color="auto" w:fill="auto"/>
            <w:noWrap/>
            <w:vAlign w:val="bottom"/>
            <w:hideMark/>
          </w:tcPr>
          <w:p w14:paraId="41BB0A7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Integrated Circuit</w:t>
            </w:r>
          </w:p>
        </w:tc>
      </w:tr>
      <w:tr w:rsidR="00972113" w:rsidRPr="00972113" w14:paraId="71343173" w14:textId="77777777" w:rsidTr="008C04BC">
        <w:trPr>
          <w:trHeight w:val="315"/>
        </w:trPr>
        <w:tc>
          <w:tcPr>
            <w:tcW w:w="1323" w:type="dxa"/>
            <w:shd w:val="clear" w:color="auto" w:fill="auto"/>
            <w:noWrap/>
            <w:vAlign w:val="bottom"/>
            <w:hideMark/>
          </w:tcPr>
          <w:p w14:paraId="39A02D9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C</w:t>
            </w:r>
          </w:p>
        </w:tc>
        <w:tc>
          <w:tcPr>
            <w:tcW w:w="7603" w:type="dxa"/>
            <w:shd w:val="clear" w:color="auto" w:fill="auto"/>
            <w:noWrap/>
            <w:vAlign w:val="bottom"/>
            <w:hideMark/>
          </w:tcPr>
          <w:p w14:paraId="5102BDB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Circuit</w:t>
            </w:r>
          </w:p>
        </w:tc>
      </w:tr>
      <w:tr w:rsidR="00972113" w:rsidRPr="00972113" w14:paraId="5A621677" w14:textId="77777777" w:rsidTr="008C04BC">
        <w:trPr>
          <w:trHeight w:val="315"/>
        </w:trPr>
        <w:tc>
          <w:tcPr>
            <w:tcW w:w="1323" w:type="dxa"/>
            <w:shd w:val="clear" w:color="auto" w:fill="auto"/>
            <w:noWrap/>
            <w:vAlign w:val="bottom"/>
            <w:hideMark/>
          </w:tcPr>
          <w:p w14:paraId="7A59F6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DE</w:t>
            </w:r>
          </w:p>
        </w:tc>
        <w:tc>
          <w:tcPr>
            <w:tcW w:w="7603" w:type="dxa"/>
            <w:shd w:val="clear" w:color="auto" w:fill="auto"/>
            <w:noWrap/>
            <w:vAlign w:val="bottom"/>
            <w:hideMark/>
          </w:tcPr>
          <w:p w14:paraId="6845D7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Development Environment</w:t>
            </w:r>
          </w:p>
        </w:tc>
      </w:tr>
      <w:tr w:rsidR="00972113" w:rsidRPr="00972113" w14:paraId="1DF15011" w14:textId="77777777" w:rsidTr="008C04BC">
        <w:trPr>
          <w:trHeight w:val="315"/>
        </w:trPr>
        <w:tc>
          <w:tcPr>
            <w:tcW w:w="1323" w:type="dxa"/>
            <w:shd w:val="clear" w:color="auto" w:fill="auto"/>
            <w:noWrap/>
            <w:vAlign w:val="bottom"/>
            <w:hideMark/>
          </w:tcPr>
          <w:p w14:paraId="0004BD7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oT</w:t>
            </w:r>
          </w:p>
        </w:tc>
        <w:tc>
          <w:tcPr>
            <w:tcW w:w="7603" w:type="dxa"/>
            <w:shd w:val="clear" w:color="auto" w:fill="auto"/>
            <w:noWrap/>
            <w:vAlign w:val="bottom"/>
            <w:hideMark/>
          </w:tcPr>
          <w:p w14:paraId="50E5E0E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net of Things</w:t>
            </w:r>
          </w:p>
        </w:tc>
      </w:tr>
      <w:tr w:rsidR="00972113" w:rsidRPr="00972113" w14:paraId="256328F4" w14:textId="77777777" w:rsidTr="008C04BC">
        <w:trPr>
          <w:trHeight w:val="315"/>
        </w:trPr>
        <w:tc>
          <w:tcPr>
            <w:tcW w:w="1323" w:type="dxa"/>
            <w:shd w:val="clear" w:color="auto" w:fill="auto"/>
            <w:noWrap/>
            <w:vAlign w:val="bottom"/>
            <w:hideMark/>
          </w:tcPr>
          <w:p w14:paraId="4D9957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D</w:t>
            </w:r>
          </w:p>
        </w:tc>
        <w:tc>
          <w:tcPr>
            <w:tcW w:w="7603" w:type="dxa"/>
            <w:shd w:val="clear" w:color="auto" w:fill="auto"/>
            <w:noWrap/>
            <w:vAlign w:val="bottom"/>
            <w:hideMark/>
          </w:tcPr>
          <w:p w14:paraId="0EB3DE4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ight-Emitting Diode</w:t>
            </w:r>
          </w:p>
        </w:tc>
      </w:tr>
      <w:tr w:rsidR="00972113" w:rsidRPr="00972113" w14:paraId="65A3BC29" w14:textId="77777777" w:rsidTr="008C04BC">
        <w:trPr>
          <w:trHeight w:val="315"/>
        </w:trPr>
        <w:tc>
          <w:tcPr>
            <w:tcW w:w="1323" w:type="dxa"/>
            <w:shd w:val="clear" w:color="auto" w:fill="auto"/>
            <w:noWrap/>
            <w:vAlign w:val="bottom"/>
            <w:hideMark/>
          </w:tcPr>
          <w:p w14:paraId="6826E6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t>
            </w:r>
          </w:p>
        </w:tc>
        <w:tc>
          <w:tcPr>
            <w:tcW w:w="7603" w:type="dxa"/>
            <w:shd w:val="clear" w:color="auto" w:fill="auto"/>
            <w:noWrap/>
            <w:vAlign w:val="bottom"/>
            <w:hideMark/>
          </w:tcPr>
          <w:p w14:paraId="375F7F4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Range</w:t>
            </w:r>
          </w:p>
        </w:tc>
      </w:tr>
      <w:tr w:rsidR="00972113" w:rsidRPr="00972113" w14:paraId="1D606E09" w14:textId="77777777" w:rsidTr="008C04BC">
        <w:trPr>
          <w:trHeight w:val="315"/>
        </w:trPr>
        <w:tc>
          <w:tcPr>
            <w:tcW w:w="1323" w:type="dxa"/>
            <w:shd w:val="clear" w:color="auto" w:fill="auto"/>
            <w:noWrap/>
            <w:vAlign w:val="bottom"/>
            <w:hideMark/>
          </w:tcPr>
          <w:p w14:paraId="55764F2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AN</w:t>
            </w:r>
          </w:p>
        </w:tc>
        <w:tc>
          <w:tcPr>
            <w:tcW w:w="7603" w:type="dxa"/>
            <w:shd w:val="clear" w:color="auto" w:fill="auto"/>
            <w:noWrap/>
            <w:vAlign w:val="bottom"/>
            <w:hideMark/>
          </w:tcPr>
          <w:p w14:paraId="36C778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 Range Wireless Area Network</w:t>
            </w:r>
          </w:p>
        </w:tc>
      </w:tr>
      <w:tr w:rsidR="00972113" w:rsidRPr="00972113" w14:paraId="121AA089" w14:textId="77777777" w:rsidTr="008C04BC">
        <w:trPr>
          <w:trHeight w:val="315"/>
        </w:trPr>
        <w:tc>
          <w:tcPr>
            <w:tcW w:w="1323" w:type="dxa"/>
            <w:shd w:val="clear" w:color="auto" w:fill="auto"/>
            <w:noWrap/>
            <w:vAlign w:val="bottom"/>
            <w:hideMark/>
          </w:tcPr>
          <w:p w14:paraId="176A0D3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PF</w:t>
            </w:r>
          </w:p>
        </w:tc>
        <w:tc>
          <w:tcPr>
            <w:tcW w:w="7603" w:type="dxa"/>
            <w:shd w:val="clear" w:color="auto" w:fill="auto"/>
            <w:noWrap/>
            <w:vAlign w:val="bottom"/>
            <w:hideMark/>
          </w:tcPr>
          <w:p w14:paraId="5A8A98F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w-pass Filter</w:t>
            </w:r>
          </w:p>
        </w:tc>
      </w:tr>
      <w:tr w:rsidR="00972113" w:rsidRPr="00972113" w14:paraId="59435ABB" w14:textId="77777777" w:rsidTr="008C04BC">
        <w:trPr>
          <w:trHeight w:val="315"/>
        </w:trPr>
        <w:tc>
          <w:tcPr>
            <w:tcW w:w="1323" w:type="dxa"/>
            <w:shd w:val="clear" w:color="auto" w:fill="auto"/>
            <w:noWrap/>
            <w:vAlign w:val="bottom"/>
            <w:hideMark/>
          </w:tcPr>
          <w:p w14:paraId="228D5DB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SB</w:t>
            </w:r>
          </w:p>
        </w:tc>
        <w:tc>
          <w:tcPr>
            <w:tcW w:w="7603" w:type="dxa"/>
            <w:shd w:val="clear" w:color="auto" w:fill="auto"/>
            <w:noWrap/>
            <w:vAlign w:val="bottom"/>
            <w:hideMark/>
          </w:tcPr>
          <w:p w14:paraId="24512D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ast Significant Bit</w:t>
            </w:r>
          </w:p>
        </w:tc>
      </w:tr>
      <w:tr w:rsidR="00972113" w:rsidRPr="00972113" w14:paraId="023C523F" w14:textId="77777777" w:rsidTr="008C04BC">
        <w:trPr>
          <w:trHeight w:val="315"/>
        </w:trPr>
        <w:tc>
          <w:tcPr>
            <w:tcW w:w="1323" w:type="dxa"/>
            <w:shd w:val="clear" w:color="auto" w:fill="auto"/>
            <w:noWrap/>
            <w:vAlign w:val="bottom"/>
            <w:hideMark/>
          </w:tcPr>
          <w:p w14:paraId="07FC928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AC</w:t>
            </w:r>
          </w:p>
        </w:tc>
        <w:tc>
          <w:tcPr>
            <w:tcW w:w="7603" w:type="dxa"/>
            <w:shd w:val="clear" w:color="auto" w:fill="auto"/>
            <w:noWrap/>
            <w:vAlign w:val="bottom"/>
            <w:hideMark/>
          </w:tcPr>
          <w:p w14:paraId="7F8DE9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dia Access Control</w:t>
            </w:r>
          </w:p>
        </w:tc>
      </w:tr>
      <w:tr w:rsidR="00972113" w:rsidRPr="00972113" w14:paraId="5A156F44" w14:textId="77777777" w:rsidTr="008C04BC">
        <w:trPr>
          <w:trHeight w:val="315"/>
        </w:trPr>
        <w:tc>
          <w:tcPr>
            <w:tcW w:w="1323" w:type="dxa"/>
            <w:shd w:val="clear" w:color="auto" w:fill="auto"/>
            <w:noWrap/>
            <w:vAlign w:val="bottom"/>
            <w:hideMark/>
          </w:tcPr>
          <w:p w14:paraId="5F2BE69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OSFET</w:t>
            </w:r>
          </w:p>
        </w:tc>
        <w:tc>
          <w:tcPr>
            <w:tcW w:w="7603" w:type="dxa"/>
            <w:shd w:val="clear" w:color="auto" w:fill="auto"/>
            <w:noWrap/>
            <w:vAlign w:val="bottom"/>
            <w:hideMark/>
          </w:tcPr>
          <w:p w14:paraId="323944E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tal-Oxide-Semiconductor Field-Effect Transistor</w:t>
            </w:r>
          </w:p>
        </w:tc>
      </w:tr>
      <w:tr w:rsidR="00972113" w:rsidRPr="00972113" w14:paraId="6742ED14" w14:textId="77777777" w:rsidTr="008C04BC">
        <w:trPr>
          <w:trHeight w:val="315"/>
        </w:trPr>
        <w:tc>
          <w:tcPr>
            <w:tcW w:w="1323" w:type="dxa"/>
            <w:shd w:val="clear" w:color="auto" w:fill="auto"/>
            <w:noWrap/>
            <w:vAlign w:val="bottom"/>
            <w:hideMark/>
          </w:tcPr>
          <w:p w14:paraId="035A6EA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FC</w:t>
            </w:r>
          </w:p>
        </w:tc>
        <w:tc>
          <w:tcPr>
            <w:tcW w:w="7603" w:type="dxa"/>
            <w:shd w:val="clear" w:color="auto" w:fill="auto"/>
            <w:noWrap/>
            <w:vAlign w:val="bottom"/>
            <w:hideMark/>
          </w:tcPr>
          <w:p w14:paraId="3F52D1A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ear Field Communication</w:t>
            </w:r>
          </w:p>
        </w:tc>
      </w:tr>
      <w:tr w:rsidR="00972113" w:rsidRPr="00972113" w14:paraId="2F44395C" w14:textId="77777777" w:rsidTr="008C04BC">
        <w:trPr>
          <w:trHeight w:val="315"/>
        </w:trPr>
        <w:tc>
          <w:tcPr>
            <w:tcW w:w="1323" w:type="dxa"/>
            <w:shd w:val="clear" w:color="auto" w:fill="auto"/>
            <w:noWrap/>
            <w:vAlign w:val="bottom"/>
            <w:hideMark/>
          </w:tcPr>
          <w:p w14:paraId="0D8E158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Amp</w:t>
            </w:r>
          </w:p>
        </w:tc>
        <w:tc>
          <w:tcPr>
            <w:tcW w:w="7603" w:type="dxa"/>
            <w:shd w:val="clear" w:color="auto" w:fill="auto"/>
            <w:noWrap/>
            <w:vAlign w:val="bottom"/>
            <w:hideMark/>
          </w:tcPr>
          <w:p w14:paraId="1EDD6A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erational Amplifier</w:t>
            </w:r>
          </w:p>
        </w:tc>
      </w:tr>
      <w:tr w:rsidR="00972113" w:rsidRPr="00972113" w14:paraId="55DC8ABF" w14:textId="77777777" w:rsidTr="008C04BC">
        <w:trPr>
          <w:trHeight w:val="315"/>
        </w:trPr>
        <w:tc>
          <w:tcPr>
            <w:tcW w:w="1323" w:type="dxa"/>
            <w:shd w:val="clear" w:color="auto" w:fill="auto"/>
            <w:noWrap/>
            <w:vAlign w:val="bottom"/>
            <w:hideMark/>
          </w:tcPr>
          <w:p w14:paraId="67593E0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CB</w:t>
            </w:r>
          </w:p>
        </w:tc>
        <w:tc>
          <w:tcPr>
            <w:tcW w:w="7603" w:type="dxa"/>
            <w:shd w:val="clear" w:color="auto" w:fill="auto"/>
            <w:noWrap/>
            <w:vAlign w:val="bottom"/>
            <w:hideMark/>
          </w:tcPr>
          <w:p w14:paraId="65ADC14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rinted Circuit Board</w:t>
            </w:r>
          </w:p>
        </w:tc>
      </w:tr>
      <w:tr w:rsidR="00972113" w:rsidRPr="00972113" w14:paraId="2C9E65C7" w14:textId="77777777" w:rsidTr="008C04BC">
        <w:trPr>
          <w:trHeight w:val="315"/>
        </w:trPr>
        <w:tc>
          <w:tcPr>
            <w:tcW w:w="1323" w:type="dxa"/>
            <w:shd w:val="clear" w:color="auto" w:fill="auto"/>
            <w:noWrap/>
            <w:vAlign w:val="bottom"/>
            <w:hideMark/>
          </w:tcPr>
          <w:p w14:paraId="08C3A5F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FID</w:t>
            </w:r>
          </w:p>
        </w:tc>
        <w:tc>
          <w:tcPr>
            <w:tcW w:w="7603" w:type="dxa"/>
            <w:shd w:val="clear" w:color="auto" w:fill="auto"/>
            <w:noWrap/>
            <w:vAlign w:val="bottom"/>
            <w:hideMark/>
          </w:tcPr>
          <w:p w14:paraId="54C1DF3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adio-Frequency Identification</w:t>
            </w:r>
          </w:p>
        </w:tc>
      </w:tr>
      <w:tr w:rsidR="00972113" w:rsidRPr="00972113" w14:paraId="4CFCA152" w14:textId="77777777" w:rsidTr="008C04BC">
        <w:trPr>
          <w:trHeight w:val="315"/>
        </w:trPr>
        <w:tc>
          <w:tcPr>
            <w:tcW w:w="1323" w:type="dxa"/>
            <w:shd w:val="clear" w:color="auto" w:fill="auto"/>
            <w:noWrap/>
            <w:vAlign w:val="bottom"/>
            <w:hideMark/>
          </w:tcPr>
          <w:p w14:paraId="53B360B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SSI</w:t>
            </w:r>
          </w:p>
        </w:tc>
        <w:tc>
          <w:tcPr>
            <w:tcW w:w="7603" w:type="dxa"/>
            <w:shd w:val="clear" w:color="auto" w:fill="auto"/>
            <w:noWrap/>
            <w:vAlign w:val="bottom"/>
            <w:hideMark/>
          </w:tcPr>
          <w:p w14:paraId="2392ACD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ceived Signal Strength Indicator</w:t>
            </w:r>
          </w:p>
        </w:tc>
      </w:tr>
      <w:tr w:rsidR="00972113" w:rsidRPr="00972113" w14:paraId="1516B0FE" w14:textId="77777777" w:rsidTr="008C04BC">
        <w:trPr>
          <w:trHeight w:val="315"/>
        </w:trPr>
        <w:tc>
          <w:tcPr>
            <w:tcW w:w="1323" w:type="dxa"/>
            <w:shd w:val="clear" w:color="auto" w:fill="auto"/>
            <w:noWrap/>
            <w:vAlign w:val="bottom"/>
            <w:hideMark/>
          </w:tcPr>
          <w:p w14:paraId="12C5A70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TC</w:t>
            </w:r>
          </w:p>
        </w:tc>
        <w:tc>
          <w:tcPr>
            <w:tcW w:w="7603" w:type="dxa"/>
            <w:shd w:val="clear" w:color="auto" w:fill="auto"/>
            <w:noWrap/>
            <w:vAlign w:val="bottom"/>
            <w:hideMark/>
          </w:tcPr>
          <w:p w14:paraId="43A467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al-time Clock</w:t>
            </w:r>
          </w:p>
        </w:tc>
      </w:tr>
      <w:tr w:rsidR="00972113" w:rsidRPr="00972113" w14:paraId="78AA1D1A" w14:textId="77777777" w:rsidTr="008C04BC">
        <w:trPr>
          <w:trHeight w:val="315"/>
        </w:trPr>
        <w:tc>
          <w:tcPr>
            <w:tcW w:w="1323" w:type="dxa"/>
            <w:shd w:val="clear" w:color="auto" w:fill="auto"/>
            <w:noWrap/>
            <w:vAlign w:val="bottom"/>
            <w:hideMark/>
          </w:tcPr>
          <w:p w14:paraId="2290C7F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w:t>
            </w:r>
          </w:p>
        </w:tc>
        <w:tc>
          <w:tcPr>
            <w:tcW w:w="7603" w:type="dxa"/>
            <w:shd w:val="clear" w:color="auto" w:fill="auto"/>
            <w:noWrap/>
            <w:vAlign w:val="bottom"/>
            <w:hideMark/>
          </w:tcPr>
          <w:p w14:paraId="2754BB8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w:t>
            </w:r>
          </w:p>
        </w:tc>
      </w:tr>
      <w:tr w:rsidR="00972113" w:rsidRPr="00972113" w14:paraId="69B3AE3C" w14:textId="77777777" w:rsidTr="008C04BC">
        <w:trPr>
          <w:trHeight w:val="315"/>
        </w:trPr>
        <w:tc>
          <w:tcPr>
            <w:tcW w:w="1323" w:type="dxa"/>
            <w:shd w:val="clear" w:color="auto" w:fill="auto"/>
            <w:noWrap/>
            <w:vAlign w:val="bottom"/>
            <w:hideMark/>
          </w:tcPr>
          <w:p w14:paraId="312B551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IO</w:t>
            </w:r>
          </w:p>
        </w:tc>
        <w:tc>
          <w:tcPr>
            <w:tcW w:w="7603" w:type="dxa"/>
            <w:shd w:val="clear" w:color="auto" w:fill="auto"/>
            <w:noWrap/>
            <w:vAlign w:val="bottom"/>
            <w:hideMark/>
          </w:tcPr>
          <w:p w14:paraId="666C743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 Input Output</w:t>
            </w:r>
          </w:p>
        </w:tc>
      </w:tr>
      <w:tr w:rsidR="00972113" w:rsidRPr="00972113" w14:paraId="3FB1DC54" w14:textId="77777777" w:rsidTr="008C04BC">
        <w:trPr>
          <w:trHeight w:val="315"/>
        </w:trPr>
        <w:tc>
          <w:tcPr>
            <w:tcW w:w="1323" w:type="dxa"/>
            <w:shd w:val="clear" w:color="auto" w:fill="auto"/>
            <w:noWrap/>
            <w:vAlign w:val="bottom"/>
            <w:hideMark/>
          </w:tcPr>
          <w:p w14:paraId="2D30137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NR</w:t>
            </w:r>
          </w:p>
        </w:tc>
        <w:tc>
          <w:tcPr>
            <w:tcW w:w="7603" w:type="dxa"/>
            <w:shd w:val="clear" w:color="auto" w:fill="auto"/>
            <w:noWrap/>
            <w:vAlign w:val="bottom"/>
            <w:hideMark/>
          </w:tcPr>
          <w:p w14:paraId="28682DC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ignal-to-Noise Ratio</w:t>
            </w:r>
          </w:p>
        </w:tc>
      </w:tr>
      <w:tr w:rsidR="00972113" w:rsidRPr="00972113" w14:paraId="33CEAB9C" w14:textId="77777777" w:rsidTr="008C04BC">
        <w:trPr>
          <w:trHeight w:val="315"/>
        </w:trPr>
        <w:tc>
          <w:tcPr>
            <w:tcW w:w="1323" w:type="dxa"/>
            <w:shd w:val="clear" w:color="auto" w:fill="auto"/>
            <w:noWrap/>
            <w:vAlign w:val="bottom"/>
            <w:hideMark/>
          </w:tcPr>
          <w:p w14:paraId="255E47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PI</w:t>
            </w:r>
          </w:p>
        </w:tc>
        <w:tc>
          <w:tcPr>
            <w:tcW w:w="7603" w:type="dxa"/>
            <w:shd w:val="clear" w:color="auto" w:fill="auto"/>
            <w:noWrap/>
            <w:vAlign w:val="bottom"/>
            <w:hideMark/>
          </w:tcPr>
          <w:p w14:paraId="2CEDA48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Peripheral Interface</w:t>
            </w:r>
          </w:p>
        </w:tc>
      </w:tr>
      <w:tr w:rsidR="00972113" w:rsidRPr="00972113" w14:paraId="4BBDE42B" w14:textId="77777777" w:rsidTr="008C04BC">
        <w:trPr>
          <w:trHeight w:val="315"/>
        </w:trPr>
        <w:tc>
          <w:tcPr>
            <w:tcW w:w="1323" w:type="dxa"/>
            <w:shd w:val="clear" w:color="auto" w:fill="auto"/>
            <w:noWrap/>
            <w:vAlign w:val="bottom"/>
            <w:hideMark/>
          </w:tcPr>
          <w:p w14:paraId="1A9A593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WD</w:t>
            </w:r>
          </w:p>
        </w:tc>
        <w:tc>
          <w:tcPr>
            <w:tcW w:w="7603" w:type="dxa"/>
            <w:shd w:val="clear" w:color="auto" w:fill="auto"/>
            <w:noWrap/>
            <w:vAlign w:val="bottom"/>
            <w:hideMark/>
          </w:tcPr>
          <w:p w14:paraId="2E5D48C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Wire Debug</w:t>
            </w:r>
          </w:p>
        </w:tc>
      </w:tr>
      <w:tr w:rsidR="00972113" w:rsidRPr="00972113" w14:paraId="506DFBA8" w14:textId="77777777" w:rsidTr="008C04BC">
        <w:trPr>
          <w:trHeight w:val="315"/>
        </w:trPr>
        <w:tc>
          <w:tcPr>
            <w:tcW w:w="1323" w:type="dxa"/>
            <w:shd w:val="clear" w:color="auto" w:fill="auto"/>
            <w:noWrap/>
            <w:vAlign w:val="bottom"/>
            <w:hideMark/>
          </w:tcPr>
          <w:p w14:paraId="4EE7125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CXO</w:t>
            </w:r>
          </w:p>
        </w:tc>
        <w:tc>
          <w:tcPr>
            <w:tcW w:w="7603" w:type="dxa"/>
            <w:shd w:val="clear" w:color="auto" w:fill="auto"/>
            <w:noWrap/>
            <w:vAlign w:val="bottom"/>
            <w:hideMark/>
          </w:tcPr>
          <w:p w14:paraId="11B7BA2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emperature-Compensated Crystal Oscillator</w:t>
            </w:r>
          </w:p>
        </w:tc>
      </w:tr>
      <w:tr w:rsidR="00972113" w:rsidRPr="00972113" w14:paraId="7EBB009E" w14:textId="77777777" w:rsidTr="008C04BC">
        <w:trPr>
          <w:trHeight w:val="315"/>
        </w:trPr>
        <w:tc>
          <w:tcPr>
            <w:tcW w:w="1323" w:type="dxa"/>
            <w:shd w:val="clear" w:color="auto" w:fill="auto"/>
            <w:noWrap/>
            <w:vAlign w:val="bottom"/>
            <w:hideMark/>
          </w:tcPr>
          <w:p w14:paraId="265C356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ART</w:t>
            </w:r>
          </w:p>
        </w:tc>
        <w:tc>
          <w:tcPr>
            <w:tcW w:w="7603" w:type="dxa"/>
            <w:shd w:val="clear" w:color="auto" w:fill="auto"/>
            <w:noWrap/>
            <w:vAlign w:val="bottom"/>
            <w:hideMark/>
          </w:tcPr>
          <w:p w14:paraId="3A7A3E7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Synchronous) Asynchronous Receiver-Transmitter </w:t>
            </w:r>
          </w:p>
        </w:tc>
      </w:tr>
      <w:tr w:rsidR="00972113" w:rsidRPr="00972113" w14:paraId="227BC6C2" w14:textId="77777777" w:rsidTr="008C04BC">
        <w:trPr>
          <w:trHeight w:val="315"/>
        </w:trPr>
        <w:tc>
          <w:tcPr>
            <w:tcW w:w="1323" w:type="dxa"/>
            <w:shd w:val="clear" w:color="auto" w:fill="auto"/>
            <w:noWrap/>
            <w:vAlign w:val="bottom"/>
            <w:hideMark/>
          </w:tcPr>
          <w:p w14:paraId="67139F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ART</w:t>
            </w:r>
          </w:p>
        </w:tc>
        <w:tc>
          <w:tcPr>
            <w:tcW w:w="7603" w:type="dxa"/>
            <w:shd w:val="clear" w:color="auto" w:fill="auto"/>
            <w:noWrap/>
            <w:vAlign w:val="bottom"/>
            <w:hideMark/>
          </w:tcPr>
          <w:p w14:paraId="76E3F6B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Asynchronous Receiver-Transmitter </w:t>
            </w:r>
          </w:p>
        </w:tc>
      </w:tr>
      <w:tr w:rsidR="00972113" w:rsidRPr="00972113" w14:paraId="6EA4ED67" w14:textId="77777777" w:rsidTr="008C04BC">
        <w:trPr>
          <w:trHeight w:val="315"/>
        </w:trPr>
        <w:tc>
          <w:tcPr>
            <w:tcW w:w="1323" w:type="dxa"/>
            <w:shd w:val="clear" w:color="auto" w:fill="auto"/>
            <w:noWrap/>
            <w:vAlign w:val="bottom"/>
            <w:hideMark/>
          </w:tcPr>
          <w:p w14:paraId="0184CE0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RL</w:t>
            </w:r>
          </w:p>
        </w:tc>
        <w:tc>
          <w:tcPr>
            <w:tcW w:w="7603" w:type="dxa"/>
            <w:shd w:val="clear" w:color="auto" w:fill="auto"/>
            <w:noWrap/>
            <w:vAlign w:val="bottom"/>
            <w:hideMark/>
          </w:tcPr>
          <w:p w14:paraId="5EE0BC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form Resource Locator</w:t>
            </w:r>
          </w:p>
        </w:tc>
      </w:tr>
      <w:tr w:rsidR="00972113" w:rsidRPr="00972113" w14:paraId="5050DA7A" w14:textId="77777777" w:rsidTr="008C04BC">
        <w:trPr>
          <w:trHeight w:val="315"/>
        </w:trPr>
        <w:tc>
          <w:tcPr>
            <w:tcW w:w="1323" w:type="dxa"/>
            <w:shd w:val="clear" w:color="auto" w:fill="auto"/>
            <w:noWrap/>
            <w:vAlign w:val="bottom"/>
            <w:hideMark/>
          </w:tcPr>
          <w:p w14:paraId="4834716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w:t>
            </w:r>
          </w:p>
        </w:tc>
        <w:tc>
          <w:tcPr>
            <w:tcW w:w="7603" w:type="dxa"/>
            <w:shd w:val="clear" w:color="auto" w:fill="auto"/>
            <w:noWrap/>
            <w:vAlign w:val="bottom"/>
            <w:hideMark/>
          </w:tcPr>
          <w:p w14:paraId="1EEEF5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versal Serial Bus</w:t>
            </w:r>
          </w:p>
        </w:tc>
      </w:tr>
      <w:tr w:rsidR="00972113" w:rsidRPr="00972113" w14:paraId="60310693" w14:textId="77777777" w:rsidTr="008C04BC">
        <w:trPr>
          <w:trHeight w:val="315"/>
        </w:trPr>
        <w:tc>
          <w:tcPr>
            <w:tcW w:w="1323" w:type="dxa"/>
            <w:shd w:val="clear" w:color="auto" w:fill="auto"/>
            <w:noWrap/>
            <w:vAlign w:val="bottom"/>
            <w:hideMark/>
          </w:tcPr>
          <w:p w14:paraId="48DA69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TC</w:t>
            </w:r>
          </w:p>
        </w:tc>
        <w:tc>
          <w:tcPr>
            <w:tcW w:w="7603" w:type="dxa"/>
            <w:shd w:val="clear" w:color="auto" w:fill="auto"/>
            <w:vAlign w:val="center"/>
            <w:hideMark/>
          </w:tcPr>
          <w:p w14:paraId="7E17555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ordinated Universal Time</w:t>
            </w:r>
          </w:p>
        </w:tc>
      </w:tr>
      <w:tr w:rsidR="00972113" w:rsidRPr="00972113" w14:paraId="2379A9E9" w14:textId="77777777" w:rsidTr="008C04BC">
        <w:trPr>
          <w:trHeight w:val="315"/>
        </w:trPr>
        <w:tc>
          <w:tcPr>
            <w:tcW w:w="1323" w:type="dxa"/>
            <w:shd w:val="clear" w:color="auto" w:fill="auto"/>
            <w:noWrap/>
            <w:vAlign w:val="bottom"/>
            <w:hideMark/>
          </w:tcPr>
          <w:p w14:paraId="53D622D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VC</w:t>
            </w:r>
          </w:p>
        </w:tc>
        <w:tc>
          <w:tcPr>
            <w:tcW w:w="7603" w:type="dxa"/>
            <w:shd w:val="clear" w:color="auto" w:fill="auto"/>
            <w:noWrap/>
            <w:vAlign w:val="bottom"/>
            <w:hideMark/>
          </w:tcPr>
          <w:p w14:paraId="5904AD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 Video Device Class</w:t>
            </w:r>
          </w:p>
        </w:tc>
      </w:tr>
      <w:tr w:rsidR="00972113" w:rsidRPr="00972113" w14:paraId="608612E4" w14:textId="77777777" w:rsidTr="008C04BC">
        <w:trPr>
          <w:trHeight w:val="315"/>
        </w:trPr>
        <w:tc>
          <w:tcPr>
            <w:tcW w:w="1323" w:type="dxa"/>
            <w:shd w:val="clear" w:color="auto" w:fill="auto"/>
            <w:noWrap/>
            <w:vAlign w:val="bottom"/>
            <w:hideMark/>
          </w:tcPr>
          <w:p w14:paraId="0D780CF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Fi</w:t>
            </w:r>
          </w:p>
        </w:tc>
        <w:tc>
          <w:tcPr>
            <w:tcW w:w="7603" w:type="dxa"/>
            <w:shd w:val="clear" w:color="auto" w:fill="auto"/>
            <w:noWrap/>
            <w:vAlign w:val="bottom"/>
            <w:hideMark/>
          </w:tcPr>
          <w:p w14:paraId="51951CF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reless Fidelity</w:t>
            </w:r>
          </w:p>
        </w:tc>
      </w:tr>
    </w:tbl>
    <w:p w14:paraId="69EEE528" w14:textId="6A922A52" w:rsidR="00972113" w:rsidRPr="00B2564A" w:rsidRDefault="00972113" w:rsidP="00235903">
      <w:pPr>
        <w:sectPr w:rsidR="00972113" w:rsidRPr="00B2564A" w:rsidSect="00ED36FB">
          <w:type w:val="continuous"/>
          <w:pgSz w:w="11906" w:h="16838" w:code="9"/>
          <w:pgMar w:top="1134" w:right="1134" w:bottom="1134" w:left="1134" w:header="708" w:footer="708" w:gutter="0"/>
          <w:pgNumType w:fmt="lowerRoman" w:start="1"/>
          <w:cols w:space="708"/>
          <w:docGrid w:linePitch="360"/>
        </w:sectPr>
      </w:pPr>
    </w:p>
    <w:p w14:paraId="7EE1CF28" w14:textId="494A365C" w:rsidR="00E72F59" w:rsidRPr="00B2564A" w:rsidRDefault="008C6A2B" w:rsidP="004D0A04">
      <w:pPr>
        <w:pStyle w:val="Heading1"/>
        <w:numPr>
          <w:ilvl w:val="0"/>
          <w:numId w:val="27"/>
        </w:numPr>
      </w:pPr>
      <w:bookmarkStart w:id="7" w:name="_Toc145709086"/>
      <w:r w:rsidRPr="00B2564A">
        <w:lastRenderedPageBreak/>
        <w:t>I</w:t>
      </w:r>
      <w:r w:rsidR="00E72F59" w:rsidRPr="00B2564A">
        <w:t>ntroduction</w:t>
      </w:r>
      <w:bookmarkEnd w:id="7"/>
    </w:p>
    <w:p w14:paraId="0CF6F6E4" w14:textId="000575F2" w:rsidR="00E72F59" w:rsidRDefault="00154E1C" w:rsidP="000D6016">
      <w:pPr>
        <w:pStyle w:val="Heading2"/>
      </w:pPr>
      <w:bookmarkStart w:id="8" w:name="_Toc145709087"/>
      <w:r w:rsidRPr="00B2564A">
        <w:t>Background</w:t>
      </w:r>
      <w:bookmarkEnd w:id="8"/>
    </w:p>
    <w:p w14:paraId="6BD94E92" w14:textId="0ADABCF5" w:rsidR="00E66D83" w:rsidRDefault="00E66D83" w:rsidP="00E66D83">
      <w:pPr>
        <w:jc w:val="both"/>
      </w:pPr>
      <w:bookmarkStart w:id="9" w:name="_Ref130383562"/>
      <w:r>
        <w:t xml:space="preserve">In Vietnam, agriculture provides work to over half the population </w:t>
      </w:r>
      <w:r>
        <w:fldChar w:fldCharType="begin" w:fldLock="1"/>
      </w:r>
      <w:r>
        <w:instrText>ADDIN CSL_CITATION {"citationItems":[{"id":"ITEM-1","itemData":{"author":[{"dropping-particle":"","family":"Buttinger","given":"Joseph","non-dropping-particle":"","parse-names":false,"suffix":""},{"dropping-particle":"","family":"Hickey","given":"Gerald C.","non-dropping-particle":"","parse-names":false,"suffix":""},{"dropping-particle":"","family":"Osborne","given":"Milton Edgeworth","non-dropping-particle":"","parse-names":false,"suffix":""},{"dropping-particle":"","family":"Duiker","given":"William J.","non-dropping-particle":"","parse-names":false,"suffix":""},{"dropping-particle":"","family":"Jamieson","given":"Neil L.","non-dropping-particle":"","parse-names":false,"suffix":""},{"dropping-particle":"","family":"Turley","given":"William S.","non-dropping-particle":"","parse-names":false,"suffix":""},{"dropping-particle":"","family":"Whitworth","given":"Rob","non-dropping-particle":"","parse-names":false,"suffix":""},{"dropping-particle":"","family":"The Editors of Encyclopaedia Britannica","given":"","non-dropping-particle":"","parse-names":false,"suffix":""}],"container-title":"Encyclopaedia Britannica","id":"ITEM-1","issued":{"date-parts":[["0"]]},"title":"Agriculture, forestry, and fishing","type":"article-magazine"},"uris":["http://www.mendeley.com/documents/?uuid=76a7c4de-220b-4801-9c3a-4fee0665e0b4"]}],"mendeley":{"formattedCitation":"[1]","plainTextFormattedCitation":"[1]","previouslyFormattedCitation":"[1]"},"properties":{"noteIndex":0},"schema":"https://github.com/citation-style-language/schema/raw/master/csl-citation.json"}</w:instrText>
      </w:r>
      <w:r>
        <w:fldChar w:fldCharType="separate"/>
      </w:r>
      <w:r w:rsidRPr="00054396">
        <w:t>[1]</w:t>
      </w:r>
      <w:r>
        <w:fldChar w:fldCharType="end"/>
      </w:r>
      <w:r>
        <w:t xml:space="preserve"> and accounts for 12.56% of the Gross Domestic Product (GDP) as of 2021 </w:t>
      </w:r>
      <w:r>
        <w:fldChar w:fldCharType="begin" w:fldLock="1"/>
      </w:r>
      <w:r>
        <w:instrText>ADDIN CSL_CITATION {"citationItems":[{"id":"ITEM-1","itemData":{"URL":"https://tradingeconomics.com/vietnam/agriculture-value-added-percent-of-gdp-wb-data.html","author":[{"dropping-particle":"","family":"Trading Economics","given":"","non-dropping-particle":"","parse-names":false,"suffix":""}],"container-title":"Trading Economics","id":"ITEM-1","issued":{"date-parts":[["0"]]},"title":"Vietnam - Agriculture, Value Added (% Of GDP)","type":"webpage"},"uris":["http://www.mendeley.com/documents/?uuid=62325af2-1eed-4c71-8f40-719eed1d2314"]}],"mendeley":{"formattedCitation":"[2]","plainTextFormattedCitation":"[2]","previouslyFormattedCitation":"[2]"},"properties":{"noteIndex":0},"schema":"https://github.com/citation-style-language/schema/raw/master/csl-citation.json"}</w:instrText>
      </w:r>
      <w:r>
        <w:fldChar w:fldCharType="separate"/>
      </w:r>
      <w:r w:rsidRPr="00BB39C4">
        <w:t>[2]</w:t>
      </w:r>
      <w:r>
        <w:fldChar w:fldCharType="end"/>
      </w:r>
      <w:r>
        <w:t xml:space="preserve">. Despite experiencing a growth in agricultural productions </w:t>
      </w:r>
      <w:r>
        <w:fldChar w:fldCharType="begin" w:fldLock="1"/>
      </w:r>
      <w:r>
        <w:instrText>ADDIN CSL_CITATION {"citationItems":[{"id":"ITEM-1","itemData":{"author":[{"dropping-particle":"","family":"Nguyen","given":"Uyen","non-dropping-particle":"","parse-names":false,"suffix":""}],"container-title":"Vietnam Briefing","id":"ITEM-1","issued":{"date-parts":[["2023"]]},"title":"Vietnam’s Agricultural Sector: Rising Star in Food Production","type":"article-magazine"},"uris":["http://www.mendeley.com/documents/?uuid=b70a60bc-f273-41fd-8f72-53f40005a89f"]}],"mendeley":{"formattedCitation":"[3]","plainTextFormattedCitation":"[3]","previouslyFormattedCitation":"[3]"},"properties":{"noteIndex":0},"schema":"https://github.com/citation-style-language/schema/raw/master/csl-citation.json"}</w:instrText>
      </w:r>
      <w:r>
        <w:fldChar w:fldCharType="separate"/>
      </w:r>
      <w:r w:rsidRPr="00233B98">
        <w:t>[3]</w:t>
      </w:r>
      <w:r>
        <w:fldChar w:fldCharType="end"/>
      </w:r>
      <w:r>
        <w:t xml:space="preserve">, Vietnam still faces infrastructure limitations, particularly when it comes to applying technological advances. From 2019 to 2022, the number of installed agrometeorology station remained 29 across the 1,750 km long of land territory with no plans of addition </w:t>
      </w:r>
      <w:r>
        <w:fldChar w:fldCharType="begin" w:fldLock="1"/>
      </w:r>
      <w:r>
        <w:instrText>ADDIN CSL_CITATION {"citationItems":[{"id":"ITEM-1","itemData":{"URL":"https://www.monre.gov.vn/Pages/hien-trang-mang-luoi-quan-trac-khi-tuong-con-nhieu-kho-khan,-han-che..aspx","author":[{"dropping-particle":"","family":"Ministry of Natural Resources and Environment Vietnam","given":"","non-dropping-particle":"","parse-names":false,"suffix":""}],"container-title":"Ministry of Natural Resources and Environment Vietnam","id":"ITEM-1","issued":{"date-parts":[["2019"]]},"title":"Hiện trạng mạng lưới quan trắc khí tượng còn nhiều khó khăn, hạn chế.","type":"webpage"},"uris":["http://www.mendeley.com/documents/?uuid=ac5c4b25-6d60-4524-a06c-31b664667f76"]},{"id":"ITEM-2","itemData":{"container-title":"Vietnam Meteorological and Hydrological Administration","id":"ITEM-2","issued":{"date-parts":[["2022"]]},"title":"Trung tâm Ứng dụng công nghệ Khí tượng Thuỷ văn tiếp tục rà soát báo cáo về Đề án khí tượng nông nghiệp","type":"article-magazine"},"uris":["http://www.mendeley.com/documents/?uuid=6b73f123-44c1-49b6-b0e1-5080251bc507"]}],"mendeley":{"formattedCitation":"[4], [5]","plainTextFormattedCitation":"[4], [5]","previouslyFormattedCitation":"[4], [5]"},"properties":{"noteIndex":0},"schema":"https://github.com/citation-style-language/schema/raw/master/csl-citation.json"}</w:instrText>
      </w:r>
      <w:r>
        <w:fldChar w:fldCharType="separate"/>
      </w:r>
      <w:r w:rsidRPr="009F3741">
        <w:t>[4], [5]</w:t>
      </w:r>
      <w:r>
        <w:fldChar w:fldCharType="end"/>
      </w:r>
      <w:r>
        <w:t>.</w:t>
      </w:r>
    </w:p>
    <w:p w14:paraId="0AA82F87" w14:textId="69C247EB" w:rsidR="00E66D83" w:rsidRDefault="00E66D83" w:rsidP="00E66D83">
      <w:pPr>
        <w:jc w:val="both"/>
      </w:pPr>
      <w:r>
        <w:t xml:space="preserve">This project proposes a design of an Autonomous Wireless Agrometeorology Station </w:t>
      </w:r>
      <w:r w:rsidR="001941FF">
        <w:t xml:space="preserve">to </w:t>
      </w:r>
      <w:r w:rsidR="00C71D74">
        <w:t xml:space="preserve">help improve the state of lacking </w:t>
      </w:r>
      <w:r w:rsidR="000C114D">
        <w:t xml:space="preserve">domestic </w:t>
      </w:r>
      <w:r w:rsidR="00E95AD4">
        <w:t>technologic product in the field of cultivation</w:t>
      </w:r>
      <w:r>
        <w:t xml:space="preserve">. Should the design </w:t>
      </w:r>
      <w:r w:rsidR="00742FC9">
        <w:t>be deemed viable</w:t>
      </w:r>
      <w:r>
        <w:t>, the stations could be installed at a low cost on any terrain and monitor the meteorological parameters of interest for remote access. This design also aims at harvesting Vietnam’s natural resources of renewable energy for the expected outcome to be self-contained. As a result, the Autonomous Wireless Agrometeorology Station becomes a part of the Internet of Things (IoT) network, introducing Precision Agriculture to boost the productivity and partially relieve the stress of hard labour on the workforce.</w:t>
      </w:r>
    </w:p>
    <w:p w14:paraId="01F7A580" w14:textId="529B72E9" w:rsidR="00FF62C5" w:rsidRPr="00B2564A" w:rsidRDefault="00277822" w:rsidP="000D6016">
      <w:pPr>
        <w:pStyle w:val="Heading2"/>
      </w:pPr>
      <w:bookmarkStart w:id="10" w:name="_Toc145709088"/>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35DAD473" w14:textId="77777777" w:rsidR="0028360B" w:rsidRPr="00B2564A" w:rsidRDefault="0028360B" w:rsidP="00C33144">
      <w:pPr>
        <w:jc w:val="both"/>
      </w:pPr>
    </w:p>
    <w:p w14:paraId="663933EF" w14:textId="04CB0EAA" w:rsidR="0098415D" w:rsidRPr="00B2564A" w:rsidRDefault="0098415D" w:rsidP="000D6016">
      <w:pPr>
        <w:pStyle w:val="Heading2"/>
      </w:pPr>
      <w:bookmarkStart w:id="11" w:name="_Toc145709089"/>
      <w:r w:rsidRPr="00B2564A">
        <w:lastRenderedPageBreak/>
        <w:t>Thesis structure</w:t>
      </w:r>
      <w:bookmarkEnd w:id="11"/>
    </w:p>
    <w:p w14:paraId="7612007F" w14:textId="77777777" w:rsidR="00971010" w:rsidRDefault="00B67A2E" w:rsidP="00C3006D">
      <w:pPr>
        <w:jc w:val="both"/>
        <w:rPr>
          <w:rFonts w:cs="Times New Roman"/>
        </w:rPr>
      </w:pPr>
      <w:r>
        <w:rPr>
          <w:rFonts w:cs="Times New Roman"/>
        </w:rPr>
        <w:t xml:space="preserve">This thesis includes </w:t>
      </w:r>
      <w:r w:rsidR="00971010">
        <w:rPr>
          <w:rFonts w:cs="Times New Roman"/>
        </w:rPr>
        <w:t>5 main chapters listed as follows.</w:t>
      </w:r>
    </w:p>
    <w:p w14:paraId="757E93C9" w14:textId="2212CFD7" w:rsidR="00A14B44" w:rsidRPr="00A14B44" w:rsidRDefault="00971010" w:rsidP="00971010">
      <w:pPr>
        <w:pStyle w:val="ListParagraph"/>
        <w:numPr>
          <w:ilvl w:val="0"/>
          <w:numId w:val="41"/>
        </w:numPr>
        <w:ind w:left="426" w:hanging="426"/>
        <w:jc w:val="both"/>
      </w:pPr>
      <w:r>
        <w:rPr>
          <w:rFonts w:cs="Times New Roman"/>
        </w:rPr>
        <w:t>Chapter 1: Introduction</w:t>
      </w:r>
      <w:r w:rsidR="0057592F">
        <w:rPr>
          <w:rFonts w:cs="Times New Roman"/>
        </w:rPr>
        <w:t xml:space="preserve">. This chapter explores the </w:t>
      </w:r>
      <w:r w:rsidR="000B6D17">
        <w:rPr>
          <w:rFonts w:cs="Times New Roman"/>
        </w:rPr>
        <w:t>state-of-the-art of agrometeorology in Vietnam</w:t>
      </w:r>
      <w:r w:rsidR="00655C80">
        <w:rPr>
          <w:rFonts w:cs="Times New Roman"/>
        </w:rPr>
        <w:t xml:space="preserve"> </w:t>
      </w:r>
      <w:r w:rsidR="00A14B44">
        <w:rPr>
          <w:rFonts w:cs="Times New Roman"/>
        </w:rPr>
        <w:t>as the motivation for this thesis</w:t>
      </w:r>
      <w:r w:rsidR="00F51DD0">
        <w:rPr>
          <w:rFonts w:cs="Times New Roman"/>
        </w:rPr>
        <w:t>, as well as the requirements the project for this thesis must meet</w:t>
      </w:r>
      <w:r w:rsidR="00A14B44">
        <w:rPr>
          <w:rFonts w:cs="Times New Roman"/>
        </w:rPr>
        <w:t>.</w:t>
      </w:r>
    </w:p>
    <w:p w14:paraId="0EA48E5E" w14:textId="77777777" w:rsidR="00CE4045" w:rsidRPr="00CE4045" w:rsidRDefault="00A14B44" w:rsidP="00971010">
      <w:pPr>
        <w:pStyle w:val="ListParagraph"/>
        <w:numPr>
          <w:ilvl w:val="0"/>
          <w:numId w:val="41"/>
        </w:numPr>
        <w:ind w:left="426" w:hanging="426"/>
        <w:jc w:val="both"/>
      </w:pPr>
      <w:r>
        <w:rPr>
          <w:rFonts w:cs="Times New Roman"/>
        </w:rPr>
        <w:t>Chapter 2: Module overview</w:t>
      </w:r>
      <w:r w:rsidR="00277C92">
        <w:rPr>
          <w:rFonts w:cs="Times New Roman"/>
        </w:rPr>
        <w:t xml:space="preserve">. This chapter goes over the modules included </w:t>
      </w:r>
      <w:r w:rsidR="000D2233">
        <w:rPr>
          <w:rFonts w:cs="Times New Roman"/>
        </w:rPr>
        <w:t>in the design for this thesis</w:t>
      </w:r>
      <w:r w:rsidR="00B57C66">
        <w:rPr>
          <w:rFonts w:cs="Times New Roman"/>
        </w:rPr>
        <w:t>, including the theoratical aspects</w:t>
      </w:r>
      <w:r w:rsidR="003D5C5B">
        <w:rPr>
          <w:rFonts w:cs="Times New Roman"/>
        </w:rPr>
        <w:t xml:space="preserve">, the hardware, and for some part, why the modules are chosen </w:t>
      </w:r>
      <w:r w:rsidR="00CE4045">
        <w:rPr>
          <w:rFonts w:cs="Times New Roman"/>
        </w:rPr>
        <w:t>for the design.</w:t>
      </w:r>
    </w:p>
    <w:p w14:paraId="4DE8E328" w14:textId="77777777" w:rsidR="003119C5" w:rsidRPr="003119C5" w:rsidRDefault="00CE4045" w:rsidP="00971010">
      <w:pPr>
        <w:pStyle w:val="ListParagraph"/>
        <w:numPr>
          <w:ilvl w:val="0"/>
          <w:numId w:val="41"/>
        </w:numPr>
        <w:ind w:left="426" w:hanging="426"/>
        <w:jc w:val="both"/>
      </w:pPr>
      <w:r>
        <w:rPr>
          <w:rFonts w:cs="Times New Roman"/>
        </w:rPr>
        <w:t>Chapter 3. Implementation. This chapter focuses on the hardware and software design of the included modules</w:t>
      </w:r>
      <w:r w:rsidR="003119C5">
        <w:rPr>
          <w:rFonts w:cs="Times New Roman"/>
        </w:rPr>
        <w:t>.</w:t>
      </w:r>
    </w:p>
    <w:p w14:paraId="3092A7D6" w14:textId="77777777" w:rsidR="005A78CB" w:rsidRPr="005A78CB" w:rsidRDefault="003119C5" w:rsidP="00971010">
      <w:pPr>
        <w:pStyle w:val="ListParagraph"/>
        <w:numPr>
          <w:ilvl w:val="0"/>
          <w:numId w:val="41"/>
        </w:numPr>
        <w:ind w:left="426" w:hanging="426"/>
        <w:jc w:val="both"/>
      </w:pPr>
      <w:r>
        <w:rPr>
          <w:rFonts w:cs="Times New Roman"/>
        </w:rPr>
        <w:t xml:space="preserve">Chapter 4. Experimental characterisation. </w:t>
      </w:r>
      <w:r w:rsidR="00AD05D8">
        <w:rPr>
          <w:rFonts w:cs="Times New Roman"/>
        </w:rPr>
        <w:t xml:space="preserve">This chapter explores the characteristics and behaviours of the included modules </w:t>
      </w:r>
      <w:r w:rsidR="00746248">
        <w:rPr>
          <w:rFonts w:cs="Times New Roman"/>
        </w:rPr>
        <w:t xml:space="preserve">when put into operation </w:t>
      </w:r>
      <w:r w:rsidR="005A78CB">
        <w:rPr>
          <w:rFonts w:cs="Times New Roman"/>
        </w:rPr>
        <w:t>with the specific hardware and software design from Chapter 3.</w:t>
      </w:r>
    </w:p>
    <w:p w14:paraId="40A7AA55" w14:textId="629DCD1B" w:rsidR="00AF4549" w:rsidRPr="00B2564A" w:rsidRDefault="005A78CB" w:rsidP="00971010">
      <w:pPr>
        <w:pStyle w:val="ListParagraph"/>
        <w:numPr>
          <w:ilvl w:val="0"/>
          <w:numId w:val="41"/>
        </w:numPr>
        <w:ind w:left="426" w:hanging="426"/>
        <w:jc w:val="both"/>
      </w:pPr>
      <w:r>
        <w:rPr>
          <w:rFonts w:cs="Times New Roman"/>
        </w:rPr>
        <w:t xml:space="preserve">Chapter 5: Conclusion and further </w:t>
      </w:r>
      <w:r w:rsidR="00D70EBF">
        <w:rPr>
          <w:rFonts w:cs="Times New Roman"/>
        </w:rPr>
        <w:t xml:space="preserve">development. This chapter goes over the test results from Chapter 4 in general while </w:t>
      </w:r>
      <w:r w:rsidR="0002473F">
        <w:rPr>
          <w:rFonts w:cs="Times New Roman"/>
        </w:rPr>
        <w:t>proposing tasks to be done for an improved design.</w:t>
      </w:r>
      <w:r w:rsidR="00AF4549" w:rsidRPr="00971010">
        <w:rPr>
          <w:rFonts w:cs="Times New Roman"/>
        </w:rPr>
        <w:br w:type="page"/>
      </w:r>
    </w:p>
    <w:p w14:paraId="5D3E42EB" w14:textId="06E81522" w:rsidR="008D3F4B" w:rsidRPr="00B2564A" w:rsidRDefault="001E5842" w:rsidP="004D0A04">
      <w:pPr>
        <w:pStyle w:val="Heading1"/>
        <w:numPr>
          <w:ilvl w:val="0"/>
          <w:numId w:val="27"/>
        </w:numPr>
      </w:pPr>
      <w:bookmarkStart w:id="12" w:name="_Toc145709090"/>
      <w:r w:rsidRPr="00B2564A">
        <w:lastRenderedPageBreak/>
        <w:t>M</w:t>
      </w:r>
      <w:r w:rsidR="008D3F4B" w:rsidRPr="00B2564A">
        <w:t>odule overview</w:t>
      </w:r>
      <w:bookmarkEnd w:id="12"/>
    </w:p>
    <w:p w14:paraId="549715C3" w14:textId="2A1297F2" w:rsidR="00C032EE" w:rsidRPr="00B2564A"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709091"/>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13C44E87"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6]–[10]","plainTextFormattedCitation":"[6]–[10]","previouslyFormattedCitation":"[6]–[10]"},"properties":{"noteIndex":0},"schema":"https://github.com/citation-style-language/schema/raw/master/csl-citation.json"}</w:instrText>
      </w:r>
      <w:r w:rsidR="00B3461E" w:rsidRPr="00B2564A">
        <w:rPr>
          <w:rFonts w:cs="Times New Roman"/>
          <w:szCs w:val="24"/>
        </w:rPr>
        <w:fldChar w:fldCharType="separate"/>
      </w:r>
      <w:r w:rsidR="00715E75" w:rsidRPr="00715E75">
        <w:rPr>
          <w:rFonts w:cs="Times New Roman"/>
          <w:szCs w:val="24"/>
        </w:rPr>
        <w:t>[6]–[10]</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FB1E93">
        <w:rPr>
          <w:rFonts w:cs="Times New Roman"/>
          <w:szCs w:val="24"/>
        </w:rPr>
        <w:t>0</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6B4E4466"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E66D83">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11]","plainTextFormattedCitation":"[11]","previouslyFormattedCitation":"[11]"},"properties":{"noteIndex":0},"schema":"https://github.com/citation-style-language/schema/raw/master/csl-citation.json"}</w:instrText>
      </w:r>
      <w:r w:rsidR="0040147F" w:rsidRPr="00B2564A">
        <w:rPr>
          <w:rFonts w:cs="Times New Roman"/>
          <w:szCs w:val="24"/>
        </w:rPr>
        <w:fldChar w:fldCharType="separate"/>
      </w:r>
      <w:r w:rsidR="00715E75" w:rsidRPr="00715E75">
        <w:rPr>
          <w:rFonts w:cs="Times New Roman"/>
          <w:szCs w:val="24"/>
        </w:rPr>
        <w:t>[11]</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FB1E93" w:rsidRPr="00B2564A">
        <w:t xml:space="preserve">Figure </w:t>
      </w:r>
      <w:r w:rsidR="00FB1E93">
        <w:t>2</w:t>
      </w:r>
      <w:r w:rsidR="00FB1E93">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FB1E93" w:rsidRPr="00B2564A">
        <w:t xml:space="preserve">Figure </w:t>
      </w:r>
      <w:r w:rsidR="00FB1E93">
        <w:t>2</w:t>
      </w:r>
      <w:r w:rsidR="00FB1E93">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22"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23"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3A340A6B" w:rsidR="0065366E" w:rsidRPr="00B2564A" w:rsidRDefault="0065366E" w:rsidP="00E70C79">
      <w:pPr>
        <w:pStyle w:val="Caption"/>
      </w:pPr>
      <w:bookmarkStart w:id="23" w:name="_Ref145240536"/>
      <w:bookmarkStart w:id="24" w:name="_Toc145711262"/>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w:t>
      </w:r>
      <w:r w:rsidR="000A3FBA">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75AF2984" w:rsidR="00264B37" w:rsidRPr="00B2564A" w:rsidRDefault="003F69E6" w:rsidP="00CA1609">
      <w:pPr>
        <w:pStyle w:val="Caption"/>
        <w:spacing w:after="0"/>
      </w:pPr>
      <w:bookmarkStart w:id="25" w:name="_Ref145241683"/>
      <w:bookmarkStart w:id="26" w:name="_Toc145711263"/>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w:t>
      </w:r>
      <w:r w:rsidR="000A3FBA">
        <w:fldChar w:fldCharType="end"/>
      </w:r>
      <w:bookmarkEnd w:id="25"/>
      <w:r w:rsidRPr="00B2564A">
        <w:t>. The counterfeit read</w:t>
      </w:r>
      <w:r w:rsidR="004C5B12" w:rsidRPr="00B2564A">
        <w:t xml:space="preserve"> as an STM32F103 Medium Density device</w:t>
      </w:r>
      <w:r w:rsidR="00435DF0" w:rsidRPr="00B2564A">
        <w:t xml:space="preserve"> </w:t>
      </w:r>
      <w:r w:rsidR="008B139D">
        <w:br/>
      </w:r>
      <w:r w:rsidR="00435DF0" w:rsidRPr="00B2564A">
        <w:t>with a 128-KB Flash memory</w:t>
      </w:r>
      <w:bookmarkEnd w:id="26"/>
      <w:r w:rsidR="00FD6AD5" w:rsidRPr="00B2564A">
        <w:t xml:space="preserve"> </w:t>
      </w:r>
    </w:p>
    <w:p w14:paraId="0D6A7868" w14:textId="4973D559" w:rsidR="00352815" w:rsidRPr="00B2564A" w:rsidRDefault="00083F50" w:rsidP="00F52913">
      <w:pPr>
        <w:spacing w:before="240"/>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E66D83">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rPr>
          <w:rFonts w:cs="Times New Roman"/>
          <w:szCs w:val="24"/>
        </w:rPr>
        <w:instrText xml:space="preserve"> PM0075 for low-, medium-high-density and connectivity line STM32F10xxx devices </w:instrText>
      </w:r>
      <w:r w:rsidR="00E66D83">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12]–[14]","plainTextFormattedCitation":"[12]–[14]","previouslyFormattedCitation":"[12]–[14]"},"properties":{"noteIndex":0},"schema":"https://github.com/citation-style-language/schema/raw/master/csl-citation.json"}</w:instrText>
      </w:r>
      <w:r w:rsidR="0065366E" w:rsidRPr="00B2564A">
        <w:rPr>
          <w:rFonts w:cs="Times New Roman"/>
          <w:szCs w:val="24"/>
        </w:rPr>
        <w:fldChar w:fldCharType="separate"/>
      </w:r>
      <w:r w:rsidR="00715E75" w:rsidRPr="00715E75">
        <w:rPr>
          <w:rFonts w:cs="Times New Roman"/>
          <w:szCs w:val="24"/>
        </w:rPr>
        <w:t>[12]–[14]</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0D6016">
      <w:pPr>
        <w:pStyle w:val="Heading2"/>
      </w:pPr>
      <w:bookmarkStart w:id="27" w:name="_Ref145242634"/>
      <w:bookmarkStart w:id="28" w:name="_Toc145709092"/>
      <w:r w:rsidRPr="00B2564A">
        <w:t xml:space="preserve">Sensor </w:t>
      </w:r>
      <w:r w:rsidR="00480F9E" w:rsidRPr="00B2564A">
        <w:t>U</w:t>
      </w:r>
      <w:r w:rsidRPr="00B2564A">
        <w:t>nits</w:t>
      </w:r>
      <w:bookmarkEnd w:id="27"/>
      <w:bookmarkEnd w:id="28"/>
    </w:p>
    <w:p w14:paraId="45C13B5C" w14:textId="1E8C519C" w:rsidR="000853D6" w:rsidRPr="00B2564A" w:rsidRDefault="000853D6" w:rsidP="000853D6">
      <w:pPr>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5]–[17]","plainTextFormattedCitation":"[15]–[17]","previouslyFormattedCitation":"[15]–[17]"},"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5]–[17]</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5709093"/>
      <w:r w:rsidRPr="00B2564A">
        <w:t>Anemometer</w:t>
      </w:r>
      <w:bookmarkEnd w:id="29"/>
      <w:bookmarkEnd w:id="30"/>
    </w:p>
    <w:p w14:paraId="0FC02FBC" w14:textId="2B51632B"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8]","plainTextFormattedCitation":"[18]","previouslyFormattedCitation":"[18]"},"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8]</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FB1E93">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4A4D467"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19]</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5"/>
                    <a:stretch>
                      <a:fillRect/>
                    </a:stretch>
                  </pic:blipFill>
                  <pic:spPr>
                    <a:xfrm>
                      <a:off x="0" y="0"/>
                      <a:ext cx="6120130" cy="2317750"/>
                    </a:xfrm>
                    <a:prstGeom prst="rect">
                      <a:avLst/>
                    </a:prstGeom>
                  </pic:spPr>
                </pic:pic>
              </a:graphicData>
            </a:graphic>
          </wp:inline>
        </w:drawing>
      </w:r>
    </w:p>
    <w:p w14:paraId="1A248233" w14:textId="2682CF8B" w:rsidR="005E7039" w:rsidRPr="00B2564A" w:rsidRDefault="007A2FFB" w:rsidP="00E70C79">
      <w:pPr>
        <w:pStyle w:val="Caption"/>
        <w:rPr>
          <w:i/>
        </w:rPr>
      </w:pPr>
      <w:bookmarkStart w:id="31" w:name="_Ref130433119"/>
      <w:bookmarkStart w:id="32" w:name="_Toc145711264"/>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w:t>
      </w:r>
      <w:r w:rsidR="000A3FBA">
        <w:fldChar w:fldCharType="end"/>
      </w:r>
      <w:bookmarkEnd w:id="31"/>
      <w:r w:rsidRPr="00B2564A">
        <w:t xml:space="preserve">. </w:t>
      </w:r>
      <w:r w:rsidR="005E7039" w:rsidRPr="00B2564A">
        <w:t>The three-cup anemometer</w:t>
      </w:r>
      <w:r w:rsidR="00D62AFE" w:rsidRPr="00B2564A">
        <w:t xml:space="preserve"> </w:t>
      </w:r>
      <w:r w:rsidR="00D62AFE"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D62AFE" w:rsidRPr="00B2564A">
        <w:fldChar w:fldCharType="separate"/>
      </w:r>
      <w:r w:rsidR="00715E75" w:rsidRPr="00715E75">
        <w:t>[6]</w:t>
      </w:r>
      <w:bookmarkEnd w:id="32"/>
      <w:r w:rsidR="00D62AFE"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7BDAC54F">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7"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37BA8CF9"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p>
        </w:tc>
      </w:tr>
    </w:tbl>
    <w:p w14:paraId="46A6AC96" w14:textId="1BC3E90F" w:rsidR="005E7039" w:rsidRPr="00B2564A" w:rsidRDefault="007A2FFB" w:rsidP="00E70C79">
      <w:pPr>
        <w:pStyle w:val="Caption"/>
        <w:rPr>
          <w:i/>
        </w:rPr>
      </w:pPr>
      <w:bookmarkStart w:id="33" w:name="_Ref130178379"/>
      <w:bookmarkStart w:id="34" w:name="_Toc145711265"/>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4</w:t>
      </w:r>
      <w:r w:rsidR="000A3FBA">
        <w:fldChar w:fldCharType="end"/>
      </w:r>
      <w:bookmarkEnd w:id="33"/>
      <w:r w:rsidR="005E7039" w:rsidRPr="00B2564A">
        <w:t>.</w:t>
      </w:r>
      <w:r w:rsidRPr="00B2564A">
        <w:t xml:space="preserve"> </w:t>
      </w:r>
      <w:r w:rsidR="00BA4E8F" w:rsidRPr="00B2564A">
        <w:t>“</w:t>
      </w:r>
      <w:r w:rsidR="005E7039" w:rsidRPr="00B2564A">
        <w:t>The internal reed switch of the anemometer</w:t>
      </w:r>
      <w:r w:rsidR="00BA4E8F" w:rsidRPr="00B2564A">
        <w:t xml:space="preserve">” </w:t>
      </w:r>
      <w:r w:rsidR="00BA4E8F"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BA4E8F" w:rsidRPr="00B2564A">
        <w:fldChar w:fldCharType="separate"/>
      </w:r>
      <w:r w:rsidR="00715E75" w:rsidRPr="00715E75">
        <w:t>[6]</w:t>
      </w:r>
      <w:bookmarkEnd w:id="34"/>
      <w:r w:rsidR="00BA4E8F" w:rsidRPr="00B2564A">
        <w:fldChar w:fldCharType="end"/>
      </w:r>
    </w:p>
    <w:p w14:paraId="0337D4D5" w14:textId="20527C12"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FB1E93" w:rsidRPr="00B2564A">
        <w:t xml:space="preserve">Figure </w:t>
      </w:r>
      <w:r w:rsidR="00FB1E93">
        <w:t>2</w:t>
      </w:r>
      <w:r w:rsidR="00FB1E93">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5709094"/>
      <w:r w:rsidRPr="00B2564A">
        <w:t xml:space="preserve">Wind </w:t>
      </w:r>
      <w:r w:rsidR="00480F9E" w:rsidRPr="00B2564A">
        <w:t>V</w:t>
      </w:r>
      <w:r w:rsidRPr="00B2564A">
        <w:t>ane</w:t>
      </w:r>
      <w:bookmarkEnd w:id="35"/>
      <w:bookmarkEnd w:id="36"/>
      <w:bookmarkEnd w:id="37"/>
    </w:p>
    <w:p w14:paraId="3D1D3706" w14:textId="43F70EF2"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FB1E93" w:rsidRPr="00B2564A">
        <w:t xml:space="preserve">Figure </w:t>
      </w:r>
      <w:r w:rsidR="00FB1E93">
        <w:t>2</w:t>
      </w:r>
      <w:r w:rsidR="00FB1E93">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0A70821A" w:rsidR="00656332" w:rsidRPr="00B2564A" w:rsidRDefault="00656332" w:rsidP="00E70C79">
      <w:pPr>
        <w:pStyle w:val="Caption"/>
      </w:pPr>
      <w:bookmarkStart w:id="38" w:name="_Ref130041050"/>
      <w:bookmarkStart w:id="39" w:name="_Toc145711266"/>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5</w:t>
      </w:r>
      <w:r w:rsidR="000A3FBA">
        <w:fldChar w:fldCharType="end"/>
      </w:r>
      <w:bookmarkEnd w:id="38"/>
      <w:r w:rsidRPr="00B2564A">
        <w:t xml:space="preserve">. The wind </w:t>
      </w:r>
      <w:r w:rsidR="00F92C6C" w:rsidRPr="00B2564A">
        <w:t>vane</w:t>
      </w:r>
      <w:r w:rsidR="00C30EEA" w:rsidRPr="00B2564A">
        <w:t xml:space="preserve"> </w:t>
      </w:r>
      <w:r w:rsidR="00C30EE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C30EEA" w:rsidRPr="00B2564A">
        <w:fldChar w:fldCharType="separate"/>
      </w:r>
      <w:r w:rsidR="00715E75" w:rsidRPr="00715E75">
        <w:t>[6]</w:t>
      </w:r>
      <w:bookmarkEnd w:id="39"/>
      <w:r w:rsidR="00C30EEA"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7BF4DD4D">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7086DED3"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w:t>
            </w:r>
          </w:p>
        </w:tc>
      </w:tr>
    </w:tbl>
    <w:p w14:paraId="1BC02308" w14:textId="403AFE38" w:rsidR="00656332" w:rsidRPr="00B2564A" w:rsidRDefault="00656332" w:rsidP="00E70C79">
      <w:pPr>
        <w:pStyle w:val="Caption"/>
      </w:pPr>
      <w:bookmarkStart w:id="40" w:name="_Ref130041020"/>
      <w:bookmarkStart w:id="41" w:name="_Toc145711267"/>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6</w:t>
      </w:r>
      <w:r w:rsidR="000A3FBA">
        <w:fldChar w:fldCharType="end"/>
      </w:r>
      <w:bookmarkEnd w:id="40"/>
      <w:r w:rsidRPr="00B2564A">
        <w:t>. Electrical circuit of the wind vane</w:t>
      </w:r>
      <w:r w:rsidR="00E075F6" w:rsidRPr="00B2564A">
        <w:t xml:space="preserve"> </w:t>
      </w:r>
      <w:r w:rsidR="00E075F6"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E075F6" w:rsidRPr="00B2564A">
        <w:fldChar w:fldCharType="separate"/>
      </w:r>
      <w:r w:rsidR="00715E75" w:rsidRPr="00715E75">
        <w:t>[6]</w:t>
      </w:r>
      <w:bookmarkEnd w:id="41"/>
      <w:r w:rsidR="00E075F6" w:rsidRPr="00B2564A">
        <w:fldChar w:fldCharType="end"/>
      </w:r>
    </w:p>
    <w:p w14:paraId="350CA22E" w14:textId="13518BC4"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FB1E93" w:rsidRPr="00B2564A">
        <w:t xml:space="preserve">Figure </w:t>
      </w:r>
      <w:r w:rsidR="00FB1E93">
        <w:t>2</w:t>
      </w:r>
      <w:r w:rsidR="00FB1E93">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 xml:space="preserve">give the direction as shown in </w:t>
      </w:r>
      <w:r w:rsidR="00B1153F" w:rsidRPr="00B2564A">
        <w:rPr>
          <w:rFonts w:cs="Times New Roman"/>
          <w:szCs w:val="24"/>
        </w:rPr>
        <w:lastRenderedPageBreak/>
        <w:fldChar w:fldCharType="begin"/>
      </w:r>
      <w:r w:rsidR="00B1153F" w:rsidRPr="00B2564A">
        <w:rPr>
          <w:rFonts w:cs="Times New Roman"/>
          <w:szCs w:val="24"/>
        </w:rPr>
        <w:instrText xml:space="preserve"> REF _Ref130178487 \h </w:instrText>
      </w:r>
      <w:r w:rsidR="00B1153F" w:rsidRPr="00B2564A">
        <w:rPr>
          <w:rFonts w:cs="Times New Roman"/>
          <w:szCs w:val="24"/>
        </w:rPr>
      </w:r>
      <w:r w:rsidR="00B1153F" w:rsidRPr="00B2564A">
        <w:rPr>
          <w:rFonts w:cs="Times New Roman"/>
          <w:szCs w:val="24"/>
        </w:rPr>
        <w:fldChar w:fldCharType="separate"/>
      </w:r>
      <w:r w:rsidR="00FB1E93" w:rsidRPr="00B2564A">
        <w:t xml:space="preserve">Table </w:t>
      </w:r>
      <w:r w:rsidR="00FB1E93">
        <w:t>2</w:t>
      </w:r>
      <w:r w:rsidR="00FB1E93" w:rsidRPr="00B2564A">
        <w:noBreakHyphen/>
      </w:r>
      <w:r w:rsidR="00FB1E93">
        <w:t>1</w:t>
      </w:r>
      <w:r w:rsidR="00B1153F" w:rsidRPr="00B2564A">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64A4E193" w14:textId="2CC6EEEC" w:rsidR="00656332" w:rsidRPr="00B2564A" w:rsidRDefault="00452F39" w:rsidP="00E70C79">
      <w:pPr>
        <w:pStyle w:val="Caption"/>
      </w:pPr>
      <w:bookmarkStart w:id="42" w:name="_Toc130048818"/>
      <w:bookmarkStart w:id="43" w:name="_Toc145709065"/>
      <w:bookmarkStart w:id="44" w:name="_Ref13017848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1</w:t>
      </w:r>
      <w:r w:rsidR="003D7D62" w:rsidRPr="00B2564A">
        <w:fldChar w:fldCharType="end"/>
      </w:r>
      <w:bookmarkEnd w:id="44"/>
      <w:r w:rsidR="00656332" w:rsidRPr="00B2564A">
        <w:t>. Wind directions by resistor values</w:t>
      </w:r>
      <w:bookmarkEnd w:id="42"/>
      <w:r w:rsidR="00D12F32" w:rsidRPr="00B2564A">
        <w:t xml:space="preserve"> </w:t>
      </w:r>
      <w:r w:rsidR="00D12F32"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D12F32" w:rsidRPr="00B2564A">
        <w:fldChar w:fldCharType="separate"/>
      </w:r>
      <w:r w:rsidR="00715E75" w:rsidRPr="00715E75">
        <w:t>[20]</w:t>
      </w:r>
      <w:bookmarkEnd w:id="43"/>
      <w:r w:rsidR="00D12F32" w:rsidRPr="00B2564A">
        <w:fldChar w:fldCharType="end"/>
      </w:r>
    </w:p>
    <w:p w14:paraId="43DEB501" w14:textId="6E5F7487" w:rsidR="00656332" w:rsidRPr="00B2564A" w:rsidRDefault="00A21BC9" w:rsidP="000C4FF0">
      <w:pPr>
        <w:jc w:val="both"/>
        <w:rPr>
          <w:rFonts w:cs="Times New Roman"/>
          <w:szCs w:val="24"/>
        </w:rPr>
      </w:pPr>
      <w:r w:rsidRPr="00B2564A">
        <w:rPr>
          <w:rFonts w:cs="Times New Roman"/>
          <w:szCs w:val="24"/>
        </w:rPr>
        <w:fldChar w:fldCharType="begin"/>
      </w:r>
      <w:r w:rsidRPr="00B2564A">
        <w:rPr>
          <w:rFonts w:cs="Times New Roman"/>
          <w:szCs w:val="24"/>
        </w:rPr>
        <w:instrText xml:space="preserve"> REF _Ref130178487 \h </w:instrText>
      </w:r>
      <w:r w:rsidRPr="00B2564A">
        <w:rPr>
          <w:rFonts w:cs="Times New Roman"/>
          <w:szCs w:val="24"/>
        </w:rPr>
      </w:r>
      <w:r w:rsidRPr="00B2564A">
        <w:rPr>
          <w:rFonts w:cs="Times New Roman"/>
          <w:szCs w:val="24"/>
        </w:rPr>
        <w:fldChar w:fldCharType="separate"/>
      </w:r>
      <w:r w:rsidR="00FB1E93" w:rsidRPr="00B2564A">
        <w:t xml:space="preserve">Table </w:t>
      </w:r>
      <w:r w:rsidR="00FB1E93">
        <w:t>2</w:t>
      </w:r>
      <w:r w:rsidR="00FB1E93" w:rsidRPr="00B2564A">
        <w:noBreakHyphen/>
      </w:r>
      <w:r w:rsidR="00FB1E93">
        <w:t>1</w:t>
      </w:r>
      <w:r w:rsidRPr="00B2564A">
        <w:rPr>
          <w:rFonts w:cs="Times New Roman"/>
          <w:szCs w:val="24"/>
        </w:rPr>
        <w:fldChar w:fldCharType="end"/>
      </w:r>
      <w:r w:rsidRPr="00B2564A">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21]","plainTextFormattedCitation":"[21]","previouslyFormattedCitation":"[21]"},"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1]</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0]</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392C84F1">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4816C948" w:rsidR="00074D49" w:rsidRPr="00B2564A" w:rsidRDefault="00656332" w:rsidP="00E70C79">
      <w:pPr>
        <w:pStyle w:val="Caption"/>
      </w:pPr>
      <w:bookmarkStart w:id="45" w:name="_Ref130041159"/>
      <w:bookmarkStart w:id="46" w:name="_Toc145711268"/>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7</w:t>
      </w:r>
      <w:r w:rsidR="000A3FBA">
        <w:fldChar w:fldCharType="end"/>
      </w:r>
      <w:bookmarkEnd w:id="45"/>
      <w:r w:rsidRPr="00B2564A">
        <w:t>. Examples of wind vane-reading circuits</w:t>
      </w:r>
      <w:bookmarkEnd w:id="46"/>
    </w:p>
    <w:p w14:paraId="2893543B" w14:textId="30692C71" w:rsidR="003C4BC6" w:rsidRPr="00B2564A" w:rsidRDefault="003C4BC6" w:rsidP="007F5BAE">
      <w:pPr>
        <w:pStyle w:val="Heading3"/>
      </w:pPr>
      <w:bookmarkStart w:id="47" w:name="_Toc145709095"/>
      <w:r w:rsidRPr="00B2564A">
        <w:t xml:space="preserve">Rain </w:t>
      </w:r>
      <w:r w:rsidR="00480F9E" w:rsidRPr="00B2564A">
        <w:t>G</w:t>
      </w:r>
      <w:r w:rsidRPr="00B2564A">
        <w:t>auge</w:t>
      </w:r>
      <w:bookmarkEnd w:id="47"/>
    </w:p>
    <w:p w14:paraId="3C9F4A54" w14:textId="25CAA802"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FB1E93" w:rsidRPr="00B2564A">
        <w:t xml:space="preserve">Figure </w:t>
      </w:r>
      <w:r w:rsidR="00FB1E93">
        <w:t>2</w:t>
      </w:r>
      <w:r w:rsidR="00FB1E93">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FB1E93" w:rsidRPr="00B2564A">
        <w:t xml:space="preserve">Figure </w:t>
      </w:r>
      <w:r w:rsidR="00FB1E93">
        <w:t>2</w:t>
      </w:r>
      <w:r w:rsidR="00FB1E93">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757DD4DB" w:rsidR="00656332" w:rsidRPr="00B2564A" w:rsidRDefault="00656332" w:rsidP="00E70C79">
      <w:pPr>
        <w:pStyle w:val="Caption"/>
      </w:pPr>
      <w:bookmarkStart w:id="48" w:name="_Ref145273404"/>
      <w:bookmarkStart w:id="49" w:name="_Toc145711269"/>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8</w:t>
      </w:r>
      <w:r w:rsidR="000A3FBA">
        <w:fldChar w:fldCharType="end"/>
      </w:r>
      <w:bookmarkEnd w:id="48"/>
      <w:r w:rsidRPr="00B2564A">
        <w:t>. The structure of the rain gauge</w:t>
      </w:r>
      <w:r w:rsidR="00926D04" w:rsidRPr="00B2564A">
        <w:t xml:space="preserve"> </w:t>
      </w:r>
      <w:r w:rsidR="00926D0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926D04" w:rsidRPr="00B2564A">
        <w:fldChar w:fldCharType="separate"/>
      </w:r>
      <w:r w:rsidR="00715E75" w:rsidRPr="00715E75">
        <w:t>[6]</w:t>
      </w:r>
      <w:bookmarkEnd w:id="49"/>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5"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0FF6D716" w:rsidR="006879DB" w:rsidRPr="00B2564A" w:rsidRDefault="006879DB" w:rsidP="00E70C79">
      <w:pPr>
        <w:pStyle w:val="Caption"/>
      </w:pPr>
      <w:bookmarkStart w:id="50" w:name="_Toc145711270"/>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9</w:t>
      </w:r>
      <w:r w:rsidR="000A3FBA">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6]</w:t>
      </w:r>
      <w:bookmarkEnd w:id="50"/>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6">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5219225" w:rsidR="00D3734D" w:rsidRPr="00B2564A" w:rsidRDefault="00D3734D" w:rsidP="00E70C79">
      <w:pPr>
        <w:pStyle w:val="Caption"/>
      </w:pPr>
      <w:bookmarkStart w:id="51" w:name="_Ref145635974"/>
      <w:bookmarkStart w:id="52" w:name="_Toc145711271"/>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0</w:t>
      </w:r>
      <w:r w:rsidR="000A3FBA">
        <w:fldChar w:fldCharType="end"/>
      </w:r>
      <w:bookmarkEnd w:id="51"/>
      <w:r w:rsidRPr="00B2564A">
        <w:t xml:space="preserve">. Orifice dimensions (in mm) of the funnel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bookmarkEnd w:id="52"/>
      <w:r w:rsidRPr="00B2564A">
        <w:fldChar w:fldCharType="end"/>
      </w:r>
    </w:p>
    <w:p w14:paraId="08D25C10" w14:textId="7E711D9B"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E66D83">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2]</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E66D83">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3" w:name="_Ref130171467"/>
      <w:bookmarkStart w:id="54" w:name="_Toc145709096"/>
      <w:r w:rsidRPr="00B2564A">
        <w:lastRenderedPageBreak/>
        <w:t>BME280</w:t>
      </w:r>
      <w:bookmarkEnd w:id="53"/>
      <w:bookmarkEnd w:id="54"/>
    </w:p>
    <w:p w14:paraId="6E19BDB4" w14:textId="6FF27587" w:rsidR="002F7309" w:rsidRPr="00B2564A" w:rsidRDefault="002F7309" w:rsidP="002F7309">
      <w:pPr>
        <w:jc w:val="both"/>
        <w:rPr>
          <w:rFonts w:cs="Times New Roman"/>
          <w:color w:val="FF0000"/>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E66D83">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23], [24]","plainTextFormattedCitation":"[23], [24]","previouslyFormattedCitation":"[23], [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3], [24]</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FB1E93" w:rsidRPr="00B2564A">
        <w:t xml:space="preserve">Figure </w:t>
      </w:r>
      <w:r w:rsidR="00FB1E93">
        <w:t>2</w:t>
      </w:r>
      <w:r w:rsidR="00FB1E93">
        <w:noBreakHyphen/>
        <w:t>12</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p w14:paraId="3EAA68D1" w14:textId="77777777" w:rsidR="00D3734D" w:rsidRPr="00B2564A" w:rsidRDefault="002F7309" w:rsidP="00D3734D">
      <w:pPr>
        <w:keepNext/>
        <w:spacing w:before="240"/>
        <w:jc w:val="center"/>
      </w:pPr>
      <w:r w:rsidRPr="00B2564A">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7">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428F8605" w:rsidR="002F7309" w:rsidRPr="00B2564A" w:rsidRDefault="00D3734D" w:rsidP="00E70C79">
      <w:pPr>
        <w:pStyle w:val="Caption"/>
      </w:pPr>
      <w:bookmarkStart w:id="55" w:name="_Toc145711272"/>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1</w:t>
      </w:r>
      <w:r w:rsidR="000A3FBA">
        <w:fldChar w:fldCharType="end"/>
      </w:r>
      <w:r w:rsidRPr="00B2564A">
        <w:t xml:space="preserve">. Dimensions of a BME280 sensor </w:t>
      </w:r>
      <w:r w:rsidRPr="00B2564A">
        <w:rPr>
          <w:i/>
        </w:rPr>
        <w:fldChar w:fldCharType="begin" w:fldLock="1"/>
      </w:r>
      <w:r w:rsidR="00E66D83">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23]","plainTextFormattedCitation":"[23]","previouslyFormattedCitation":"[23]"},"properties":{"noteIndex":0},"schema":"https://github.com/citation-style-language/schema/raw/master/csl-citation.json"}</w:instrText>
      </w:r>
      <w:r w:rsidRPr="00B2564A">
        <w:rPr>
          <w:i/>
        </w:rPr>
        <w:fldChar w:fldCharType="separate"/>
      </w:r>
      <w:r w:rsidR="00715E75" w:rsidRPr="00715E75">
        <w:t>[23]</w:t>
      </w:r>
      <w:bookmarkEnd w:id="55"/>
      <w:r w:rsidRPr="00B2564A">
        <w:rPr>
          <w:i/>
        </w:rPr>
        <w:fldChar w:fldCharType="end"/>
      </w:r>
      <w:r w:rsidR="004B3303" w:rsidRPr="00B2564A">
        <w:rPr>
          <w:color w:val="FF0000"/>
        </w:rPr>
        <w:br/>
      </w:r>
    </w:p>
    <w:p w14:paraId="04F3EC79" w14:textId="04ABC09F" w:rsidR="002F7309" w:rsidRPr="00B2564A" w:rsidRDefault="00D72F4F" w:rsidP="002F7309">
      <w:pPr>
        <w:spacing w:before="240"/>
        <w:jc w:val="center"/>
        <w:rPr>
          <w:rFonts w:cs="Times New Roman"/>
          <w:color w:val="FF0000"/>
          <w:szCs w:val="24"/>
        </w:rPr>
      </w:pPr>
      <w:r w:rsidRPr="00B2564A">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8"/>
                    <a:stretch>
                      <a:fillRect/>
                    </a:stretch>
                  </pic:blipFill>
                  <pic:spPr>
                    <a:xfrm>
                      <a:off x="0" y="0"/>
                      <a:ext cx="3876675" cy="2362200"/>
                    </a:xfrm>
                    <a:prstGeom prst="rect">
                      <a:avLst/>
                    </a:prstGeom>
                  </pic:spPr>
                </pic:pic>
              </a:graphicData>
            </a:graphic>
          </wp:inline>
        </w:drawing>
      </w:r>
    </w:p>
    <w:p w14:paraId="1CC388F8" w14:textId="03AF7B44" w:rsidR="002F7309" w:rsidRPr="00B2564A" w:rsidRDefault="002F7309" w:rsidP="00E70C79">
      <w:pPr>
        <w:pStyle w:val="Caption"/>
      </w:pPr>
      <w:bookmarkStart w:id="56" w:name="_Ref145299739"/>
      <w:bookmarkStart w:id="57" w:name="_Toc145711273"/>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2</w:t>
      </w:r>
      <w:r w:rsidR="000A3FBA">
        <w:fldChar w:fldCharType="end"/>
      </w:r>
      <w:bookmarkEnd w:id="56"/>
      <w:r w:rsidRPr="00B2564A">
        <w:t>. BME280 module with header strip</w:t>
      </w:r>
      <w:r w:rsidR="00D72F4F" w:rsidRPr="00B2564A">
        <w:t xml:space="preserve"> </w:t>
      </w:r>
      <w:r w:rsidR="003F1A2D" w:rsidRPr="00B2564A">
        <w:fldChar w:fldCharType="begin" w:fldLock="1"/>
      </w:r>
      <w:r w:rsidR="00E66D83">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5]","plainTextFormattedCitation":"[25]","previouslyFormattedCitation":"[25]"},"properties":{"noteIndex":0},"schema":"https://github.com/citation-style-language/schema/raw/master/csl-citation.json"}</w:instrText>
      </w:r>
      <w:r w:rsidR="003F1A2D" w:rsidRPr="00B2564A">
        <w:fldChar w:fldCharType="separate"/>
      </w:r>
      <w:r w:rsidR="00715E75" w:rsidRPr="00715E75">
        <w:t>[25]</w:t>
      </w:r>
      <w:bookmarkEnd w:id="57"/>
      <w:r w:rsidR="003F1A2D" w:rsidRPr="00B2564A">
        <w:fldChar w:fldCharType="end"/>
      </w:r>
    </w:p>
    <w:p w14:paraId="146A4F9D" w14:textId="0D7FA6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E66D83">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4]</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lastRenderedPageBreak/>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577CBBDD" w:rsidR="002F7309" w:rsidRPr="00B2564A"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FB1E93" w:rsidRPr="00B2564A">
        <w:t xml:space="preserve">Table </w:t>
      </w:r>
      <w:r w:rsidR="00FB1E93">
        <w:t>2</w:t>
      </w:r>
      <w:r w:rsidR="00FB1E93" w:rsidRPr="00B2564A">
        <w:noBreakHyphen/>
      </w:r>
      <w:r w:rsidR="00FB1E93">
        <w:t>2</w:t>
      </w:r>
      <w:r w:rsidR="000A5436" w:rsidRPr="00B2564A">
        <w:rPr>
          <w:rFonts w:cs="Times New Roman"/>
          <w:szCs w:val="24"/>
        </w:rPr>
        <w:fldChar w:fldCharType="end"/>
      </w:r>
      <w:r w:rsidRPr="00B2564A">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B2564A" w14:paraId="60E53838" w14:textId="77777777" w:rsidTr="009608E2">
        <w:tc>
          <w:tcPr>
            <w:tcW w:w="3256" w:type="dxa"/>
            <w:vAlign w:val="center"/>
          </w:tcPr>
          <w:p w14:paraId="02A8BA8C"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Parameter</w:t>
            </w:r>
          </w:p>
        </w:tc>
        <w:tc>
          <w:tcPr>
            <w:tcW w:w="5103" w:type="dxa"/>
            <w:vAlign w:val="center"/>
          </w:tcPr>
          <w:p w14:paraId="1E092BE2"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Valid values</w:t>
            </w:r>
          </w:p>
        </w:tc>
      </w:tr>
      <w:tr w:rsidR="00365427" w:rsidRPr="00B2564A" w14:paraId="516FBF9B" w14:textId="77777777" w:rsidTr="009608E2">
        <w:tc>
          <w:tcPr>
            <w:tcW w:w="3256" w:type="dxa"/>
            <w:vAlign w:val="center"/>
          </w:tcPr>
          <w:p w14:paraId="54AAB94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34919E3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leep mode, Normal mode, Forced mode</w:t>
            </w:r>
          </w:p>
        </w:tc>
      </w:tr>
      <w:tr w:rsidR="00365427" w:rsidRPr="00B2564A" w14:paraId="6377D2BB" w14:textId="77777777" w:rsidTr="009608E2">
        <w:tc>
          <w:tcPr>
            <w:tcW w:w="3256" w:type="dxa"/>
            <w:vAlign w:val="center"/>
          </w:tcPr>
          <w:p w14:paraId="4716816A"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456F8CC2"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365427" w:rsidRPr="00B2564A" w14:paraId="0D35F95F" w14:textId="77777777" w:rsidTr="009608E2">
        <w:tc>
          <w:tcPr>
            <w:tcW w:w="3256" w:type="dxa"/>
            <w:vAlign w:val="center"/>
          </w:tcPr>
          <w:p w14:paraId="06DC2B2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476F2046"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27A0BDA1" w14:textId="77777777" w:rsidTr="009608E2">
        <w:tc>
          <w:tcPr>
            <w:tcW w:w="3256" w:type="dxa"/>
            <w:vAlign w:val="center"/>
          </w:tcPr>
          <w:p w14:paraId="6AAC601D"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71F037FC"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381E424F" w14:textId="77777777" w:rsidTr="009608E2">
        <w:tc>
          <w:tcPr>
            <w:tcW w:w="3256" w:type="dxa"/>
            <w:vAlign w:val="center"/>
          </w:tcPr>
          <w:p w14:paraId="5C977F5C"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3AFDDD44"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365427" w:rsidRPr="00B2564A" w14:paraId="090A66C2" w14:textId="77777777" w:rsidTr="009608E2">
        <w:tc>
          <w:tcPr>
            <w:tcW w:w="3256" w:type="dxa"/>
            <w:vAlign w:val="center"/>
          </w:tcPr>
          <w:p w14:paraId="7BE2AAE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41C3A12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0.5, 10, 20, 62.5, 125, 250, 500, 1000</w:t>
            </w:r>
          </w:p>
        </w:tc>
      </w:tr>
    </w:tbl>
    <w:p w14:paraId="6F14D12D" w14:textId="2222177C" w:rsidR="002F7309" w:rsidRPr="00B2564A" w:rsidRDefault="00E3027C" w:rsidP="00E70C79">
      <w:pPr>
        <w:pStyle w:val="Caption"/>
        <w:rPr>
          <w:rFonts w:cs="Times New Roman"/>
          <w:szCs w:val="24"/>
        </w:rPr>
      </w:pPr>
      <w:bookmarkStart w:id="58" w:name="_Toc145709066"/>
      <w:bookmarkStart w:id="59" w:name="_Toc130048819"/>
      <w:bookmarkStart w:id="60" w:name="_Ref13017860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2</w:t>
      </w:r>
      <w:r w:rsidR="003D7D62" w:rsidRPr="00B2564A">
        <w:fldChar w:fldCharType="end"/>
      </w:r>
      <w:bookmarkEnd w:id="60"/>
      <w:r w:rsidR="002F7309" w:rsidRPr="00B2564A">
        <w:t xml:space="preserve">. BME280 setup parameters </w:t>
      </w:r>
      <w:r w:rsidR="002F7309"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2F7309" w:rsidRPr="00B2564A">
        <w:fldChar w:fldCharType="separate"/>
      </w:r>
      <w:bookmarkEnd w:id="59"/>
      <w:r w:rsidR="00715E75" w:rsidRPr="00715E75">
        <w:t>[24]</w:t>
      </w:r>
      <w:bookmarkEnd w:id="58"/>
      <w:r w:rsidR="002F7309" w:rsidRPr="00B2564A">
        <w:fldChar w:fldCharType="end"/>
      </w:r>
    </w:p>
    <w:p w14:paraId="1FA49F20" w14:textId="2F9A97AA" w:rsidR="00A47219" w:rsidRPr="00B2564A" w:rsidRDefault="00A47219" w:rsidP="007F5BAE">
      <w:pPr>
        <w:pStyle w:val="Heading3"/>
      </w:pPr>
      <w:bookmarkStart w:id="61" w:name="_Ref130171484"/>
      <w:bookmarkStart w:id="62" w:name="_Toc145709097"/>
      <w:r w:rsidRPr="00B2564A">
        <w:t>DS18B20</w:t>
      </w:r>
      <w:bookmarkEnd w:id="61"/>
      <w:bookmarkEnd w:id="62"/>
    </w:p>
    <w:p w14:paraId="15A491AC" w14:textId="752659B3"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6], [28]–[30]","plainTextFormattedCitation":"[26], [28]–[30]","previouslyFormattedCitation":"[26], [28]–[3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 [28]–[30]</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E66D83">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31]","plainTextFormattedCitation":"[31]","previouslyFormattedCitation":"[31]"},"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1]</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E66D83">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32], [33]","plainTextFormattedCitation":"[32], [33]","previouslyFormattedCitation":"[32], [33]"},"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2], [33]</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9"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2AD0985A" w:rsidR="002F7309" w:rsidRPr="00B2564A" w:rsidRDefault="002F7309" w:rsidP="00E70C79">
      <w:pPr>
        <w:pStyle w:val="Caption"/>
        <w:rPr>
          <w:i/>
        </w:rPr>
      </w:pPr>
      <w:bookmarkStart w:id="63" w:name="_Toc145711274"/>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3</w:t>
      </w:r>
      <w:r w:rsidR="000A3FBA">
        <w:fldChar w:fldCharType="end"/>
      </w:r>
      <w:r w:rsidRPr="00B2564A">
        <w:t>. DS18B20 hardware</w:t>
      </w:r>
      <w:bookmarkEnd w:id="63"/>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Minimum thermometer error: ±0.5 ℃ (from -10 ℃ to +85 ℃)</w:t>
      </w:r>
    </w:p>
    <w:p w14:paraId="56512090" w14:textId="610EA50C" w:rsidR="002F730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E66D83">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4], [35]","plainTextFormattedCitation":"[34], [35]","previouslyFormattedCitation":"[34], [35]"},"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4], [35]</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FB1E93" w:rsidRPr="00B2564A">
        <w:rPr>
          <w:rFonts w:cs="Times New Roman"/>
          <w:color w:val="000000" w:themeColor="text1"/>
          <w:szCs w:val="24"/>
        </w:rPr>
        <w:t xml:space="preserve">Figure </w:t>
      </w:r>
      <w:r w:rsidR="00FB1E93">
        <w:rPr>
          <w:rFonts w:cs="Times New Roman"/>
          <w:color w:val="000000" w:themeColor="text1"/>
          <w:szCs w:val="24"/>
        </w:rPr>
        <w:t>2</w:t>
      </w:r>
      <w:r w:rsidR="00FB1E93">
        <w:rPr>
          <w:rFonts w:cs="Times New Roman"/>
          <w:color w:val="000000" w:themeColor="text1"/>
          <w:szCs w:val="24"/>
        </w:rPr>
        <w:noBreakHyphen/>
        <w:t>14</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FB1E93" w:rsidRPr="00B2564A">
        <w:rPr>
          <w:rFonts w:cs="Times New Roman"/>
          <w:color w:val="000000" w:themeColor="text1"/>
          <w:szCs w:val="24"/>
        </w:rPr>
        <w:t xml:space="preserve">Figure </w:t>
      </w:r>
      <w:r w:rsidR="00FB1E93">
        <w:rPr>
          <w:rFonts w:cs="Times New Roman"/>
          <w:color w:val="000000" w:themeColor="text1"/>
          <w:szCs w:val="24"/>
        </w:rPr>
        <w:t>2</w:t>
      </w:r>
      <w:r w:rsidR="00FB1E93">
        <w:rPr>
          <w:rFonts w:cs="Times New Roman"/>
          <w:color w:val="000000" w:themeColor="text1"/>
          <w:szCs w:val="24"/>
        </w:rPr>
        <w:noBreakHyphen/>
        <w:t>14</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FB1E93" w:rsidRPr="00B2564A">
        <w:rPr>
          <w:rFonts w:cs="Times New Roman"/>
          <w:color w:val="000000" w:themeColor="text1"/>
          <w:szCs w:val="24"/>
        </w:rPr>
        <w:t xml:space="preserve">Figure </w:t>
      </w:r>
      <w:r w:rsidR="00FB1E93">
        <w:rPr>
          <w:rFonts w:cs="Times New Roman"/>
          <w:color w:val="000000" w:themeColor="text1"/>
          <w:szCs w:val="24"/>
        </w:rPr>
        <w:t>2</w:t>
      </w:r>
      <w:r w:rsidR="00FB1E93">
        <w:rPr>
          <w:rFonts w:cs="Times New Roman"/>
          <w:color w:val="000000" w:themeColor="text1"/>
          <w:szCs w:val="24"/>
        </w:rPr>
        <w:noBreakHyphen/>
        <w:t>14</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p w14:paraId="73168D3F" w14:textId="77777777" w:rsidR="001D44C9" w:rsidRPr="00B2564A" w:rsidRDefault="001D44C9" w:rsidP="008340BD">
      <w:pPr>
        <w:jc w:val="both"/>
        <w:rPr>
          <w:rFonts w:cs="Times New Roman"/>
          <w:szCs w:val="24"/>
        </w:rPr>
      </w:pP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9608E2">
            <w:pPr>
              <w:spacing w:after="0" w:line="240" w:lineRule="auto"/>
              <w:jc w:val="center"/>
              <w:textAlignment w:val="baseline"/>
              <w:rPr>
                <w:rFonts w:cs="Times New Roman"/>
                <w:color w:val="000000" w:themeColor="text1"/>
                <w:szCs w:val="24"/>
              </w:rPr>
            </w:pPr>
            <w:r w:rsidRPr="00B2564A">
              <w:rPr>
                <w:rFonts w:cs="Times New Roman"/>
                <w:color w:val="000000" w:themeColor="text1"/>
                <w:szCs w:val="24"/>
              </w:rPr>
              <w:lastRenderedPageBreak/>
              <w:drawing>
                <wp:inline distT="0" distB="0" distL="0" distR="0" wp14:anchorId="6EA39C5D" wp14:editId="20ECD823">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5128AFCB">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2"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7A8165BB">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3"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B9779E">
        <w:trPr>
          <w:trHeight w:val="300"/>
          <w:jc w:val="center"/>
        </w:trPr>
        <w:tc>
          <w:tcPr>
            <w:tcW w:w="4620" w:type="dxa"/>
            <w:shd w:val="clear" w:color="auto" w:fill="auto"/>
            <w:vAlign w:val="bottom"/>
            <w:hideMark/>
          </w:tcPr>
          <w:p w14:paraId="56E0F416"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16B92093" w:rsidR="002F7309" w:rsidRPr="00B2564A" w:rsidRDefault="002F7309" w:rsidP="00F35A0E">
      <w:pPr>
        <w:spacing w:before="240"/>
        <w:jc w:val="center"/>
        <w:rPr>
          <w:color w:val="000000" w:themeColor="text1"/>
        </w:rPr>
      </w:pPr>
      <w:bookmarkStart w:id="64" w:name="_Ref130039950"/>
      <w:bookmarkStart w:id="65" w:name="_Toc145711275"/>
      <w:r w:rsidRPr="00B2564A">
        <w:rPr>
          <w:rFonts w:cs="Times New Roman"/>
          <w:color w:val="000000" w:themeColor="text1"/>
          <w:szCs w:val="24"/>
        </w:rPr>
        <w:t xml:space="preserve">Figure </w:t>
      </w:r>
      <w:r w:rsidR="000A3FBA">
        <w:rPr>
          <w:rFonts w:cs="Times New Roman"/>
          <w:color w:val="000000" w:themeColor="text1"/>
          <w:szCs w:val="24"/>
        </w:rPr>
        <w:fldChar w:fldCharType="begin"/>
      </w:r>
      <w:r w:rsidR="000A3FBA">
        <w:rPr>
          <w:rFonts w:cs="Times New Roman"/>
          <w:color w:val="000000" w:themeColor="text1"/>
          <w:szCs w:val="24"/>
        </w:rPr>
        <w:instrText xml:space="preserve"> STYLEREF 1 \s </w:instrText>
      </w:r>
      <w:r w:rsidR="000A3FBA">
        <w:rPr>
          <w:rFonts w:cs="Times New Roman"/>
          <w:color w:val="000000" w:themeColor="text1"/>
          <w:szCs w:val="24"/>
        </w:rPr>
        <w:fldChar w:fldCharType="separate"/>
      </w:r>
      <w:r w:rsidR="00FB1E93">
        <w:rPr>
          <w:rFonts w:cs="Times New Roman"/>
          <w:color w:val="000000" w:themeColor="text1"/>
          <w:szCs w:val="24"/>
        </w:rPr>
        <w:t>2</w:t>
      </w:r>
      <w:r w:rsidR="000A3FBA">
        <w:rPr>
          <w:rFonts w:cs="Times New Roman"/>
          <w:color w:val="000000" w:themeColor="text1"/>
          <w:szCs w:val="24"/>
        </w:rPr>
        <w:fldChar w:fldCharType="end"/>
      </w:r>
      <w:r w:rsidR="000A3FBA">
        <w:rPr>
          <w:rFonts w:cs="Times New Roman"/>
          <w:color w:val="000000" w:themeColor="text1"/>
          <w:szCs w:val="24"/>
        </w:rPr>
        <w:noBreakHyphen/>
      </w:r>
      <w:r w:rsidR="000A3FBA">
        <w:rPr>
          <w:rFonts w:cs="Times New Roman"/>
          <w:color w:val="000000" w:themeColor="text1"/>
          <w:szCs w:val="24"/>
        </w:rPr>
        <w:fldChar w:fldCharType="begin"/>
      </w:r>
      <w:r w:rsidR="000A3FBA">
        <w:rPr>
          <w:rFonts w:cs="Times New Roman"/>
          <w:color w:val="000000" w:themeColor="text1"/>
          <w:szCs w:val="24"/>
        </w:rPr>
        <w:instrText xml:space="preserve"> SEQ Figure \* ARABIC \s 1 </w:instrText>
      </w:r>
      <w:r w:rsidR="000A3FBA">
        <w:rPr>
          <w:rFonts w:cs="Times New Roman"/>
          <w:color w:val="000000" w:themeColor="text1"/>
          <w:szCs w:val="24"/>
        </w:rPr>
        <w:fldChar w:fldCharType="separate"/>
      </w:r>
      <w:r w:rsidR="00FB1E93">
        <w:rPr>
          <w:rFonts w:cs="Times New Roman"/>
          <w:color w:val="000000" w:themeColor="text1"/>
          <w:szCs w:val="24"/>
        </w:rPr>
        <w:t>14</w:t>
      </w:r>
      <w:r w:rsidR="000A3FBA">
        <w:rPr>
          <w:rFonts w:cs="Times New Roman"/>
          <w:color w:val="000000" w:themeColor="text1"/>
          <w:szCs w:val="24"/>
        </w:rPr>
        <w:fldChar w:fldCharType="end"/>
      </w:r>
      <w:bookmarkEnd w:id="64"/>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E66D8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6], [27]","plainTextFormattedCitation":"[6], [27]","previouslyFormattedCitation":"[6], [27]"},"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r w:rsidR="00715E75" w:rsidRPr="00715E75">
        <w:rPr>
          <w:rFonts w:eastAsia="Times New Roman" w:cs="Times New Roman"/>
          <w:color w:val="000000" w:themeColor="text1"/>
          <w:szCs w:val="24"/>
          <w:lang w:eastAsia="en-GB"/>
        </w:rPr>
        <w:t>[6], [27]</w:t>
      </w:r>
      <w:bookmarkEnd w:id="65"/>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0D6016">
      <w:pPr>
        <w:pStyle w:val="Heading2"/>
      </w:pPr>
      <w:bookmarkStart w:id="66" w:name="_Toc145709098"/>
      <w:r w:rsidRPr="00B2564A">
        <w:t xml:space="preserve">SX1278 for </w:t>
      </w:r>
      <w:r w:rsidR="00D37AC1" w:rsidRPr="00B2564A">
        <w:t>Wireless Communication</w:t>
      </w:r>
      <w:bookmarkEnd w:id="66"/>
    </w:p>
    <w:p w14:paraId="389ED06D" w14:textId="20B3548C" w:rsidR="00CB385A" w:rsidRPr="00B2564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2564A" w14:paraId="7403A6EC" w14:textId="77777777" w:rsidTr="00782F4F">
        <w:trPr>
          <w:jc w:val="center"/>
        </w:trPr>
        <w:tc>
          <w:tcPr>
            <w:tcW w:w="3256" w:type="dxa"/>
            <w:vAlign w:val="center"/>
          </w:tcPr>
          <w:p w14:paraId="6EFFE9DE" w14:textId="77777777" w:rsidR="00CB385A" w:rsidRPr="00B2564A" w:rsidRDefault="00CB385A" w:rsidP="00175A5E">
            <w:pPr>
              <w:jc w:val="center"/>
              <w:rPr>
                <w:color w:val="000000" w:themeColor="text1"/>
              </w:rPr>
            </w:pPr>
            <w:r w:rsidRPr="00B2564A">
              <w:rPr>
                <w:color w:val="000000" w:themeColor="text1"/>
              </w:rPr>
              <w:t>Technology</w:t>
            </w:r>
          </w:p>
        </w:tc>
        <w:tc>
          <w:tcPr>
            <w:tcW w:w="1842" w:type="dxa"/>
            <w:vAlign w:val="center"/>
          </w:tcPr>
          <w:p w14:paraId="6ABBEC2C" w14:textId="77777777" w:rsidR="00CB385A" w:rsidRPr="00B2564A" w:rsidRDefault="00CB385A" w:rsidP="00175A5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46603E02" w14:textId="77777777" w:rsidR="00CB385A" w:rsidRPr="00B2564A" w:rsidRDefault="00CB385A" w:rsidP="00175A5E">
            <w:pPr>
              <w:jc w:val="center"/>
              <w:rPr>
                <w:color w:val="000000" w:themeColor="text1"/>
              </w:rPr>
            </w:pPr>
            <w:r w:rsidRPr="00B2564A">
              <w:rPr>
                <w:color w:val="000000" w:themeColor="text1"/>
              </w:rPr>
              <w:t>Maximum coverage</w:t>
            </w:r>
          </w:p>
        </w:tc>
        <w:tc>
          <w:tcPr>
            <w:tcW w:w="2338" w:type="dxa"/>
            <w:vAlign w:val="center"/>
          </w:tcPr>
          <w:p w14:paraId="7537AD63" w14:textId="77777777" w:rsidR="00CB385A" w:rsidRPr="00B2564A" w:rsidRDefault="00CB385A" w:rsidP="00175A5E">
            <w:pPr>
              <w:jc w:val="center"/>
              <w:rPr>
                <w:color w:val="000000" w:themeColor="text1"/>
              </w:rPr>
            </w:pPr>
            <w:r w:rsidRPr="00B2564A">
              <w:rPr>
                <w:color w:val="000000" w:themeColor="text1"/>
              </w:rPr>
              <w:t>Power consumption</w:t>
            </w:r>
          </w:p>
        </w:tc>
      </w:tr>
      <w:tr w:rsidR="00B04B1E" w:rsidRPr="00B2564A" w14:paraId="619F1BAD" w14:textId="77777777" w:rsidTr="00782F4F">
        <w:trPr>
          <w:jc w:val="center"/>
        </w:trPr>
        <w:tc>
          <w:tcPr>
            <w:tcW w:w="3256" w:type="dxa"/>
            <w:vAlign w:val="center"/>
          </w:tcPr>
          <w:p w14:paraId="4B27A498" w14:textId="77777777" w:rsidR="00CB385A" w:rsidRPr="00B2564A" w:rsidRDefault="00CB385A" w:rsidP="00175A5E">
            <w:pPr>
              <w:jc w:val="center"/>
              <w:rPr>
                <w:color w:val="000000" w:themeColor="text1"/>
              </w:rPr>
            </w:pPr>
            <w:r w:rsidRPr="00B2564A">
              <w:rPr>
                <w:color w:val="000000" w:themeColor="text1"/>
              </w:rPr>
              <w:t>Wireless Fidelity (Wi-Fi)</w:t>
            </w:r>
          </w:p>
        </w:tc>
        <w:tc>
          <w:tcPr>
            <w:tcW w:w="1842" w:type="dxa"/>
            <w:vAlign w:val="center"/>
          </w:tcPr>
          <w:p w14:paraId="4AE2349C" w14:textId="77777777" w:rsidR="00CB385A" w:rsidRPr="00B2564A" w:rsidRDefault="00CB385A" w:rsidP="00175A5E">
            <w:pPr>
              <w:jc w:val="center"/>
              <w:rPr>
                <w:color w:val="000000" w:themeColor="text1"/>
              </w:rPr>
            </w:pPr>
            <w:r w:rsidRPr="00B2564A">
              <w:rPr>
                <w:color w:val="000000" w:themeColor="text1"/>
              </w:rPr>
              <w:t>93.38 Mbps</w:t>
            </w:r>
          </w:p>
        </w:tc>
        <w:tc>
          <w:tcPr>
            <w:tcW w:w="1914" w:type="dxa"/>
            <w:vAlign w:val="center"/>
          </w:tcPr>
          <w:p w14:paraId="630912E5" w14:textId="77777777" w:rsidR="00CB385A" w:rsidRPr="00B2564A" w:rsidRDefault="00CB385A" w:rsidP="00175A5E">
            <w:pPr>
              <w:jc w:val="center"/>
              <w:rPr>
                <w:color w:val="000000" w:themeColor="text1"/>
              </w:rPr>
            </w:pPr>
            <w:r w:rsidRPr="00B2564A">
              <w:rPr>
                <w:color w:val="000000" w:themeColor="text1"/>
              </w:rPr>
              <w:t>90 m</w:t>
            </w:r>
          </w:p>
        </w:tc>
        <w:tc>
          <w:tcPr>
            <w:tcW w:w="2338" w:type="dxa"/>
            <w:vAlign w:val="center"/>
          </w:tcPr>
          <w:p w14:paraId="6E26CD4E"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2160F6AF" w14:textId="77777777" w:rsidTr="00782F4F">
        <w:trPr>
          <w:jc w:val="center"/>
        </w:trPr>
        <w:tc>
          <w:tcPr>
            <w:tcW w:w="3256" w:type="dxa"/>
            <w:vAlign w:val="center"/>
          </w:tcPr>
          <w:p w14:paraId="2FF59CE2" w14:textId="77777777" w:rsidR="00CB385A" w:rsidRPr="00B2564A" w:rsidRDefault="00CB385A" w:rsidP="00175A5E">
            <w:pPr>
              <w:jc w:val="center"/>
              <w:rPr>
                <w:color w:val="000000" w:themeColor="text1"/>
              </w:rPr>
            </w:pPr>
            <w:r w:rsidRPr="00B2564A">
              <w:rPr>
                <w:color w:val="000000" w:themeColor="text1"/>
              </w:rPr>
              <w:t>Bluetooth</w:t>
            </w:r>
          </w:p>
        </w:tc>
        <w:tc>
          <w:tcPr>
            <w:tcW w:w="1842" w:type="dxa"/>
            <w:vAlign w:val="center"/>
          </w:tcPr>
          <w:p w14:paraId="7C904631" w14:textId="77777777" w:rsidR="00CB385A" w:rsidRPr="00B2564A" w:rsidRDefault="00CB385A" w:rsidP="00175A5E">
            <w:pPr>
              <w:jc w:val="center"/>
              <w:rPr>
                <w:color w:val="000000" w:themeColor="text1"/>
              </w:rPr>
            </w:pPr>
            <w:r w:rsidRPr="00B2564A">
              <w:rPr>
                <w:color w:val="000000" w:themeColor="text1"/>
              </w:rPr>
              <w:t>1 – 3 Mbps</w:t>
            </w:r>
          </w:p>
        </w:tc>
        <w:tc>
          <w:tcPr>
            <w:tcW w:w="1914" w:type="dxa"/>
            <w:vAlign w:val="center"/>
          </w:tcPr>
          <w:p w14:paraId="45E1B991" w14:textId="77777777" w:rsidR="00CB385A" w:rsidRPr="00B2564A" w:rsidRDefault="00CB385A" w:rsidP="00175A5E">
            <w:pPr>
              <w:jc w:val="center"/>
              <w:rPr>
                <w:color w:val="000000" w:themeColor="text1"/>
              </w:rPr>
            </w:pPr>
            <w:r w:rsidRPr="00B2564A">
              <w:rPr>
                <w:color w:val="000000" w:themeColor="text1"/>
              </w:rPr>
              <w:t>100 m</w:t>
            </w:r>
          </w:p>
        </w:tc>
        <w:tc>
          <w:tcPr>
            <w:tcW w:w="2338" w:type="dxa"/>
            <w:vAlign w:val="center"/>
          </w:tcPr>
          <w:p w14:paraId="7F98BB93"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39FA5968" w14:textId="77777777" w:rsidTr="00782F4F">
        <w:trPr>
          <w:jc w:val="center"/>
        </w:trPr>
        <w:tc>
          <w:tcPr>
            <w:tcW w:w="3256" w:type="dxa"/>
            <w:vAlign w:val="center"/>
          </w:tcPr>
          <w:p w14:paraId="1FE449DA" w14:textId="77777777" w:rsidR="00CB385A" w:rsidRPr="00B2564A" w:rsidRDefault="00CB385A" w:rsidP="00175A5E">
            <w:pPr>
              <w:jc w:val="center"/>
              <w:rPr>
                <w:color w:val="000000" w:themeColor="text1"/>
              </w:rPr>
            </w:pPr>
            <w:r w:rsidRPr="00B2564A">
              <w:rPr>
                <w:color w:val="000000" w:themeColor="text1"/>
              </w:rPr>
              <w:t>Cellular network</w:t>
            </w:r>
          </w:p>
        </w:tc>
        <w:tc>
          <w:tcPr>
            <w:tcW w:w="1842" w:type="dxa"/>
            <w:vAlign w:val="center"/>
          </w:tcPr>
          <w:p w14:paraId="13F20577" w14:textId="77777777" w:rsidR="00CB385A" w:rsidRPr="00B2564A" w:rsidRDefault="00CB385A" w:rsidP="00175A5E">
            <w:pPr>
              <w:jc w:val="center"/>
              <w:rPr>
                <w:color w:val="000000" w:themeColor="text1"/>
              </w:rPr>
            </w:pPr>
            <w:r w:rsidRPr="00B2564A">
              <w:rPr>
                <w:color w:val="000000" w:themeColor="text1"/>
              </w:rPr>
              <w:t>18.27 Mbps</w:t>
            </w:r>
          </w:p>
        </w:tc>
        <w:tc>
          <w:tcPr>
            <w:tcW w:w="1914" w:type="dxa"/>
            <w:vAlign w:val="center"/>
          </w:tcPr>
          <w:p w14:paraId="46C874D5"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1336D79D"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77B8EA6A" w14:textId="77777777" w:rsidTr="00782F4F">
        <w:trPr>
          <w:jc w:val="center"/>
        </w:trPr>
        <w:tc>
          <w:tcPr>
            <w:tcW w:w="3256" w:type="dxa"/>
            <w:vAlign w:val="center"/>
          </w:tcPr>
          <w:p w14:paraId="5444CD89" w14:textId="77777777" w:rsidR="00CB385A" w:rsidRPr="00B2564A" w:rsidRDefault="00CB385A" w:rsidP="00175A5E">
            <w:pPr>
              <w:jc w:val="center"/>
              <w:rPr>
                <w:color w:val="000000" w:themeColor="text1"/>
              </w:rPr>
            </w:pPr>
            <w:r w:rsidRPr="00B2564A">
              <w:rPr>
                <w:color w:val="000000" w:themeColor="text1"/>
              </w:rPr>
              <w:t>LoRa</w:t>
            </w:r>
          </w:p>
        </w:tc>
        <w:tc>
          <w:tcPr>
            <w:tcW w:w="1842" w:type="dxa"/>
            <w:vAlign w:val="center"/>
          </w:tcPr>
          <w:p w14:paraId="6E8DEA0B" w14:textId="77777777" w:rsidR="00CB385A" w:rsidRPr="00B2564A" w:rsidRDefault="00CB385A" w:rsidP="00175A5E">
            <w:pPr>
              <w:jc w:val="center"/>
              <w:rPr>
                <w:color w:val="000000" w:themeColor="text1"/>
              </w:rPr>
            </w:pPr>
            <w:r w:rsidRPr="00B2564A">
              <w:rPr>
                <w:color w:val="000000" w:themeColor="text1"/>
              </w:rPr>
              <w:t>37.5 kbps</w:t>
            </w:r>
          </w:p>
        </w:tc>
        <w:tc>
          <w:tcPr>
            <w:tcW w:w="1914" w:type="dxa"/>
            <w:vAlign w:val="center"/>
          </w:tcPr>
          <w:p w14:paraId="555889B4"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40A792D6"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7FE1B17" w14:textId="77777777" w:rsidTr="00782F4F">
        <w:trPr>
          <w:jc w:val="center"/>
        </w:trPr>
        <w:tc>
          <w:tcPr>
            <w:tcW w:w="3256" w:type="dxa"/>
            <w:vAlign w:val="center"/>
          </w:tcPr>
          <w:p w14:paraId="0C05DA13" w14:textId="77777777" w:rsidR="00CB385A" w:rsidRPr="00B2564A" w:rsidRDefault="00CB385A" w:rsidP="00175A5E">
            <w:pPr>
              <w:jc w:val="center"/>
              <w:rPr>
                <w:color w:val="000000" w:themeColor="text1"/>
              </w:rPr>
            </w:pPr>
            <w:r w:rsidRPr="00B2564A">
              <w:rPr>
                <w:color w:val="000000" w:themeColor="text1"/>
              </w:rPr>
              <w:t>Zigbee</w:t>
            </w:r>
          </w:p>
        </w:tc>
        <w:tc>
          <w:tcPr>
            <w:tcW w:w="1842" w:type="dxa"/>
            <w:vAlign w:val="center"/>
          </w:tcPr>
          <w:p w14:paraId="578BBE3A" w14:textId="77777777" w:rsidR="00CB385A" w:rsidRPr="00B2564A" w:rsidRDefault="00CB385A" w:rsidP="00175A5E">
            <w:pPr>
              <w:jc w:val="center"/>
              <w:rPr>
                <w:color w:val="000000" w:themeColor="text1"/>
              </w:rPr>
            </w:pPr>
            <w:r w:rsidRPr="00B2564A">
              <w:rPr>
                <w:color w:val="000000" w:themeColor="text1"/>
              </w:rPr>
              <w:t>250 kbps</w:t>
            </w:r>
          </w:p>
        </w:tc>
        <w:tc>
          <w:tcPr>
            <w:tcW w:w="1914" w:type="dxa"/>
            <w:vAlign w:val="center"/>
          </w:tcPr>
          <w:p w14:paraId="270DA12C" w14:textId="77777777" w:rsidR="00CB385A" w:rsidRPr="00B2564A" w:rsidRDefault="00CB385A" w:rsidP="00175A5E">
            <w:pPr>
              <w:jc w:val="center"/>
              <w:rPr>
                <w:color w:val="000000" w:themeColor="text1"/>
              </w:rPr>
            </w:pPr>
            <w:r w:rsidRPr="00B2564A">
              <w:rPr>
                <w:color w:val="000000" w:themeColor="text1"/>
              </w:rPr>
              <w:t>50 m</w:t>
            </w:r>
          </w:p>
        </w:tc>
        <w:tc>
          <w:tcPr>
            <w:tcW w:w="2338" w:type="dxa"/>
            <w:vAlign w:val="center"/>
          </w:tcPr>
          <w:p w14:paraId="50ECD040"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3916BB5" w14:textId="77777777" w:rsidTr="00782F4F">
        <w:trPr>
          <w:jc w:val="center"/>
        </w:trPr>
        <w:tc>
          <w:tcPr>
            <w:tcW w:w="3256" w:type="dxa"/>
            <w:vAlign w:val="center"/>
          </w:tcPr>
          <w:p w14:paraId="5A621426" w14:textId="77777777" w:rsidR="00CB385A" w:rsidRPr="00B2564A" w:rsidRDefault="00CB385A" w:rsidP="00175A5E">
            <w:pPr>
              <w:jc w:val="center"/>
              <w:rPr>
                <w:color w:val="000000" w:themeColor="text1"/>
              </w:rPr>
            </w:pPr>
            <w:r w:rsidRPr="00B2564A">
              <w:rPr>
                <w:color w:val="000000" w:themeColor="text1"/>
              </w:rPr>
              <w:t>Near Field Communication (NFC)</w:t>
            </w:r>
          </w:p>
        </w:tc>
        <w:tc>
          <w:tcPr>
            <w:tcW w:w="1842" w:type="dxa"/>
            <w:vAlign w:val="center"/>
          </w:tcPr>
          <w:p w14:paraId="7FABEAFD"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162EF6A"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4B876097"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0951C602" w14:textId="77777777" w:rsidTr="00782F4F">
        <w:trPr>
          <w:jc w:val="center"/>
        </w:trPr>
        <w:tc>
          <w:tcPr>
            <w:tcW w:w="3256" w:type="dxa"/>
            <w:vAlign w:val="center"/>
          </w:tcPr>
          <w:p w14:paraId="1CDDBE72" w14:textId="77777777" w:rsidR="00CB385A" w:rsidRPr="00B2564A" w:rsidRDefault="00CB385A" w:rsidP="00175A5E">
            <w:pPr>
              <w:jc w:val="center"/>
              <w:rPr>
                <w:color w:val="000000" w:themeColor="text1"/>
              </w:rPr>
            </w:pPr>
            <w:r w:rsidRPr="00B2564A">
              <w:rPr>
                <w:color w:val="000000" w:themeColor="text1"/>
              </w:rPr>
              <w:t>Radio-frequency Identification (RFID)</w:t>
            </w:r>
          </w:p>
        </w:tc>
        <w:tc>
          <w:tcPr>
            <w:tcW w:w="1842" w:type="dxa"/>
            <w:vAlign w:val="center"/>
          </w:tcPr>
          <w:p w14:paraId="01DFDE08"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4557861"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5DF7DFCE" w14:textId="77777777" w:rsidR="00CB385A" w:rsidRPr="00B2564A" w:rsidRDefault="00CB385A" w:rsidP="00175A5E">
            <w:pPr>
              <w:jc w:val="center"/>
              <w:rPr>
                <w:color w:val="000000" w:themeColor="text1"/>
              </w:rPr>
            </w:pPr>
            <w:r w:rsidRPr="00B2564A">
              <w:rPr>
                <w:color w:val="000000" w:themeColor="text1"/>
              </w:rPr>
              <w:t>Low</w:t>
            </w:r>
          </w:p>
        </w:tc>
      </w:tr>
    </w:tbl>
    <w:p w14:paraId="2125FFAA" w14:textId="76A24578" w:rsidR="00CB385A" w:rsidRPr="00B2564A" w:rsidRDefault="00CB385A" w:rsidP="00E70C79">
      <w:pPr>
        <w:pStyle w:val="Caption"/>
      </w:pPr>
      <w:bookmarkStart w:id="67" w:name="_Toc14570906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3</w:t>
      </w:r>
      <w:r w:rsidR="003D7D62" w:rsidRPr="00B2564A">
        <w:fldChar w:fldCharType="end"/>
      </w:r>
      <w:r w:rsidRPr="00B2564A">
        <w:t xml:space="preserve">. Comparison of different wireless communication technologies for IoT </w:t>
      </w:r>
      <w:r w:rsidR="00D40C9F" w:rsidRPr="00B2564A">
        <w:t>i</w:t>
      </w:r>
      <w:r w:rsidRPr="00B2564A">
        <w:t xml:space="preserve">n Vietnam </w:t>
      </w:r>
      <w:r w:rsidRPr="00B2564A">
        <w:fldChar w:fldCharType="begin" w:fldLock="1"/>
      </w:r>
      <w:r w:rsidR="00E66D8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6]–[40]","plainTextFormattedCitation":"[36]–[40]","previouslyFormattedCitation":"[36]–[40]"},"properties":{"noteIndex":0},"schema":"https://github.com/citation-style-language/schema/raw/master/csl-citation.json"}</w:instrText>
      </w:r>
      <w:r w:rsidRPr="00B2564A">
        <w:fldChar w:fldCharType="separate"/>
      </w:r>
      <w:r w:rsidR="00715E75" w:rsidRPr="00715E75">
        <w:t>[36]–[40]</w:t>
      </w:r>
      <w:bookmarkEnd w:id="67"/>
      <w:r w:rsidRPr="00B2564A">
        <w:fldChar w:fldCharType="end"/>
      </w:r>
    </w:p>
    <w:p w14:paraId="49CDD46E" w14:textId="1ACC4198" w:rsidR="00CB385A" w:rsidRPr="00B2564A" w:rsidRDefault="00CB385A" w:rsidP="00CB385A">
      <w:pPr>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E66D83">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41]","plainTextFormattedCitation":"[41]","previouslyFormattedCitation":"[41]"},"properties":{"noteIndex":0},"schema":"https://github.com/citation-style-language/schema/raw/master/csl-citation.json"}</w:instrText>
      </w:r>
      <w:r w:rsidRPr="00B2564A">
        <w:fldChar w:fldCharType="separate"/>
      </w:r>
      <w:r w:rsidR="00715E75" w:rsidRPr="00715E75">
        <w:t>[41]</w:t>
      </w:r>
      <w:r w:rsidRPr="00B2564A">
        <w:fldChar w:fldCharType="end"/>
      </w:r>
      <w:r w:rsidRPr="00B2564A">
        <w:t xml:space="preserve">. </w:t>
      </w:r>
    </w:p>
    <w:p w14:paraId="785B5839" w14:textId="3BAD343B" w:rsidR="00CB385A" w:rsidRPr="00B2564A" w:rsidRDefault="00CB385A" w:rsidP="00CB385A">
      <w:pPr>
        <w:jc w:val="both"/>
      </w:pPr>
      <w:r w:rsidRPr="00B2564A">
        <w:lastRenderedPageBreak/>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E66D83">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42]","plainTextFormattedCitation":"[42]","previouslyFormattedCitation":"[42]"},"properties":{"noteIndex":0},"schema":"https://github.com/citation-style-language/schema/raw/master/csl-citation.json"}</w:instrText>
      </w:r>
      <w:r w:rsidRPr="00B2564A">
        <w:fldChar w:fldCharType="separate"/>
      </w:r>
      <w:r w:rsidR="00715E75" w:rsidRPr="00715E75">
        <w:t>[42]</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E66D83">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3]","plainTextFormattedCitation":"[43]","previouslyFormattedCitation":"[43]"},"properties":{"noteIndex":0},"schema":"https://github.com/citation-style-language/schema/raw/master/csl-citation.json"}</w:instrText>
      </w:r>
      <w:r w:rsidRPr="00B2564A">
        <w:fldChar w:fldCharType="separate"/>
      </w:r>
      <w:r w:rsidR="00715E75" w:rsidRPr="00715E75">
        <w:t>[43]</w:t>
      </w:r>
      <w:r w:rsidRPr="00B2564A">
        <w:fldChar w:fldCharType="end"/>
      </w:r>
      <w:r w:rsidRPr="00B2564A">
        <w:t>, so Bluetooth remains an option. Only NFC and RFID technologies are invalid since they are applicable for only short-range communications.</w:t>
      </w:r>
    </w:p>
    <w:p w14:paraId="635481DC" w14:textId="3670E02E"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E66D83">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4]","plainTextFormattedCitation":"[44]","previouslyFormattedCitation":"[44]"},"properties":{"noteIndex":0},"schema":"https://github.com/citation-style-language/schema/raw/master/csl-citation.json"}</w:instrText>
      </w:r>
      <w:r w:rsidRPr="00B2564A">
        <w:fldChar w:fldCharType="separate"/>
      </w:r>
      <w:r w:rsidR="00715E75" w:rsidRPr="00715E75">
        <w:t>[44]</w:t>
      </w:r>
      <w:r w:rsidRPr="00B2564A">
        <w:fldChar w:fldCharType="end"/>
      </w:r>
      <w:r w:rsidRPr="00B2564A">
        <w:t>. That leaves LoRa and Zigbee the remaining choices for wireless communications.</w:t>
      </w:r>
    </w:p>
    <w:p w14:paraId="3C06B834" w14:textId="4F544431"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E66D83">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5], [46]","plainTextFormattedCitation":"[45], [46]","previouslyFormattedCitation":"[45], [46]"},"properties":{"noteIndex":0},"schema":"https://github.com/citation-style-language/schema/raw/master/csl-citation.json"}</w:instrText>
      </w:r>
      <w:r w:rsidRPr="00B2564A">
        <w:fldChar w:fldCharType="separate"/>
      </w:r>
      <w:r w:rsidR="00715E75" w:rsidRPr="00715E75">
        <w:t>[45], [46]</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4"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6A704B1F" w:rsidR="00CB385A" w:rsidRPr="00B2564A" w:rsidRDefault="00CB385A" w:rsidP="00E70C79">
      <w:pPr>
        <w:pStyle w:val="Caption"/>
      </w:pPr>
      <w:bookmarkStart w:id="68" w:name="_Toc145711276"/>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5</w:t>
      </w:r>
      <w:r w:rsidR="000A3FBA">
        <w:fldChar w:fldCharType="end"/>
      </w:r>
      <w:r w:rsidRPr="00B2564A">
        <w:t>. SX1278 LoRa module in test</w:t>
      </w:r>
      <w:bookmarkEnd w:id="68"/>
    </w:p>
    <w:p w14:paraId="091F76F6" w14:textId="28D28AA5"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E66D8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47]</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0D6016">
      <w:pPr>
        <w:pStyle w:val="Heading2"/>
        <w:rPr>
          <w:color w:val="000000" w:themeColor="text1"/>
        </w:rPr>
      </w:pPr>
      <w:bookmarkStart w:id="69" w:name="_Toc145709099"/>
      <w:r w:rsidRPr="00B2564A">
        <w:rPr>
          <w:color w:val="000000" w:themeColor="text1"/>
        </w:rPr>
        <w:t xml:space="preserve">Other </w:t>
      </w:r>
      <w:r w:rsidR="00480F9E" w:rsidRPr="00B2564A">
        <w:rPr>
          <w:color w:val="000000" w:themeColor="text1"/>
        </w:rPr>
        <w:t>M</w:t>
      </w:r>
      <w:r w:rsidRPr="00B2564A">
        <w:rPr>
          <w:color w:val="000000" w:themeColor="text1"/>
        </w:rPr>
        <w:t>odules</w:t>
      </w:r>
      <w:bookmarkEnd w:id="69"/>
    </w:p>
    <w:p w14:paraId="68E0D2CA" w14:textId="0EC7F3C5" w:rsidR="005306C9" w:rsidRPr="00B2564A" w:rsidRDefault="005306C9" w:rsidP="007F5BAE">
      <w:pPr>
        <w:pStyle w:val="Heading3"/>
      </w:pPr>
      <w:bookmarkStart w:id="70" w:name="_Toc145709100"/>
      <w:r w:rsidRPr="00B2564A">
        <w:t>DS3231</w:t>
      </w:r>
      <w:bookmarkEnd w:id="70"/>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22E22002"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8]","plainTextFormattedCitation":"[48]","previouslyFormattedCitation":"[48]"},"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8]</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9]","plainTextFormattedCitation":"[49]","previouslyFormattedCitation":"[49]"},"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9]</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FB1E93" w:rsidRPr="00B2564A">
        <w:t xml:space="preserve">Figure </w:t>
      </w:r>
      <w:r w:rsidR="00FB1E93">
        <w:t>2</w:t>
      </w:r>
      <w:r w:rsidR="00FB1E93">
        <w:noBreakHyphen/>
        <w:t>16</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5"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0F1FFAFD" w:rsidR="00996DA6" w:rsidRPr="00B2564A" w:rsidRDefault="00BB5D83" w:rsidP="00E70C79">
      <w:pPr>
        <w:pStyle w:val="Caption"/>
      </w:pPr>
      <w:bookmarkStart w:id="71" w:name="_Ref130178846"/>
      <w:bookmarkStart w:id="72" w:name="_Toc145711277"/>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6</w:t>
      </w:r>
      <w:r w:rsidR="000A3FBA">
        <w:fldChar w:fldCharType="end"/>
      </w:r>
      <w:bookmarkEnd w:id="71"/>
      <w:r w:rsidR="00996DA6" w:rsidRPr="00B2564A">
        <w:t>. DS3231SN pinout module</w:t>
      </w:r>
      <w:bookmarkEnd w:id="72"/>
    </w:p>
    <w:p w14:paraId="40381428" w14:textId="08F4B0C1"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E66D8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50]","plainTextFormattedCitation":"[50]","previouslyFormattedCitation":"[50]"},"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50]</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0B9DC04B" w14:textId="3CB5EA2F" w:rsidR="000F7288" w:rsidRPr="0028360B" w:rsidRDefault="00996DA6" w:rsidP="0028360B">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38983FBD" w14:textId="71E11110" w:rsidR="00BF68CF" w:rsidRPr="00B2564A" w:rsidRDefault="00D728A2" w:rsidP="007F5BAE">
      <w:pPr>
        <w:pStyle w:val="Heading3"/>
      </w:pPr>
      <w:bookmarkStart w:id="73" w:name="_Toc145709101"/>
      <w:r w:rsidRPr="00B2564A">
        <w:t>microSD Card</w:t>
      </w:r>
      <w:bookmarkEnd w:id="73"/>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lastRenderedPageBreak/>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3EC6BBF7" w:rsidR="00D4423D" w:rsidRPr="00B2564A" w:rsidRDefault="00D4423D" w:rsidP="00E70C79">
      <w:pPr>
        <w:pStyle w:val="Caption"/>
      </w:pPr>
      <w:bookmarkStart w:id="74" w:name="_Toc145711278"/>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7</w:t>
      </w:r>
      <w:r w:rsidR="000A3FBA">
        <w:fldChar w:fldCharType="end"/>
      </w:r>
      <w:r w:rsidRPr="00B2564A">
        <w:t xml:space="preserve">. </w:t>
      </w:r>
      <w:r w:rsidR="005F0863" w:rsidRPr="00B2564A">
        <w:t xml:space="preserve">microSD card module from Thegioiic </w:t>
      </w:r>
      <w:r w:rsidR="005F0863" w:rsidRPr="00B2564A">
        <w:fldChar w:fldCharType="begin" w:fldLock="1"/>
      </w:r>
      <w:r w:rsidR="00E66D83">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51]","plainTextFormattedCitation":"[51]","previouslyFormattedCitation":"[51]"},"properties":{"noteIndex":0},"schema":"https://github.com/citation-style-language/schema/raw/master/csl-citation.json"}</w:instrText>
      </w:r>
      <w:r w:rsidR="005F0863" w:rsidRPr="00B2564A">
        <w:fldChar w:fldCharType="separate"/>
      </w:r>
      <w:r w:rsidR="00715E75" w:rsidRPr="00715E75">
        <w:t>[51]</w:t>
      </w:r>
      <w:bookmarkEnd w:id="74"/>
      <w:r w:rsidR="005F0863" w:rsidRPr="00B2564A">
        <w:fldChar w:fldCharType="end"/>
      </w:r>
    </w:p>
    <w:p w14:paraId="68199507" w14:textId="44086CD4" w:rsidR="005306C9" w:rsidRPr="00B2564A" w:rsidRDefault="00480F9E" w:rsidP="007F5BAE">
      <w:pPr>
        <w:pStyle w:val="Heading3"/>
      </w:pPr>
      <w:bookmarkStart w:id="75" w:name="_Ref130171391"/>
      <w:bookmarkStart w:id="76" w:name="_Toc145709102"/>
      <w:r w:rsidRPr="00B2564A">
        <w:t>Analog</w:t>
      </w:r>
      <w:r w:rsidR="00815CB9" w:rsidRPr="00B2564A">
        <w:t>ue</w:t>
      </w:r>
      <w:r w:rsidRPr="00B2564A">
        <w:t xml:space="preserve"> Low-pass Filter</w:t>
      </w:r>
      <w:bookmarkEnd w:id="75"/>
      <w:r w:rsidR="00815CB9" w:rsidRPr="00B2564A">
        <w:t xml:space="preserve"> (LPF)</w:t>
      </w:r>
      <w:bookmarkEnd w:id="76"/>
    </w:p>
    <w:p w14:paraId="32B19BD4" w14:textId="7FAEE6E9"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E66D8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52], [53]","plainTextFormattedCitation":"[52], [53]","previouslyFormattedCitation":"[52], [53]"},"properties":{"noteIndex":0},"schema":"https://github.com/citation-style-language/schema/raw/master/csl-citation.json"}</w:instrText>
      </w:r>
      <w:r w:rsidR="00372D2E" w:rsidRPr="00B2564A">
        <w:rPr>
          <w:rFonts w:cs="Times New Roman"/>
          <w:szCs w:val="24"/>
        </w:rPr>
        <w:fldChar w:fldCharType="separate"/>
      </w:r>
      <w:r w:rsidR="00715E75" w:rsidRPr="00715E75">
        <w:rPr>
          <w:rFonts w:cs="Times New Roman"/>
          <w:szCs w:val="24"/>
        </w:rPr>
        <w:t>[52], [53]</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FB1E93" w:rsidRPr="00B2564A">
        <w:t xml:space="preserve">Figure </w:t>
      </w:r>
      <w:r w:rsidR="00FB1E93">
        <w:t>2</w:t>
      </w:r>
      <w:r w:rsidR="00FB1E93">
        <w:noBreakHyphen/>
        <w:t>18</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7">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5644B04" w:rsidR="00372D2E" w:rsidRPr="00B2564A" w:rsidRDefault="00372D2E" w:rsidP="00E70C79">
      <w:pPr>
        <w:pStyle w:val="Caption"/>
        <w:rPr>
          <w:i/>
        </w:rPr>
      </w:pPr>
      <w:bookmarkStart w:id="77" w:name="_Ref145299532"/>
      <w:bookmarkStart w:id="78" w:name="_Toc145711279"/>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8</w:t>
      </w:r>
      <w:r w:rsidR="000A3FBA">
        <w:fldChar w:fldCharType="end"/>
      </w:r>
      <w:bookmarkEnd w:id="77"/>
      <w:r w:rsidRPr="00B2564A">
        <w:t xml:space="preserve">. Passive first-order RC </w:t>
      </w:r>
      <w:r w:rsidR="00815CB9" w:rsidRPr="00B2564A">
        <w:t>LPF</w:t>
      </w:r>
      <w:r w:rsidRPr="00B2564A">
        <w:t xml:space="preserve"> circuit</w:t>
      </w:r>
      <w:bookmarkEnd w:id="78"/>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CA0405"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B2564A">
        <w:rPr>
          <w:rFonts w:eastAsiaTheme="minorEastAsia" w:cs="Times New Roman"/>
          <w:szCs w:val="24"/>
        </w:rPr>
        <w:t>.</w:t>
      </w:r>
    </w:p>
    <w:p w14:paraId="48F748E7" w14:textId="3B5067CE" w:rsidR="00372D2E" w:rsidRPr="00B2564A" w:rsidRDefault="00372D2E" w:rsidP="006F379A">
      <w:pPr>
        <w:jc w:val="both"/>
        <w:rPr>
          <w:rFonts w:eastAsiaTheme="minorEastAsia" w:cs="Times New Roman"/>
          <w:szCs w:val="24"/>
        </w:rPr>
      </w:pPr>
      <w:r w:rsidRPr="00B2564A">
        <w:rPr>
          <w:rFonts w:eastAsiaTheme="minorEastAsia" w:cs="Times New Roman"/>
          <w:szCs w:val="24"/>
        </w:rPr>
        <w:lastRenderedPageBreak/>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4]","plainTextFormattedCitation":"[54]","previouslyFormattedCitation":"[54]"},"properties":{"noteIndex":0},"schema":"https://github.com/citation-style-language/schema/raw/master/csl-citation.json"}</w:instrText>
      </w:r>
      <w:r w:rsidRPr="00B2564A">
        <w:rPr>
          <w:rFonts w:eastAsiaTheme="minorEastAsia" w:cs="Times New Roman"/>
          <w:szCs w:val="24"/>
        </w:rPr>
        <w:fldChar w:fldCharType="separate"/>
      </w:r>
      <w:r w:rsidR="00715E75" w:rsidRPr="00715E75">
        <w:rPr>
          <w:rFonts w:eastAsiaTheme="minorEastAsia" w:cs="Times New Roman"/>
          <w:szCs w:val="24"/>
        </w:rPr>
        <w:t>[54]</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8C04BC">
          <w:footerReference w:type="default" r:id="rId48"/>
          <w:type w:val="continuous"/>
          <w:pgSz w:w="11906" w:h="16838" w:code="9"/>
          <w:pgMar w:top="1134" w:right="1134" w:bottom="1134" w:left="1134" w:header="708" w:footer="708" w:gutter="0"/>
          <w:pgNumType w:start="1"/>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372D2E">
      <w:pPr>
        <w:ind w:left="360"/>
        <w:jc w:val="center"/>
        <w:rPr>
          <w:rFonts w:eastAsiaTheme="minorEastAsia" w:cs="Times New Roman"/>
          <w:color w:val="FF0000"/>
          <w:szCs w:val="24"/>
        </w:rPr>
      </w:pPr>
      <w:r w:rsidRPr="00B2564A">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441DEF74" w:rsidR="00E2675C" w:rsidRPr="00B2564A" w:rsidRDefault="00372D2E" w:rsidP="00C3354D">
      <w:pPr>
        <w:ind w:left="360"/>
        <w:jc w:val="center"/>
        <w:rPr>
          <w:rFonts w:eastAsiaTheme="minorEastAsia" w:cs="Times New Roman"/>
          <w:szCs w:val="24"/>
        </w:rPr>
        <w:sectPr w:rsidR="00E2675C" w:rsidRPr="00B2564A" w:rsidSect="008D4EF4">
          <w:headerReference w:type="even" r:id="rId50"/>
          <w:headerReference w:type="default" r:id="rId51"/>
          <w:footerReference w:type="even" r:id="rId52"/>
          <w:footerReference w:type="default" r:id="rId53"/>
          <w:headerReference w:type="first" r:id="rId54"/>
          <w:footerReference w:type="first" r:id="rId55"/>
          <w:pgSz w:w="16838" w:h="11906" w:orient="landscape" w:code="9"/>
          <w:pgMar w:top="1134" w:right="1134" w:bottom="1134" w:left="1134" w:header="709" w:footer="709" w:gutter="0"/>
          <w:cols w:space="708"/>
          <w:docGrid w:linePitch="360"/>
        </w:sectPr>
      </w:pPr>
      <w:bookmarkStart w:id="79" w:name="_Toc145711280"/>
      <w:r w:rsidRPr="00B2564A">
        <w:rPr>
          <w:rFonts w:cs="Times New Roman"/>
          <w:szCs w:val="24"/>
        </w:rPr>
        <w:t xml:space="preserve">Figure </w:t>
      </w:r>
      <w:r w:rsidR="000A3FBA">
        <w:rPr>
          <w:rFonts w:cs="Times New Roman"/>
          <w:szCs w:val="24"/>
        </w:rPr>
        <w:fldChar w:fldCharType="begin"/>
      </w:r>
      <w:r w:rsidR="000A3FBA">
        <w:rPr>
          <w:rFonts w:cs="Times New Roman"/>
          <w:szCs w:val="24"/>
        </w:rPr>
        <w:instrText xml:space="preserve"> STYLEREF 1 \s </w:instrText>
      </w:r>
      <w:r w:rsidR="000A3FBA">
        <w:rPr>
          <w:rFonts w:cs="Times New Roman"/>
          <w:szCs w:val="24"/>
        </w:rPr>
        <w:fldChar w:fldCharType="separate"/>
      </w:r>
      <w:r w:rsidR="00FB1E93">
        <w:rPr>
          <w:rFonts w:cs="Times New Roman"/>
          <w:szCs w:val="24"/>
        </w:rPr>
        <w:t>2</w:t>
      </w:r>
      <w:r w:rsidR="000A3FBA">
        <w:rPr>
          <w:rFonts w:cs="Times New Roman"/>
          <w:szCs w:val="24"/>
        </w:rPr>
        <w:fldChar w:fldCharType="end"/>
      </w:r>
      <w:r w:rsidR="000A3FBA">
        <w:rPr>
          <w:rFonts w:cs="Times New Roman"/>
          <w:szCs w:val="24"/>
        </w:rPr>
        <w:noBreakHyphen/>
      </w:r>
      <w:r w:rsidR="000A3FBA">
        <w:rPr>
          <w:rFonts w:cs="Times New Roman"/>
          <w:szCs w:val="24"/>
        </w:rPr>
        <w:fldChar w:fldCharType="begin"/>
      </w:r>
      <w:r w:rsidR="000A3FBA">
        <w:rPr>
          <w:rFonts w:cs="Times New Roman"/>
          <w:szCs w:val="24"/>
        </w:rPr>
        <w:instrText xml:space="preserve"> SEQ Figure \* ARABIC \s 1 </w:instrText>
      </w:r>
      <w:r w:rsidR="000A3FBA">
        <w:rPr>
          <w:rFonts w:cs="Times New Roman"/>
          <w:szCs w:val="24"/>
        </w:rPr>
        <w:fldChar w:fldCharType="separate"/>
      </w:r>
      <w:r w:rsidR="00FB1E93">
        <w:rPr>
          <w:rFonts w:cs="Times New Roman"/>
          <w:szCs w:val="24"/>
        </w:rPr>
        <w:t>19</w:t>
      </w:r>
      <w:r w:rsidR="000A3FBA">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r w:rsidR="003127D3" w:rsidRPr="00B2564A">
        <w:rPr>
          <w:rFonts w:eastAsiaTheme="minorEastAsia" w:cs="Times New Roman"/>
          <w:szCs w:val="24"/>
        </w:rPr>
        <w:t xml:space="preserve"> </w:t>
      </w:r>
      <w:r w:rsidR="003127D3"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127D3" w:rsidRPr="00B2564A">
        <w:rPr>
          <w:rFonts w:eastAsiaTheme="minorEastAsia" w:cs="Times New Roman"/>
          <w:szCs w:val="24"/>
        </w:rPr>
        <w:fldChar w:fldCharType="separate"/>
      </w:r>
      <w:r w:rsidR="00715E75" w:rsidRPr="00715E75">
        <w:rPr>
          <w:rFonts w:eastAsiaTheme="minorEastAsia" w:cs="Times New Roman"/>
          <w:szCs w:val="24"/>
        </w:rPr>
        <w:t>[6]</w:t>
      </w:r>
      <w:bookmarkEnd w:id="79"/>
      <w:r w:rsidR="003127D3" w:rsidRPr="00B2564A">
        <w:rPr>
          <w:rFonts w:eastAsiaTheme="minorEastAsia" w:cs="Times New Roman"/>
          <w:szCs w:val="24"/>
        </w:rPr>
        <w:fldChar w:fldCharType="end"/>
      </w:r>
    </w:p>
    <w:p w14:paraId="46CD17F4" w14:textId="444DE21B" w:rsidR="004C2261" w:rsidRPr="00B2564A" w:rsidRDefault="004C2261" w:rsidP="000D6016">
      <w:pPr>
        <w:pStyle w:val="Heading2"/>
      </w:pPr>
      <w:bookmarkStart w:id="80" w:name="_Ref130182363"/>
      <w:bookmarkStart w:id="81" w:name="_Toc145709103"/>
      <w:r w:rsidRPr="00B2564A">
        <w:lastRenderedPageBreak/>
        <w:t xml:space="preserve">System </w:t>
      </w:r>
      <w:r w:rsidR="00696419" w:rsidRPr="00B2564A">
        <w:t>P</w:t>
      </w:r>
      <w:r w:rsidRPr="00B2564A">
        <w:t>owering</w:t>
      </w:r>
      <w:bookmarkEnd w:id="80"/>
      <w:bookmarkEnd w:id="81"/>
    </w:p>
    <w:p w14:paraId="3FA61FF5" w14:textId="10A60CAB" w:rsidR="00452047" w:rsidRPr="00B2564A" w:rsidRDefault="00CB4E63" w:rsidP="00CB4E63">
      <w:pPr>
        <w:jc w:val="both"/>
      </w:pPr>
      <w:r w:rsidRPr="00B2564A">
        <w:t>One of the requirements for the Autonomous Wireless Agrometeorology Station is that it is able to operate off-grid. In order to do that, the system needs another power sourc</w:t>
      </w:r>
      <w:r w:rsidR="00286C4D" w:rsidRPr="00B2564A">
        <w:t xml:space="preserve">e. The </w:t>
      </w:r>
      <w:r w:rsidR="00192A0A" w:rsidRPr="00B2564A">
        <w:t>option explored in this project is solar energy</w:t>
      </w:r>
      <w:r w:rsidR="00A80F0B" w:rsidRPr="00B2564A">
        <w:t>, which is harvested by a 18-V 5-W solar panel obtained from Thegioiic:</w:t>
      </w:r>
    </w:p>
    <w:p w14:paraId="0135330D" w14:textId="77777777" w:rsidR="00F56840" w:rsidRPr="00B2564A" w:rsidRDefault="00F518C7" w:rsidP="00F6285F">
      <w:pPr>
        <w:keepNext/>
        <w:jc w:val="center"/>
      </w:pPr>
      <w:r w:rsidRPr="00B2564A">
        <w:drawing>
          <wp:inline distT="0" distB="0" distL="0" distR="0" wp14:anchorId="4DF57405" wp14:editId="7F6DDFCE">
            <wp:extent cx="4120738" cy="3591483"/>
            <wp:effectExtent l="0" t="0" r="0" b="9525"/>
            <wp:docPr id="459922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a:extLst>
                        <a:ext uri="{28A0092B-C50C-407E-A947-70E740481C1C}">
                          <a14:useLocalDpi xmlns:a14="http://schemas.microsoft.com/office/drawing/2010/main" val="0"/>
                        </a:ext>
                      </a:extLst>
                    </a:blip>
                    <a:srcRect l="4874" t="10331" r="5647" b="11681"/>
                    <a:stretch/>
                  </pic:blipFill>
                  <pic:spPr bwMode="auto">
                    <a:xfrm>
                      <a:off x="0" y="0"/>
                      <a:ext cx="4137149" cy="3605786"/>
                    </a:xfrm>
                    <a:prstGeom prst="rect">
                      <a:avLst/>
                    </a:prstGeom>
                    <a:noFill/>
                    <a:ln>
                      <a:noFill/>
                    </a:ln>
                    <a:extLst>
                      <a:ext uri="{53640926-AAD7-44D8-BBD7-CCE9431645EC}">
                        <a14:shadowObscured xmlns:a14="http://schemas.microsoft.com/office/drawing/2010/main"/>
                      </a:ext>
                    </a:extLst>
                  </pic:spPr>
                </pic:pic>
              </a:graphicData>
            </a:graphic>
          </wp:inline>
        </w:drawing>
      </w:r>
    </w:p>
    <w:p w14:paraId="44B75C9A" w14:textId="10325659" w:rsidR="00A80F0B" w:rsidRPr="00B2564A" w:rsidRDefault="00F56840" w:rsidP="00E70C79">
      <w:pPr>
        <w:pStyle w:val="Caption"/>
      </w:pPr>
      <w:bookmarkStart w:id="82" w:name="_Toc145711281"/>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0</w:t>
      </w:r>
      <w:r w:rsidR="000A3FBA">
        <w:fldChar w:fldCharType="end"/>
      </w:r>
      <w:r w:rsidRPr="00B2564A">
        <w:t xml:space="preserve">. </w:t>
      </w:r>
      <w:r w:rsidR="00F6285F" w:rsidRPr="00B2564A">
        <w:t xml:space="preserve">18-V 5-W solar panel from Thegioiic </w:t>
      </w:r>
      <w:r w:rsidR="00F6285F" w:rsidRPr="00B2564A">
        <w:fldChar w:fldCharType="begin" w:fldLock="1"/>
      </w:r>
      <w:r w:rsidR="00E66D83">
        <w:instrText>ADDIN CSL_CITATION {"citationItems":[{"id":"ITEM-1","itemData":{"URL":"https://www.thegioiic.com/tam-nang-luong-mat-troi-5w-18v","author":[{"dropping-particle":"","family":"Thegioiic","given":"","non-dropping-particle":"","parse-names":false,"suffix":""}],"id":"ITEM-1","issued":{"date-parts":[["0"]]},"title":"Tấm Năng Lượng Mặt Trời 5W 18V","type":"webpage"},"uris":["http://www.mendeley.com/documents/?uuid=fa680a73-d676-4f4c-a7dd-fa4ae18a06a8"]}],"mendeley":{"formattedCitation":"[55]","plainTextFormattedCitation":"[55]","previouslyFormattedCitation":"[55]"},"properties":{"noteIndex":0},"schema":"https://github.com/citation-style-language/schema/raw/master/csl-citation.json"}</w:instrText>
      </w:r>
      <w:r w:rsidR="00F6285F" w:rsidRPr="00B2564A">
        <w:fldChar w:fldCharType="separate"/>
      </w:r>
      <w:r w:rsidR="00715E75" w:rsidRPr="00715E75">
        <w:t>[55]</w:t>
      </w:r>
      <w:bookmarkEnd w:id="82"/>
      <w:r w:rsidR="00F6285F" w:rsidRPr="00B2564A">
        <w:fldChar w:fldCharType="end"/>
      </w:r>
    </w:p>
    <w:p w14:paraId="2E9E474B" w14:textId="072A9615" w:rsidR="00CB4E63" w:rsidRPr="00B2564A" w:rsidRDefault="002525D8" w:rsidP="00CB4E63">
      <w:pPr>
        <w:jc w:val="both"/>
      </w:pPr>
      <w:r w:rsidRPr="00B2564A">
        <w:t xml:space="preserve">Since a solar </w:t>
      </w:r>
      <w:r w:rsidR="00B07DCD" w:rsidRPr="00B2564A">
        <w:t xml:space="preserve">battery system always contains a power storage unit, </w:t>
      </w:r>
      <w:r w:rsidR="00AE6047" w:rsidRPr="00B2564A">
        <w:t>this project includes</w:t>
      </w:r>
      <w:r w:rsidR="00F35EE7" w:rsidRPr="00B2564A">
        <w:t xml:space="preserve"> 2 BRC 18650 4800mAh 3.7V Li-ion batteries</w:t>
      </w:r>
      <w:r w:rsidR="00230D8A" w:rsidRPr="00B2564A">
        <w:t xml:space="preserve"> and an HX-2S-D20 charger </w:t>
      </w:r>
      <w:r w:rsidR="009F4738" w:rsidRPr="00B2564A">
        <w:t>board.</w:t>
      </w:r>
    </w:p>
    <w:p w14:paraId="5C140D91" w14:textId="77777777" w:rsidR="009F4738" w:rsidRPr="00B2564A" w:rsidRDefault="009A427B" w:rsidP="009F4738">
      <w:pPr>
        <w:keepNext/>
        <w:jc w:val="center"/>
      </w:pPr>
      <w:r w:rsidRPr="00B2564A">
        <w:drawing>
          <wp:inline distT="0" distB="0" distL="0" distR="0" wp14:anchorId="2D4D123A" wp14:editId="55F5977B">
            <wp:extent cx="4275265" cy="3206338"/>
            <wp:effectExtent l="0" t="0" r="0" b="0"/>
            <wp:docPr id="1742813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83490" cy="3212506"/>
                    </a:xfrm>
                    <a:prstGeom prst="rect">
                      <a:avLst/>
                    </a:prstGeom>
                    <a:noFill/>
                    <a:ln>
                      <a:noFill/>
                    </a:ln>
                  </pic:spPr>
                </pic:pic>
              </a:graphicData>
            </a:graphic>
          </wp:inline>
        </w:drawing>
      </w:r>
    </w:p>
    <w:p w14:paraId="7179AB03" w14:textId="320D1BDE" w:rsidR="009A427B" w:rsidRPr="00B2564A" w:rsidRDefault="009F4738" w:rsidP="00E70C79">
      <w:pPr>
        <w:pStyle w:val="Caption"/>
        <w:rPr>
          <w:color w:val="FF0000"/>
        </w:rPr>
      </w:pPr>
      <w:bookmarkStart w:id="83" w:name="_Toc145711282"/>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1</w:t>
      </w:r>
      <w:r w:rsidR="000A3FBA">
        <w:fldChar w:fldCharType="end"/>
      </w:r>
      <w:r w:rsidRPr="00B2564A">
        <w:t xml:space="preserve">. </w:t>
      </w:r>
      <w:r w:rsidR="000655AC" w:rsidRPr="00B2564A">
        <w:t>18650 batteries and charger board included in the design</w:t>
      </w:r>
      <w:bookmarkEnd w:id="83"/>
    </w:p>
    <w:p w14:paraId="54D9B779" w14:textId="62C58955" w:rsidR="00723213" w:rsidRPr="00B2564A" w:rsidRDefault="000423B5" w:rsidP="00CB4E63">
      <w:pPr>
        <w:jc w:val="both"/>
        <w:rPr>
          <w:rFonts w:eastAsiaTheme="minorEastAsia"/>
        </w:rPr>
      </w:pPr>
      <w:r w:rsidRPr="00B2564A">
        <w:lastRenderedPageBreak/>
        <w:t>According to the retailer, the solar panel has the absolute</w:t>
      </w:r>
      <w:r w:rsidR="00272957" w:rsidRPr="00B2564A">
        <w:t xml:space="preserve"> ratings of 18</w:t>
      </w:r>
      <w:r w:rsidR="00AD1A82" w:rsidRPr="00B2564A">
        <w:t>V and 5W output</w:t>
      </w:r>
      <w:r w:rsidR="00665753" w:rsidRPr="00B2564A">
        <w:t>, which translates to a maximum</w:t>
      </w:r>
      <w:r w:rsidR="00621894" w:rsidRPr="00B2564A">
        <w:t xml:space="preserve"> current output</w:t>
      </w:r>
      <w:r w:rsidR="00665753" w:rsidRPr="00B2564A">
        <w:t xml:space="preserve"> of</w:t>
      </w:r>
      <w:r w:rsidR="00621894" w:rsidRPr="00B2564A">
        <w:t xml:space="preserve"> </w:t>
      </w:r>
      <w:r w:rsidR="00665753" w:rsidRPr="00B2564A">
        <w:t xml:space="preserve"> </w:t>
      </w:r>
      <m:oMath>
        <m:f>
          <m:fPr>
            <m:ctrlPr>
              <w:rPr>
                <w:rFonts w:ascii="Cambria Math" w:hAnsi="Cambria Math"/>
                <w:i/>
              </w:rPr>
            </m:ctrlPr>
          </m:fPr>
          <m:num>
            <m:r>
              <w:rPr>
                <w:rFonts w:ascii="Cambria Math" w:hAnsi="Cambria Math"/>
              </w:rPr>
              <m:t>5W</m:t>
            </m:r>
          </m:num>
          <m:den>
            <m:r>
              <w:rPr>
                <w:rFonts w:ascii="Cambria Math" w:hAnsi="Cambria Math"/>
              </w:rPr>
              <m:t>18V</m:t>
            </m:r>
          </m:den>
        </m:f>
        <m:r>
          <w:rPr>
            <w:rFonts w:ascii="Cambria Math" w:hAnsi="Cambria Math"/>
          </w:rPr>
          <m:t>=0.27A</m:t>
        </m:r>
      </m:oMath>
      <w:r w:rsidR="00621894" w:rsidRPr="00B2564A">
        <w:rPr>
          <w:rFonts w:eastAsiaTheme="minorEastAsia"/>
        </w:rPr>
        <w:t>.</w:t>
      </w:r>
      <w:r w:rsidR="00B92EED" w:rsidRPr="00B2564A">
        <w:rPr>
          <w:rFonts w:eastAsiaTheme="minorEastAsia"/>
        </w:rPr>
        <w:t xml:space="preserve"> </w:t>
      </w:r>
      <w:r w:rsidR="006F3BCD" w:rsidRPr="00B2564A">
        <w:rPr>
          <w:rFonts w:eastAsiaTheme="minorEastAsia"/>
        </w:rPr>
        <w:t>Like a standard 18650 Li-ion</w:t>
      </w:r>
      <w:r w:rsidR="004B4EBF" w:rsidRPr="00B2564A">
        <w:rPr>
          <w:rFonts w:eastAsiaTheme="minorEastAsia"/>
        </w:rPr>
        <w:t xml:space="preserve"> battery, the </w:t>
      </w:r>
      <w:r w:rsidR="00593E32" w:rsidRPr="00B2564A">
        <w:rPr>
          <w:rFonts w:eastAsiaTheme="minorEastAsia"/>
        </w:rPr>
        <w:t xml:space="preserve">units in this project </w:t>
      </w:r>
      <w:r w:rsidR="004056E5" w:rsidRPr="00B2564A">
        <w:rPr>
          <w:rFonts w:eastAsiaTheme="minorEastAsia"/>
        </w:rPr>
        <w:t>have a voltage range from 2.5V to 4.</w:t>
      </w:r>
      <w:r w:rsidR="00134BD9" w:rsidRPr="00B2564A">
        <w:rPr>
          <w:rFonts w:eastAsiaTheme="minorEastAsia"/>
        </w:rPr>
        <w:t>2</w:t>
      </w:r>
      <w:r w:rsidR="004056E5" w:rsidRPr="00B2564A">
        <w:rPr>
          <w:rFonts w:eastAsiaTheme="minorEastAsia"/>
        </w:rPr>
        <w:t>V</w:t>
      </w:r>
      <w:r w:rsidR="00134BD9" w:rsidRPr="00B2564A">
        <w:rPr>
          <w:rFonts w:eastAsiaTheme="minorEastAsia"/>
        </w:rPr>
        <w:t xml:space="preserve">, which gives 5.0V to 8.4V </w:t>
      </w:r>
      <w:r w:rsidR="00690D8F" w:rsidRPr="00B2564A">
        <w:rPr>
          <w:rFonts w:eastAsiaTheme="minorEastAsia"/>
        </w:rPr>
        <w:t>when combined in series for the HX-02-D20 charger</w:t>
      </w:r>
      <w:r w:rsidR="00204FA5" w:rsidRPr="00B2564A">
        <w:rPr>
          <w:rFonts w:eastAsiaTheme="minorEastAsia"/>
        </w:rPr>
        <w:t>.</w:t>
      </w:r>
    </w:p>
    <w:p w14:paraId="5A431006" w14:textId="00B00062" w:rsidR="00204FA5" w:rsidRPr="00B2564A" w:rsidRDefault="00204FA5" w:rsidP="00CB4E63">
      <w:pPr>
        <w:jc w:val="both"/>
        <w:rPr>
          <w:rFonts w:eastAsiaTheme="minorEastAsia"/>
        </w:rPr>
      </w:pPr>
      <w:r w:rsidRPr="00B2564A">
        <w:rPr>
          <w:rFonts w:eastAsiaTheme="minorEastAsia"/>
        </w:rPr>
        <w:t xml:space="preserve">According to </w:t>
      </w:r>
      <w:r w:rsidR="00FE11D3" w:rsidRPr="00B2564A">
        <w:rPr>
          <w:rFonts w:eastAsiaTheme="minorEastAsia"/>
        </w:rPr>
        <w:fldChar w:fldCharType="begin" w:fldLock="1"/>
      </w:r>
      <w:r w:rsidR="00E66D83">
        <w:rPr>
          <w:rFonts w:eastAsiaTheme="minorEastAsia"/>
        </w:rPr>
        <w:instrText>ADDIN CSL_CITATION {"citationItems":[{"id":"ITEM-1","itemData":{"URL":"https://chipn24.com/f123-7-mach-sac-bao-ve-pin-18650-2-cell-20a-id2589.html","author":[{"dropping-particle":"","family":"Điện tử Minh Nguyên","given":"","non-dropping-particle":"","parse-names":false,"suffix":""}],"id":"ITEM-1","issued":{"date-parts":[["0"]]},"title":"[F123.7] Mạch sạc bảo vệ pin 18650 2 cell 20A","type":"webpage"},"uris":["http://www.mendeley.com/documents/?uuid=057696e2-8d26-4427-b03c-472c093c7767"]}],"mendeley":{"formattedCitation":"[56]","plainTextFormattedCitation":"[56]","previouslyFormattedCitation":"[56]"},"properties":{"noteIndex":0},"schema":"https://github.com/citation-style-language/schema/raw/master/csl-citation.json"}</w:instrText>
      </w:r>
      <w:r w:rsidR="00FE11D3" w:rsidRPr="00B2564A">
        <w:rPr>
          <w:rFonts w:eastAsiaTheme="minorEastAsia"/>
        </w:rPr>
        <w:fldChar w:fldCharType="separate"/>
      </w:r>
      <w:r w:rsidR="00715E75" w:rsidRPr="00715E75">
        <w:rPr>
          <w:rFonts w:eastAsiaTheme="minorEastAsia"/>
        </w:rPr>
        <w:t>[56]</w:t>
      </w:r>
      <w:r w:rsidR="00FE11D3" w:rsidRPr="00B2564A">
        <w:rPr>
          <w:rFonts w:eastAsiaTheme="minorEastAsia"/>
        </w:rPr>
        <w:fldChar w:fldCharType="end"/>
      </w:r>
      <w:r w:rsidR="00FE11D3" w:rsidRPr="00B2564A">
        <w:rPr>
          <w:rFonts w:eastAsiaTheme="minorEastAsia"/>
        </w:rPr>
        <w:t xml:space="preserve">, </w:t>
      </w:r>
      <w:r w:rsidR="00D72D7D" w:rsidRPr="00B2564A">
        <w:rPr>
          <w:rFonts w:eastAsiaTheme="minorEastAsia"/>
        </w:rPr>
        <w:t>the HX-02-D20 is a charger board</w:t>
      </w:r>
      <w:r w:rsidR="009A7E58" w:rsidRPr="00B2564A">
        <w:rPr>
          <w:rFonts w:eastAsiaTheme="minorEastAsia"/>
        </w:rPr>
        <w:t xml:space="preserve"> for 2 18650 Li-ion batteries,</w:t>
      </w:r>
      <w:r w:rsidR="00D72D7D" w:rsidRPr="00B2564A">
        <w:rPr>
          <w:rFonts w:eastAsiaTheme="minorEastAsia"/>
        </w:rPr>
        <w:t xml:space="preserve"> </w:t>
      </w:r>
      <w:r w:rsidR="00847B2C" w:rsidRPr="00B2564A">
        <w:rPr>
          <w:rFonts w:eastAsiaTheme="minorEastAsia"/>
        </w:rPr>
        <w:t>taking 8.4V – 9V input</w:t>
      </w:r>
      <w:r w:rsidR="003D3E2E" w:rsidRPr="00B2564A">
        <w:rPr>
          <w:rFonts w:eastAsiaTheme="minorEastAsia"/>
        </w:rPr>
        <w:t xml:space="preserve"> to charge the batteries.</w:t>
      </w:r>
      <w:r w:rsidR="0029384E" w:rsidRPr="00B2564A">
        <w:rPr>
          <w:rFonts w:eastAsiaTheme="minorEastAsia"/>
        </w:rPr>
        <w:t xml:space="preserve"> The board has protective mechanisms </w:t>
      </w:r>
      <w:r w:rsidR="00037E8B" w:rsidRPr="00B2564A">
        <w:rPr>
          <w:rFonts w:eastAsiaTheme="minorEastAsia"/>
        </w:rPr>
        <w:t>against short-circuits, over- and under-voltage</w:t>
      </w:r>
      <w:r w:rsidR="009A7E58" w:rsidRPr="00B2564A">
        <w:rPr>
          <w:rFonts w:eastAsiaTheme="minorEastAsia"/>
        </w:rPr>
        <w:t xml:space="preserve">. Therefore, it </w:t>
      </w:r>
      <w:r w:rsidR="00E56E8B" w:rsidRPr="00B2564A">
        <w:rPr>
          <w:rFonts w:eastAsiaTheme="minorEastAsia"/>
        </w:rPr>
        <w:t>appears to be a good option to be included in the design of the Auton</w:t>
      </w:r>
      <w:r w:rsidR="00B2123E" w:rsidRPr="00B2564A">
        <w:rPr>
          <w:rFonts w:eastAsiaTheme="minorEastAsia"/>
        </w:rPr>
        <w:t>omous Wireless Agrometeorology Station.</w:t>
      </w:r>
    </w:p>
    <w:p w14:paraId="01B92E3B" w14:textId="7AD16694" w:rsidR="004C2261" w:rsidRPr="00B2564A" w:rsidRDefault="004C2261" w:rsidP="000D6016">
      <w:pPr>
        <w:pStyle w:val="Heading2"/>
      </w:pPr>
      <w:bookmarkStart w:id="84" w:name="_Ref130346514"/>
      <w:bookmarkStart w:id="85" w:name="_Toc145709104"/>
      <w:r w:rsidRPr="00B2564A">
        <w:t>Server</w:t>
      </w:r>
      <w:bookmarkEnd w:id="84"/>
      <w:bookmarkEnd w:id="85"/>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798D5376"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5670B7" w:rsidRPr="00B2564A">
        <w:fldChar w:fldCharType="separate"/>
      </w:r>
      <w:r w:rsidR="00715E75" w:rsidRPr="00715E75">
        <w:t>[6]</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5887F21C" w:rsidR="008D3F4B" w:rsidRPr="00B2564A" w:rsidRDefault="00D3734D" w:rsidP="00E70C79">
      <w:pPr>
        <w:pStyle w:val="Caption"/>
      </w:pPr>
      <w:bookmarkStart w:id="86" w:name="_Ref145543552"/>
      <w:bookmarkStart w:id="87" w:name="_Toc145711283"/>
      <w:r w:rsidRPr="00B2564A">
        <w:t xml:space="preserve">Figure </w:t>
      </w:r>
      <w:r w:rsidR="000A3FBA">
        <w:fldChar w:fldCharType="begin"/>
      </w:r>
      <w:r w:rsidR="000A3FBA">
        <w:instrText xml:space="preserve"> STYLEREF 1 \s </w:instrText>
      </w:r>
      <w:r w:rsidR="000A3FBA">
        <w:fldChar w:fldCharType="separate"/>
      </w:r>
      <w:r w:rsidR="00FB1E93">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2</w:t>
      </w:r>
      <w:r w:rsidR="000A3FBA">
        <w:fldChar w:fldCharType="end"/>
      </w:r>
      <w:bookmarkEnd w:id="86"/>
      <w:r w:rsidRPr="00B2564A">
        <w:t xml:space="preserve">. The nodeMCU ESP8266 used at the server side of the project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bookmarkEnd w:id="87"/>
      <w:r w:rsidRPr="00B2564A">
        <w:fldChar w:fldCharType="end"/>
      </w:r>
      <w:r w:rsidR="008D3F4B" w:rsidRPr="00B2564A">
        <w:br w:type="page"/>
      </w:r>
    </w:p>
    <w:p w14:paraId="6514D5CA" w14:textId="4E120BE3" w:rsidR="0018250F" w:rsidRPr="00B2564A" w:rsidRDefault="00E75E87" w:rsidP="004D0A04">
      <w:pPr>
        <w:pStyle w:val="Heading1"/>
        <w:numPr>
          <w:ilvl w:val="0"/>
          <w:numId w:val="27"/>
        </w:numPr>
      </w:pPr>
      <w:bookmarkStart w:id="88" w:name="_Ref145643396"/>
      <w:bookmarkStart w:id="89" w:name="_Toc145709105"/>
      <w:r w:rsidRPr="00B2564A">
        <w:lastRenderedPageBreak/>
        <w:t>Implementa</w:t>
      </w:r>
      <w:r w:rsidR="005630C8" w:rsidRPr="00B2564A">
        <w:t>t</w:t>
      </w:r>
      <w:r w:rsidRPr="00B2564A">
        <w:t>io</w:t>
      </w:r>
      <w:r w:rsidR="0018250F" w:rsidRPr="00B2564A">
        <w:t>n</w:t>
      </w:r>
      <w:bookmarkEnd w:id="88"/>
      <w:bookmarkEnd w:id="89"/>
    </w:p>
    <w:p w14:paraId="0677D682" w14:textId="2FA29777" w:rsidR="00913DD3" w:rsidRPr="00B2564A" w:rsidRDefault="00732CD4" w:rsidP="000D6016">
      <w:pPr>
        <w:pStyle w:val="Heading2"/>
      </w:pPr>
      <w:bookmarkStart w:id="90" w:name="_Toc145709106"/>
      <w:r w:rsidRPr="00B2564A">
        <w:t>STM32F103C8T6 Microcontroller</w:t>
      </w:r>
      <w:bookmarkEnd w:id="90"/>
    </w:p>
    <w:p w14:paraId="5360DBF6" w14:textId="60DD223D"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FB1E93">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FB1E93" w:rsidRPr="00B2564A">
        <w:t xml:space="preserve">Figure </w:t>
      </w:r>
      <w:r w:rsidR="00FB1E93">
        <w:t>2</w:t>
      </w:r>
      <w:r w:rsidR="00FB1E93">
        <w:noBreakHyphen/>
        <w:t>1</w:t>
      </w:r>
      <w:r w:rsidR="00EC4810" w:rsidRPr="00B2564A">
        <w:fldChar w:fldCharType="end"/>
      </w:r>
      <w:r w:rsidR="002C5047" w:rsidRPr="00B2564A">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B2564A">
        <w:fldChar w:fldCharType="begin"/>
      </w:r>
      <w:r w:rsidR="00FE1C86" w:rsidRPr="00B2564A">
        <w:instrText xml:space="preserve"> REF _Ref145280831 \h </w:instrText>
      </w:r>
      <w:r w:rsidR="00FE1C86" w:rsidRPr="00B2564A">
        <w:fldChar w:fldCharType="separate"/>
      </w:r>
      <w:r w:rsidR="00FB1E93" w:rsidRPr="00B2564A">
        <w:t xml:space="preserve">Figure </w:t>
      </w:r>
      <w:r w:rsidR="00FB1E93">
        <w:t>3</w:t>
      </w:r>
      <w:r w:rsidR="00FB1E93">
        <w:noBreakHyphen/>
        <w:t>2</w:t>
      </w:r>
      <w:r w:rsidR="00FE1C86" w:rsidRPr="00B2564A">
        <w:fldChar w:fldCharType="end"/>
      </w:r>
      <w:r w:rsidR="002C5047" w:rsidRPr="00B2564A">
        <w:t>.</w:t>
      </w:r>
      <w:r w:rsidR="00732CD4" w:rsidRPr="00B2564A">
        <w:rPr>
          <w:rFonts w:cs="Times New Roman"/>
          <w:szCs w:val="24"/>
        </w:rPr>
        <w:t xml:space="preserve"> </w:t>
      </w:r>
      <w:r w:rsidR="00FB5DAF" w:rsidRPr="00B2564A">
        <w:rPr>
          <w:rFonts w:cs="Times New Roman"/>
          <w:szCs w:val="24"/>
        </w:rPr>
        <w:t xml:space="preserve">The </w:t>
      </w:r>
      <w:r w:rsidR="00046E1D" w:rsidRPr="00B2564A">
        <w:rPr>
          <w:rFonts w:cs="Times New Roman"/>
          <w:szCs w:val="24"/>
        </w:rPr>
        <w:t xml:space="preserve">board is then implemented with all the connections shown in </w:t>
      </w:r>
      <w:r w:rsidR="00046E1D" w:rsidRPr="00B2564A">
        <w:rPr>
          <w:rFonts w:cs="Times New Roman"/>
          <w:szCs w:val="24"/>
        </w:rPr>
        <w:fldChar w:fldCharType="begin"/>
      </w:r>
      <w:r w:rsidR="00046E1D" w:rsidRPr="00B2564A">
        <w:rPr>
          <w:rFonts w:cs="Times New Roman"/>
          <w:szCs w:val="24"/>
        </w:rPr>
        <w:instrText xml:space="preserve"> REF _Ref145281544 \h </w:instrText>
      </w:r>
      <w:r w:rsidR="00046E1D" w:rsidRPr="00B2564A">
        <w:rPr>
          <w:rFonts w:cs="Times New Roman"/>
          <w:szCs w:val="24"/>
        </w:rPr>
      </w:r>
      <w:r w:rsidR="00046E1D" w:rsidRPr="00B2564A">
        <w:rPr>
          <w:rFonts w:cs="Times New Roman"/>
          <w:szCs w:val="24"/>
        </w:rPr>
        <w:fldChar w:fldCharType="separate"/>
      </w:r>
      <w:r w:rsidR="00FB1E93" w:rsidRPr="00B2564A">
        <w:t xml:space="preserve">Figure </w:t>
      </w:r>
      <w:r w:rsidR="00FB1E93">
        <w:t>3</w:t>
      </w:r>
      <w:r w:rsidR="00FB1E93">
        <w:noBreakHyphen/>
        <w:t>3</w:t>
      </w:r>
      <w:r w:rsidR="00046E1D" w:rsidRPr="00B2564A">
        <w:rPr>
          <w:rFonts w:cs="Times New Roman"/>
          <w:szCs w:val="24"/>
        </w:rPr>
        <w:fldChar w:fldCharType="end"/>
      </w:r>
      <w:r w:rsidR="00046E1D" w:rsidRPr="00B2564A">
        <w:rPr>
          <w:rFonts w:cs="Times New Roman"/>
          <w:szCs w:val="24"/>
        </w:rPr>
        <w:t>.</w:t>
      </w:r>
    </w:p>
    <w:p w14:paraId="6586A532" w14:textId="0E9CE0BA"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E66D83">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1669E3" w:rsidRPr="00B2564A">
        <w:rPr>
          <w:rFonts w:cs="Times New Roman"/>
          <w:szCs w:val="24"/>
        </w:rPr>
        <w:fldChar w:fldCharType="separate"/>
      </w:r>
      <w:r w:rsidR="00715E75" w:rsidRPr="00715E75">
        <w:rPr>
          <w:rFonts w:cs="Times New Roman"/>
          <w:szCs w:val="24"/>
        </w:rPr>
        <w:t>[57]</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6538357F"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FB1E93">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CC0BF6">
      <w:pPr>
        <w:shd w:val="clear" w:color="auto" w:fill="FFFFFF"/>
        <w:spacing w:line="285" w:lineRule="atLeast"/>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427BA83B" w14:textId="62124221" w:rsidR="0020660D" w:rsidRPr="00B2564A" w:rsidRDefault="00241913" w:rsidP="00CC0BF6">
      <w:pPr>
        <w:shd w:val="clear" w:color="auto" w:fill="FFFFFF"/>
        <w:spacing w:line="285" w:lineRule="atLeast"/>
        <w:rPr>
          <w:rFonts w:ascii="Consolas" w:eastAsia="Times New Roman" w:hAnsi="Consolas" w:cs="Times New Roman"/>
          <w:color w:val="000000"/>
          <w:sz w:val="21"/>
          <w:szCs w:val="21"/>
          <w:lang w:eastAsia="en-GB"/>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9">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6B6FC568" w:rsidR="004B17E9" w:rsidRPr="00B2564A" w:rsidRDefault="00944345" w:rsidP="00E70C79">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91" w:name="_Toc145711284"/>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w:t>
      </w:r>
      <w:r w:rsidR="000A3FBA">
        <w:fldChar w:fldCharType="end"/>
      </w:r>
      <w:r w:rsidRPr="00B2564A">
        <w:t xml:space="preserve">. The schematic of the STM32F103C8T6-housed Blue Pill board </w:t>
      </w:r>
      <w:r w:rsidRPr="00B2564A">
        <w:fldChar w:fldCharType="begin" w:fldLock="1"/>
      </w:r>
      <w:r w:rsidR="00E66D83">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12]","plainTextFormattedCitation":"[12]","previouslyFormattedCitation":"[12]"},"properties":{"noteIndex":0},"schema":"https://github.com/citation-style-language/schema/raw/master/csl-citation.json"}</w:instrText>
      </w:r>
      <w:r w:rsidRPr="00B2564A">
        <w:fldChar w:fldCharType="separate"/>
      </w:r>
      <w:r w:rsidR="00715E75" w:rsidRPr="00715E75">
        <w:t>[12]</w:t>
      </w:r>
      <w:bookmarkEnd w:id="91"/>
      <w:r w:rsidRPr="00B2564A">
        <w:fldChar w:fldCharType="end"/>
      </w:r>
    </w:p>
    <w:p w14:paraId="411716BB" w14:textId="77777777" w:rsidR="00944345" w:rsidRPr="00B2564A" w:rsidRDefault="00D071C4" w:rsidP="00944345">
      <w:pPr>
        <w:keepNext/>
        <w:jc w:val="center"/>
      </w:pPr>
      <w:r w:rsidRPr="00B2564A">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60">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65E193F3" w:rsidR="0020660D" w:rsidRPr="00B2564A" w:rsidRDefault="00944345" w:rsidP="00E70C79">
      <w:pPr>
        <w:pStyle w:val="Caption"/>
      </w:pPr>
      <w:bookmarkStart w:id="92" w:name="_Ref145280831"/>
      <w:bookmarkStart w:id="93" w:name="_Toc145711285"/>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w:t>
      </w:r>
      <w:r w:rsidR="000A3FBA">
        <w:fldChar w:fldCharType="end"/>
      </w:r>
      <w:bookmarkEnd w:id="92"/>
      <w:r w:rsidRPr="00B2564A">
        <w:t>. Simplified Blue Pill schematic with removed un</w:t>
      </w:r>
      <w:r w:rsidR="00A838ED" w:rsidRPr="00B2564A">
        <w:t>used parts</w:t>
      </w:r>
      <w:bookmarkEnd w:id="93"/>
      <w:r w:rsidR="00D071C4" w:rsidRPr="00B2564A">
        <w:t xml:space="preserve"> </w:t>
      </w:r>
    </w:p>
    <w:p w14:paraId="5DAAB994" w14:textId="77777777" w:rsidR="00427336" w:rsidRPr="00B2564A" w:rsidRDefault="00427336">
      <w:pPr>
        <w:sectPr w:rsidR="00427336" w:rsidRPr="00B2564A" w:rsidSect="004B17E9">
          <w:pgSz w:w="16838" w:h="11906" w:orient="landscape" w:code="9"/>
          <w:pgMar w:top="1134" w:right="1134" w:bottom="1185" w:left="1134" w:header="709" w:footer="709" w:gutter="0"/>
          <w:cols w:space="708"/>
          <w:docGrid w:linePitch="360"/>
        </w:sectPr>
      </w:pPr>
    </w:p>
    <w:p w14:paraId="184ACFCD" w14:textId="5034D298" w:rsidR="006707F9" w:rsidRPr="00B2564A" w:rsidRDefault="00CE1620" w:rsidP="00427336">
      <w:pPr>
        <w:jc w:val="center"/>
      </w:pPr>
      <w:r>
        <w:lastRenderedPageBreak/>
        <w:drawing>
          <wp:inline distT="0" distB="0" distL="0" distR="0" wp14:anchorId="157FE418" wp14:editId="7735AC8C">
            <wp:extent cx="5579758" cy="5498275"/>
            <wp:effectExtent l="0" t="0" r="1905" b="7620"/>
            <wp:docPr id="171836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9805" name=""/>
                    <pic:cNvPicPr/>
                  </pic:nvPicPr>
                  <pic:blipFill>
                    <a:blip r:embed="rId61"/>
                    <a:stretch>
                      <a:fillRect/>
                    </a:stretch>
                  </pic:blipFill>
                  <pic:spPr>
                    <a:xfrm>
                      <a:off x="0" y="0"/>
                      <a:ext cx="5588579" cy="5506967"/>
                    </a:xfrm>
                    <a:prstGeom prst="rect">
                      <a:avLst/>
                    </a:prstGeom>
                  </pic:spPr>
                </pic:pic>
              </a:graphicData>
            </a:graphic>
          </wp:inline>
        </w:drawing>
      </w:r>
    </w:p>
    <w:p w14:paraId="136C541C" w14:textId="22CD9E22" w:rsidR="00644F47" w:rsidRPr="00B2564A" w:rsidRDefault="006707F9" w:rsidP="00E70C79">
      <w:pPr>
        <w:pStyle w:val="Caption"/>
      </w:pPr>
      <w:bookmarkStart w:id="94" w:name="_Ref145281544"/>
      <w:bookmarkStart w:id="95" w:name="_Toc145711286"/>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w:t>
      </w:r>
      <w:r w:rsidR="000A3FBA">
        <w:fldChar w:fldCharType="end"/>
      </w:r>
      <w:bookmarkEnd w:id="94"/>
      <w:r w:rsidRPr="00B2564A">
        <w:t xml:space="preserve">. </w:t>
      </w:r>
      <w:r w:rsidR="000521B5" w:rsidRPr="00B2564A">
        <w:t>Bus connections with the Blue Pill board</w:t>
      </w:r>
      <w:bookmarkEnd w:id="95"/>
    </w:p>
    <w:p w14:paraId="6B272978" w14:textId="6E06FAD3" w:rsidR="00B02572" w:rsidRPr="00B2564A" w:rsidRDefault="006E33FC" w:rsidP="00B02572">
      <w:pPr>
        <w:pStyle w:val="Heading2"/>
      </w:pPr>
      <w:bookmarkStart w:id="96" w:name="_Toc145709107"/>
      <w:r w:rsidRPr="00B2564A">
        <w:t>Sensor units</w:t>
      </w:r>
      <w:bookmarkEnd w:id="96"/>
    </w:p>
    <w:p w14:paraId="1CA1E17F" w14:textId="506930C8" w:rsidR="006E33FC" w:rsidRPr="00B2564A" w:rsidRDefault="000E1195" w:rsidP="007F5BAE">
      <w:pPr>
        <w:pStyle w:val="Heading3"/>
      </w:pPr>
      <w:r w:rsidRPr="00B2564A">
        <w:t xml:space="preserve"> </w:t>
      </w:r>
      <w:bookmarkStart w:id="97" w:name="_Toc145709108"/>
      <w:r w:rsidR="006E33FC" w:rsidRPr="00B2564A">
        <w:t>Anemometer</w:t>
      </w:r>
      <w:bookmarkEnd w:id="97"/>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229EE3F4"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FB1E93">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FB1E93">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FB1E93" w:rsidRPr="00B2564A">
        <w:t xml:space="preserve">Figure </w:t>
      </w:r>
      <w:r w:rsidR="00FB1E93">
        <w:t>3</w:t>
      </w:r>
      <w:r w:rsidR="00FB1E93">
        <w:noBreakHyphen/>
        <w:t>4</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lastRenderedPageBreak/>
        <w:drawing>
          <wp:inline distT="0" distB="0" distL="0" distR="0" wp14:anchorId="54B39D58" wp14:editId="2D60ED6E">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62"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17DEDCFB" w:rsidR="009C1FB7" w:rsidRPr="00B2564A" w:rsidRDefault="009C1FB7" w:rsidP="00E70C79">
      <w:pPr>
        <w:pStyle w:val="Caption"/>
      </w:pPr>
      <w:bookmarkStart w:id="98" w:name="_Ref130039666"/>
      <w:bookmarkStart w:id="99" w:name="_Toc145711287"/>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4</w:t>
      </w:r>
      <w:r w:rsidR="000A3FBA">
        <w:fldChar w:fldCharType="end"/>
      </w:r>
      <w:bookmarkEnd w:id="98"/>
      <w:r w:rsidRPr="00B2564A">
        <w:t>. Circuitry for testing the anemometer in ideal conditions</w:t>
      </w:r>
      <w:bookmarkEnd w:id="99"/>
    </w:p>
    <w:p w14:paraId="016C2A07" w14:textId="7268F4C8"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FB1E93" w:rsidRPr="00B2564A">
        <w:t xml:space="preserve">Figure </w:t>
      </w:r>
      <w:r w:rsidR="00FB1E93">
        <w:t>3</w:t>
      </w:r>
      <w:r w:rsidR="00FB1E93">
        <w:noBreakHyphen/>
        <w:t>4</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1890DE11"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E66D8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8]","plainTextFormattedCitation":"[58]","previouslyFormattedCitation":"[58]"},"properties":{"noteIndex":0},"schema":"https://github.com/citation-style-language/schema/raw/master/csl-citation.json"}</w:instrText>
      </w:r>
      <w:r w:rsidRPr="00B2564A">
        <w:fldChar w:fldCharType="separate"/>
      </w:r>
      <w:r w:rsidR="00715E75" w:rsidRPr="00715E75">
        <w:t>[58]</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5B11F23C" w:rsidR="00EB5474" w:rsidRPr="00B2564A" w:rsidRDefault="0060655F" w:rsidP="00EB5474">
      <w:r w:rsidRPr="00B2564A">
        <w:t xml:space="preserve">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6], [59]","plainTextFormattedCitation":"[6], [59]","previouslyFormattedCitation":"[6], [59]"},"properties":{"noteIndex":0},"schema":"https://github.com/citation-style-language/schema/raw/master/csl-citation.json"}</w:instrText>
      </w:r>
      <w:r w:rsidRPr="00B2564A">
        <w:fldChar w:fldCharType="separate"/>
      </w:r>
      <w:r w:rsidR="00715E75" w:rsidRPr="00715E75">
        <w:t>[6], [59]</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FB1E93" w:rsidRPr="00B2564A">
        <w:t xml:space="preserve">Figure </w:t>
      </w:r>
      <w:r w:rsidR="00FB1E93">
        <w:t>3</w:t>
      </w:r>
      <w:r w:rsidR="00FB1E93">
        <w:noBreakHyphen/>
        <w:t>5</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3">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4">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64B00618" w:rsidR="009C1FB7" w:rsidRPr="00B2564A" w:rsidRDefault="009C1FB7" w:rsidP="00E70C79">
      <w:pPr>
        <w:pStyle w:val="Caption"/>
      </w:pPr>
      <w:bookmarkStart w:id="100" w:name="_Ref130039690"/>
      <w:bookmarkStart w:id="101" w:name="_Toc145711288"/>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5</w:t>
      </w:r>
      <w:r w:rsidR="000A3FBA">
        <w:fldChar w:fldCharType="end"/>
      </w:r>
      <w:bookmarkEnd w:id="100"/>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AB3A5A" w:rsidRPr="00B2564A">
        <w:fldChar w:fldCharType="separate"/>
      </w:r>
      <w:r w:rsidR="00715E75" w:rsidRPr="00715E75">
        <w:t>[6]</w:t>
      </w:r>
      <w:bookmarkEnd w:id="101"/>
      <w:r w:rsidR="00AB3A5A" w:rsidRPr="00B2564A">
        <w:fldChar w:fldCharType="end"/>
      </w:r>
    </w:p>
    <w:p w14:paraId="69C2A89E" w14:textId="104071DF" w:rsidR="001A1678" w:rsidRPr="00B2564A" w:rsidRDefault="001A1678" w:rsidP="001A1678">
      <w:pPr>
        <w:jc w:val="both"/>
      </w:pPr>
      <w:r w:rsidRPr="00B2564A">
        <w:lastRenderedPageBreak/>
        <w:t xml:space="preserve">The solution to a such problem is the implementation of either a LPF to filter out the noise </w:t>
      </w:r>
      <w:r w:rsidRPr="00B2564A">
        <w:fldChar w:fldCharType="begin" w:fldLock="1"/>
      </w:r>
      <w:r w:rsidR="00E66D83">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9]","plainTextFormattedCitation":"[59]","previouslyFormattedCitation":"[59]"},"properties":{"noteIndex":0},"schema":"https://github.com/citation-style-language/schema/raw/master/csl-citation.json"}</w:instrText>
      </w:r>
      <w:r w:rsidRPr="00B2564A">
        <w:fldChar w:fldCharType="separate"/>
      </w:r>
      <w:r w:rsidR="00715E75" w:rsidRPr="00715E75">
        <w:t>[59]</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E66D83">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60]","plainTextFormattedCitation":"[60]","previouslyFormattedCitation":"[60]"},"properties":{"noteIndex":0},"schema":"https://github.com/citation-style-language/schema/raw/master/csl-citation.json"}</w:instrText>
      </w:r>
      <w:r w:rsidRPr="00B2564A">
        <w:fldChar w:fldCharType="separate"/>
      </w:r>
      <w:r w:rsidR="00715E75" w:rsidRPr="00715E75">
        <w:t>[60]</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1A005A71"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FB1E93" w:rsidRPr="00B2564A">
        <w:t xml:space="preserve">Table </w:t>
      </w:r>
      <w:r w:rsidR="00FB1E93">
        <w:t>3</w:t>
      </w:r>
      <w:r w:rsidR="00FB1E93" w:rsidRPr="00B2564A">
        <w:noBreakHyphen/>
      </w:r>
      <w:r w:rsidR="00FB1E93">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B2564A" w14:paraId="398F94DB" w14:textId="77777777" w:rsidTr="00D00990">
        <w:trPr>
          <w:jc w:val="center"/>
        </w:trPr>
        <w:tc>
          <w:tcPr>
            <w:tcW w:w="2122" w:type="dxa"/>
          </w:tcPr>
          <w:p w14:paraId="5AD8F930" w14:textId="77777777" w:rsidR="001A1678" w:rsidRPr="00B2564A" w:rsidRDefault="001A1678" w:rsidP="00D00990">
            <w:pPr>
              <w:jc w:val="center"/>
            </w:pPr>
            <w:r w:rsidRPr="00B2564A">
              <w:t>Real resistor value</w:t>
            </w:r>
          </w:p>
        </w:tc>
        <w:tc>
          <w:tcPr>
            <w:tcW w:w="2976" w:type="dxa"/>
          </w:tcPr>
          <w:p w14:paraId="50DC80CD" w14:textId="77777777" w:rsidR="001A1678" w:rsidRPr="00B2564A" w:rsidRDefault="001A1678" w:rsidP="00D00990">
            <w:pPr>
              <w:jc w:val="center"/>
            </w:pPr>
            <w:r w:rsidRPr="00B2564A">
              <w:t>Calculated capacitor value</w:t>
            </w:r>
          </w:p>
        </w:tc>
        <w:tc>
          <w:tcPr>
            <w:tcW w:w="2977" w:type="dxa"/>
          </w:tcPr>
          <w:p w14:paraId="3646148F" w14:textId="77777777" w:rsidR="001A1678" w:rsidRPr="00B2564A" w:rsidRDefault="001A1678" w:rsidP="00D00990">
            <w:pPr>
              <w:jc w:val="center"/>
            </w:pPr>
            <w:r w:rsidRPr="00B2564A">
              <w:t>Closest real capacitor value</w:t>
            </w:r>
          </w:p>
        </w:tc>
      </w:tr>
      <w:tr w:rsidR="001A1678" w:rsidRPr="00B2564A" w14:paraId="50098042" w14:textId="77777777" w:rsidTr="00D00990">
        <w:trPr>
          <w:jc w:val="center"/>
        </w:trPr>
        <w:tc>
          <w:tcPr>
            <w:tcW w:w="2122" w:type="dxa"/>
          </w:tcPr>
          <w:p w14:paraId="544E6668" w14:textId="77777777" w:rsidR="001A1678" w:rsidRPr="00B2564A" w:rsidRDefault="001A1678" w:rsidP="00D00990">
            <w:pPr>
              <w:jc w:val="center"/>
            </w:pPr>
            <w:r w:rsidRPr="00B2564A">
              <w:t>30k</w:t>
            </w:r>
            <w:r w:rsidRPr="00B2564A">
              <w:rPr>
                <w:rFonts w:cs="Times New Roman"/>
              </w:rPr>
              <w:t>Ω</w:t>
            </w:r>
          </w:p>
        </w:tc>
        <w:tc>
          <w:tcPr>
            <w:tcW w:w="2976" w:type="dxa"/>
          </w:tcPr>
          <w:p w14:paraId="5EBB7D3E" w14:textId="77777777" w:rsidR="001A1678" w:rsidRPr="00B2564A" w:rsidRDefault="001A1678" w:rsidP="00D00990">
            <w:pPr>
              <w:jc w:val="center"/>
            </w:pPr>
            <w:r w:rsidRPr="00B2564A">
              <w:t>75.00nF</w:t>
            </w:r>
          </w:p>
        </w:tc>
        <w:tc>
          <w:tcPr>
            <w:tcW w:w="2977" w:type="dxa"/>
          </w:tcPr>
          <w:p w14:paraId="59C0AF14" w14:textId="77777777" w:rsidR="001A1678" w:rsidRPr="00B2564A" w:rsidRDefault="001A1678" w:rsidP="00D00990">
            <w:pPr>
              <w:jc w:val="center"/>
            </w:pPr>
            <w:r w:rsidRPr="00B2564A">
              <w:t>82nF</w:t>
            </w:r>
          </w:p>
        </w:tc>
      </w:tr>
      <w:tr w:rsidR="001A1678" w:rsidRPr="00B2564A" w14:paraId="5266BC00" w14:textId="77777777" w:rsidTr="00D00990">
        <w:trPr>
          <w:jc w:val="center"/>
        </w:trPr>
        <w:tc>
          <w:tcPr>
            <w:tcW w:w="2122" w:type="dxa"/>
          </w:tcPr>
          <w:p w14:paraId="178A56B2" w14:textId="77777777" w:rsidR="001A1678" w:rsidRPr="00B2564A" w:rsidRDefault="001A1678" w:rsidP="00D00990">
            <w:pPr>
              <w:jc w:val="center"/>
            </w:pPr>
            <w:r w:rsidRPr="00B2564A">
              <w:t>33k</w:t>
            </w:r>
            <w:r w:rsidRPr="00B2564A">
              <w:rPr>
                <w:rFonts w:cs="Times New Roman"/>
              </w:rPr>
              <w:t>Ω</w:t>
            </w:r>
          </w:p>
        </w:tc>
        <w:tc>
          <w:tcPr>
            <w:tcW w:w="2976" w:type="dxa"/>
          </w:tcPr>
          <w:p w14:paraId="312CA1AA" w14:textId="77777777" w:rsidR="001A1678" w:rsidRPr="00B2564A" w:rsidRDefault="001A1678" w:rsidP="00D00990">
            <w:pPr>
              <w:jc w:val="center"/>
            </w:pPr>
            <w:r w:rsidRPr="00B2564A">
              <w:t>68.18nF</w:t>
            </w:r>
          </w:p>
        </w:tc>
        <w:tc>
          <w:tcPr>
            <w:tcW w:w="2977" w:type="dxa"/>
          </w:tcPr>
          <w:p w14:paraId="1842B6AD" w14:textId="77777777" w:rsidR="001A1678" w:rsidRPr="00B2564A" w:rsidRDefault="001A1678" w:rsidP="00D00990">
            <w:pPr>
              <w:jc w:val="center"/>
            </w:pPr>
            <w:r w:rsidRPr="00B2564A">
              <w:t>68nF</w:t>
            </w:r>
          </w:p>
        </w:tc>
      </w:tr>
      <w:tr w:rsidR="001A1678" w:rsidRPr="00B2564A" w14:paraId="2B2F0106" w14:textId="77777777" w:rsidTr="00D00990">
        <w:trPr>
          <w:jc w:val="center"/>
        </w:trPr>
        <w:tc>
          <w:tcPr>
            <w:tcW w:w="2122" w:type="dxa"/>
          </w:tcPr>
          <w:p w14:paraId="4A472BD5" w14:textId="77777777" w:rsidR="001A1678" w:rsidRPr="00B2564A" w:rsidRDefault="001A1678" w:rsidP="00D00990">
            <w:pPr>
              <w:jc w:val="center"/>
            </w:pPr>
            <w:r w:rsidRPr="00B2564A">
              <w:t>36k</w:t>
            </w:r>
            <w:r w:rsidRPr="00B2564A">
              <w:rPr>
                <w:rFonts w:cs="Times New Roman"/>
              </w:rPr>
              <w:t>Ω</w:t>
            </w:r>
          </w:p>
        </w:tc>
        <w:tc>
          <w:tcPr>
            <w:tcW w:w="2976" w:type="dxa"/>
          </w:tcPr>
          <w:p w14:paraId="2769706F" w14:textId="77777777" w:rsidR="001A1678" w:rsidRPr="00B2564A" w:rsidRDefault="001A1678" w:rsidP="00D00990">
            <w:pPr>
              <w:jc w:val="center"/>
            </w:pPr>
            <w:r w:rsidRPr="00B2564A">
              <w:t>62.50nF</w:t>
            </w:r>
          </w:p>
        </w:tc>
        <w:tc>
          <w:tcPr>
            <w:tcW w:w="2977" w:type="dxa"/>
          </w:tcPr>
          <w:p w14:paraId="130B14F0" w14:textId="77777777" w:rsidR="001A1678" w:rsidRPr="00B2564A" w:rsidRDefault="001A1678" w:rsidP="00D00990">
            <w:pPr>
              <w:jc w:val="center"/>
            </w:pPr>
            <w:r w:rsidRPr="00B2564A">
              <w:t>68nF</w:t>
            </w:r>
          </w:p>
        </w:tc>
      </w:tr>
      <w:tr w:rsidR="001A1678" w:rsidRPr="00B2564A" w14:paraId="35D9AAE4" w14:textId="77777777" w:rsidTr="00D00990">
        <w:trPr>
          <w:jc w:val="center"/>
        </w:trPr>
        <w:tc>
          <w:tcPr>
            <w:tcW w:w="2122" w:type="dxa"/>
          </w:tcPr>
          <w:p w14:paraId="454701BF" w14:textId="77777777" w:rsidR="001A1678" w:rsidRPr="00B2564A" w:rsidRDefault="001A1678" w:rsidP="00D00990">
            <w:pPr>
              <w:jc w:val="center"/>
            </w:pPr>
            <w:r w:rsidRPr="00B2564A">
              <w:t>39k</w:t>
            </w:r>
            <w:r w:rsidRPr="00B2564A">
              <w:rPr>
                <w:rFonts w:cs="Times New Roman"/>
              </w:rPr>
              <w:t>Ω</w:t>
            </w:r>
          </w:p>
        </w:tc>
        <w:tc>
          <w:tcPr>
            <w:tcW w:w="2976" w:type="dxa"/>
          </w:tcPr>
          <w:p w14:paraId="501AC990" w14:textId="77777777" w:rsidR="001A1678" w:rsidRPr="00B2564A" w:rsidRDefault="001A1678" w:rsidP="00D00990">
            <w:pPr>
              <w:jc w:val="center"/>
            </w:pPr>
            <w:r w:rsidRPr="00B2564A">
              <w:t>57.69nF</w:t>
            </w:r>
          </w:p>
        </w:tc>
        <w:tc>
          <w:tcPr>
            <w:tcW w:w="2977" w:type="dxa"/>
          </w:tcPr>
          <w:p w14:paraId="2EB37699" w14:textId="77777777" w:rsidR="001A1678" w:rsidRPr="00B2564A" w:rsidRDefault="001A1678" w:rsidP="00D00990">
            <w:pPr>
              <w:jc w:val="center"/>
            </w:pPr>
            <w:r w:rsidRPr="00B2564A">
              <w:t>56nF</w:t>
            </w:r>
          </w:p>
        </w:tc>
      </w:tr>
      <w:tr w:rsidR="001A1678" w:rsidRPr="00B2564A" w14:paraId="0FF5F98D" w14:textId="77777777" w:rsidTr="00D00990">
        <w:trPr>
          <w:jc w:val="center"/>
        </w:trPr>
        <w:tc>
          <w:tcPr>
            <w:tcW w:w="2122" w:type="dxa"/>
          </w:tcPr>
          <w:p w14:paraId="7A7DC876" w14:textId="77777777" w:rsidR="001A1678" w:rsidRPr="00B2564A" w:rsidRDefault="001A1678" w:rsidP="00D00990">
            <w:pPr>
              <w:jc w:val="center"/>
            </w:pPr>
            <w:r w:rsidRPr="00B2564A">
              <w:t>47k</w:t>
            </w:r>
            <w:r w:rsidRPr="00B2564A">
              <w:rPr>
                <w:rFonts w:cs="Times New Roman"/>
              </w:rPr>
              <w:t>Ω</w:t>
            </w:r>
          </w:p>
        </w:tc>
        <w:tc>
          <w:tcPr>
            <w:tcW w:w="2976" w:type="dxa"/>
          </w:tcPr>
          <w:p w14:paraId="46805CB0" w14:textId="77777777" w:rsidR="001A1678" w:rsidRPr="00B2564A" w:rsidRDefault="001A1678" w:rsidP="00D00990">
            <w:pPr>
              <w:jc w:val="center"/>
            </w:pPr>
            <w:r w:rsidRPr="00B2564A">
              <w:t>47.87nF</w:t>
            </w:r>
          </w:p>
        </w:tc>
        <w:tc>
          <w:tcPr>
            <w:tcW w:w="2977" w:type="dxa"/>
          </w:tcPr>
          <w:p w14:paraId="4570B5A9" w14:textId="77777777" w:rsidR="001A1678" w:rsidRPr="00B2564A" w:rsidRDefault="001A1678" w:rsidP="00D00990">
            <w:pPr>
              <w:keepNext/>
              <w:jc w:val="center"/>
            </w:pPr>
            <w:r w:rsidRPr="00B2564A">
              <w:t>47nF</w:t>
            </w:r>
          </w:p>
        </w:tc>
      </w:tr>
    </w:tbl>
    <w:p w14:paraId="6A7351F0" w14:textId="228CE162" w:rsidR="001A1678" w:rsidRPr="00B2564A" w:rsidRDefault="001A1678" w:rsidP="00E70C79">
      <w:pPr>
        <w:pStyle w:val="Caption"/>
      </w:pPr>
      <w:bookmarkStart w:id="102" w:name="_Toc145709068"/>
      <w:bookmarkStart w:id="103" w:name="_Ref14143472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1</w:t>
      </w:r>
      <w:r w:rsidR="003D7D62" w:rsidRPr="00B2564A">
        <w:fldChar w:fldCharType="end"/>
      </w:r>
      <w:bookmarkEnd w:id="103"/>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2"/>
    </w:p>
    <w:p w14:paraId="651B5B79" w14:textId="39967933" w:rsidR="001A1678" w:rsidRPr="00B2564A" w:rsidRDefault="001A1678" w:rsidP="001A1678">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FB1E93" w:rsidRPr="00B2564A">
        <w:t xml:space="preserve">Figure </w:t>
      </w:r>
      <w:r w:rsidR="00FB1E93">
        <w:t>3</w:t>
      </w:r>
      <w:r w:rsidR="00FB1E93">
        <w:noBreakHyphen/>
        <w:t>6</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FB1E93" w:rsidRPr="00B2564A">
        <w:t xml:space="preserve">Figure </w:t>
      </w:r>
      <w:r w:rsidR="00FB1E93">
        <w:t>3</w:t>
      </w:r>
      <w:r w:rsidR="00FB1E93">
        <w:noBreakHyphen/>
        <w:t>7</w:t>
      </w:r>
      <w:r w:rsidR="00BD2D2E" w:rsidRPr="00B2564A">
        <w:fldChar w:fldCharType="end"/>
      </w:r>
      <w:r w:rsidRPr="00B2564A">
        <w:t xml:space="preserve"> are consistent with the findings 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drawing>
          <wp:inline distT="0" distB="0" distL="0" distR="0" wp14:anchorId="1C17096D" wp14:editId="261FCF50">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10C18E95" w:rsidR="00AB3A5A" w:rsidRPr="00B2564A" w:rsidRDefault="00BD2D2E" w:rsidP="00E70C79">
      <w:pPr>
        <w:pStyle w:val="Caption"/>
      </w:pPr>
      <w:bookmarkStart w:id="104" w:name="_Ref145283290"/>
      <w:bookmarkStart w:id="105" w:name="_Toc145711289"/>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6</w:t>
      </w:r>
      <w:r w:rsidR="000A3FBA">
        <w:fldChar w:fldCharType="end"/>
      </w:r>
      <w:bookmarkEnd w:id="104"/>
      <w:r w:rsidRPr="00B2564A">
        <w:t>. Bypass capacitor test circuitry using the reed switch from the anemometer</w:t>
      </w:r>
      <w:bookmarkEnd w:id="105"/>
    </w:p>
    <w:p w14:paraId="735AC688" w14:textId="77777777" w:rsidR="00BD2D2E" w:rsidRPr="00B2564A" w:rsidRDefault="00BD2D2E" w:rsidP="00E70C79">
      <w:pPr>
        <w:pStyle w:val="Caption"/>
      </w:pPr>
      <w:bookmarkStart w:id="106" w:name="_Ref141436790"/>
      <w:r w:rsidRPr="00B2564A">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6">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7">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529F8552" w:rsidR="00BD2D2E" w:rsidRPr="00B2564A" w:rsidRDefault="00BD2D2E" w:rsidP="00BD2D2E">
      <w:pPr>
        <w:jc w:val="center"/>
      </w:pPr>
      <w:bookmarkStart w:id="107" w:name="_Ref145283147"/>
      <w:bookmarkStart w:id="108" w:name="_Toc145711290"/>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7</w:t>
      </w:r>
      <w:r w:rsidR="000A3FBA">
        <w:fldChar w:fldCharType="end"/>
      </w:r>
      <w:bookmarkEnd w:id="106"/>
      <w:bookmarkEnd w:id="107"/>
      <w:r w:rsidRPr="00B2564A">
        <w:t>. Reed switch debounced by the 68-nF bypass capacitor</w:t>
      </w:r>
      <w:bookmarkEnd w:id="108"/>
    </w:p>
    <w:p w14:paraId="5F331739" w14:textId="108051A6" w:rsidR="001E182F" w:rsidRPr="00B2564A" w:rsidRDefault="00F427A8" w:rsidP="006240D5">
      <w:pPr>
        <w:keepNext/>
        <w:spacing w:before="240" w:after="0"/>
        <w:jc w:val="center"/>
      </w:pPr>
      <w:r w:rsidRPr="00B2564A">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8"/>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0C473D36" w:rsidR="001E182F" w:rsidRPr="00B2564A" w:rsidRDefault="001E182F" w:rsidP="00E70C79">
      <w:pPr>
        <w:pStyle w:val="Caption"/>
      </w:pPr>
      <w:bookmarkStart w:id="109" w:name="_Toc145711291"/>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8</w:t>
      </w:r>
      <w:r w:rsidR="000A3FBA">
        <w:fldChar w:fldCharType="end"/>
      </w:r>
      <w:r w:rsidRPr="00B2564A">
        <w:t xml:space="preserve">. </w:t>
      </w:r>
      <w:r w:rsidR="003E2FB8" w:rsidRPr="00B2564A">
        <w:t>Circuitry for interfacing with the anemometer</w:t>
      </w:r>
      <w:bookmarkEnd w:id="109"/>
    </w:p>
    <w:p w14:paraId="5EED948E" w14:textId="77777777" w:rsidR="00655164" w:rsidRPr="00B2564A" w:rsidRDefault="00655164" w:rsidP="007F5BAE">
      <w:pPr>
        <w:pStyle w:val="Heading4"/>
      </w:pPr>
      <w:r w:rsidRPr="00B2564A">
        <w:t>Software design</w:t>
      </w:r>
    </w:p>
    <w:p w14:paraId="0EF60EE4" w14:textId="73F44A42" w:rsidR="007E515A" w:rsidRPr="00B2564A" w:rsidRDefault="007E515A" w:rsidP="007E515A">
      <w:pPr>
        <w:jc w:val="both"/>
        <w:rPr>
          <w:rFonts w:eastAsiaTheme="minorEastAsia"/>
        </w:rPr>
      </w:pP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B2564A">
        <w:rPr>
          <w:rFonts w:eastAsiaTheme="minorEastAsia"/>
        </w:rPr>
        <w:t xml:space="preserve">, where </w:t>
      </w:r>
      <m:oMath>
        <m:r>
          <w:rPr>
            <w:rFonts w:ascii="Cambria Math" w:eastAsiaTheme="minorEastAsia" w:hAnsi="Cambria Math"/>
          </w:rPr>
          <m:t>n</m:t>
        </m:r>
      </m:oMath>
      <w:r w:rsidRPr="00B2564A">
        <w:rPr>
          <w:rFonts w:eastAsiaTheme="minorEastAsia"/>
        </w:rPr>
        <w:t xml:space="preserve"> is the number of pulses over a period </w:t>
      </w:r>
      <m:oMath>
        <m:r>
          <w:rPr>
            <w:rFonts w:ascii="Cambria Math" w:eastAsiaTheme="minorEastAsia" w:hAnsi="Cambria Math"/>
          </w:rPr>
          <m:t>T</m:t>
        </m:r>
      </m:oMath>
      <w:r w:rsidRPr="00B2564A">
        <w:rPr>
          <w:rFonts w:eastAsiaTheme="minorEastAsia"/>
        </w:rPr>
        <w:t xml:space="preserve"> detected from the anemometer by the microcontroller, and </w:t>
      </w:r>
      <m:oMath>
        <m:r>
          <w:rPr>
            <w:rFonts w:ascii="Cambria Math" w:eastAsiaTheme="minorEastAsia" w:hAnsi="Cambria Math"/>
          </w:rPr>
          <m:t>R</m:t>
        </m:r>
      </m:oMath>
      <w:r w:rsidRPr="00B2564A">
        <w:rPr>
          <w:rFonts w:eastAsiaTheme="minorEastAsia"/>
        </w:rPr>
        <w:t xml:space="preserve"> is “the radius from the pivot to the edge of a cup” </w:t>
      </w:r>
      <w:r w:rsidRPr="00B2564A">
        <w:rPr>
          <w:rFonts w:eastAsiaTheme="minorEastAsia"/>
        </w:rPr>
        <w:fldChar w:fldCharType="begin" w:fldLock="1"/>
      </w:r>
      <w:r w:rsidR="00E66D83">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6], [61]","plainTextFormattedCitation":"[6], [61]","previouslyFormattedCitation":"[6], [61]"},"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6], [61]</w:t>
      </w:r>
      <w:r w:rsidRPr="00B2564A">
        <w:rPr>
          <w:rFonts w:eastAsiaTheme="minorEastAsia"/>
        </w:rPr>
        <w:fldChar w:fldCharType="end"/>
      </w:r>
      <w:r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Pr="00B2564A">
        <w:rPr>
          <w:rFonts w:eastAsiaTheme="minorEastAsia"/>
        </w:rPr>
        <w:t xml:space="preserve"> as demostrated by </w:t>
      </w:r>
      <w:r w:rsidRPr="00B2564A">
        <w:rPr>
          <w:rFonts w:eastAsiaTheme="minorEastAsia"/>
        </w:rPr>
        <w:fldChar w:fldCharType="begin" w:fldLock="1"/>
      </w:r>
      <w:r w:rsidR="00E66D83">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19]</w:t>
      </w:r>
      <w:r w:rsidRPr="00B2564A">
        <w:rPr>
          <w:rFonts w:eastAsiaTheme="minorEastAsia"/>
        </w:rPr>
        <w:fldChar w:fldCharType="end"/>
      </w:r>
      <w:r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FB1E93">
        <w:rPr>
          <w:rFonts w:eastAsiaTheme="minorEastAsia"/>
        </w:rPr>
        <w:t>4.1</w:t>
      </w:r>
      <w:r w:rsidR="004027FA" w:rsidRPr="00B2564A">
        <w:rPr>
          <w:rFonts w:eastAsiaTheme="minorEastAsia"/>
        </w:rPr>
        <w:fldChar w:fldCharType="end"/>
      </w:r>
      <w:r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36F9F0CB" w:rsidR="00C6796E" w:rsidRPr="00B2564A" w:rsidRDefault="00A96DE7" w:rsidP="00E70C79">
      <w:pPr>
        <w:pStyle w:val="Caption"/>
      </w:pPr>
      <w:bookmarkStart w:id="110" w:name="_Toc145711292"/>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9</w:t>
      </w:r>
      <w:r w:rsidR="000A3FBA">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10"/>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3080BF70" w:rsidR="00CB71B9" w:rsidRPr="00B2564A" w:rsidRDefault="00DF0EFB" w:rsidP="00726E19">
      <w:pPr>
        <w:shd w:val="clear" w:color="auto" w:fill="FFFFFF"/>
        <w:spacing w:before="240" w:line="285" w:lineRule="atLeast"/>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75BF725" w14:textId="5FAF815E" w:rsidR="00910233" w:rsidRPr="00B2564A" w:rsidRDefault="002C1776" w:rsidP="00726E19">
      <w:pPr>
        <w:shd w:val="clear" w:color="auto" w:fill="FFFFFF"/>
        <w:spacing w:before="240" w:line="285" w:lineRule="atLeast"/>
        <w:rPr>
          <w:rFonts w:eastAsiaTheme="minorEastAsia"/>
        </w:rPr>
      </w:pPr>
      <w:r w:rsidRPr="00B2564A">
        <w:rPr>
          <w:rFonts w:eastAsiaTheme="minorEastAsia"/>
        </w:rPr>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FB1E93" w:rsidRPr="00B2564A">
        <w:t xml:space="preserve">Figure </w:t>
      </w:r>
      <w:r w:rsidR="00FB1E93">
        <w:t>2</w:t>
      </w:r>
      <w:r w:rsidR="00FB1E93">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E66D83">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62]","plainTextFormattedCitation":"[62]","previouslyFormattedCitation":"[62]"},"properties":{"noteIndex":0},"schema":"https://github.com/citation-style-language/schema/raw/master/csl-citation.json"}</w:instrText>
      </w:r>
      <w:r w:rsidR="000C74D6" w:rsidRPr="00B2564A">
        <w:rPr>
          <w:rFonts w:eastAsiaTheme="minorEastAsia"/>
        </w:rPr>
        <w:fldChar w:fldCharType="separate"/>
      </w:r>
      <w:r w:rsidR="00715E75" w:rsidRPr="00715E75">
        <w:rPr>
          <w:rFonts w:eastAsiaTheme="minorEastAsia"/>
        </w:rPr>
        <w:t>[62]</w:t>
      </w:r>
      <w:r w:rsidR="000C74D6" w:rsidRPr="00B2564A">
        <w:rPr>
          <w:rFonts w:eastAsiaTheme="minorEastAsia"/>
        </w:rPr>
        <w:fldChar w:fldCharType="end"/>
      </w:r>
      <w:r w:rsidR="000C74D6" w:rsidRPr="00B2564A">
        <w:rPr>
          <w:rFonts w:eastAsiaTheme="minorEastAsia"/>
        </w:rPr>
        <w:t>.</w:t>
      </w:r>
    </w:p>
    <w:p w14:paraId="1CD27C87" w14:textId="23F2559E" w:rsidR="003B7D67" w:rsidRPr="00B2564A" w:rsidRDefault="003B7D67" w:rsidP="007F5BAE">
      <w:pPr>
        <w:pStyle w:val="Heading3"/>
      </w:pPr>
      <w:bookmarkStart w:id="111" w:name="_Toc145709109"/>
      <w:r w:rsidRPr="00B2564A">
        <w:t>Wind Vane</w:t>
      </w:r>
      <w:bookmarkEnd w:id="111"/>
    </w:p>
    <w:p w14:paraId="06626DDC" w14:textId="77777777" w:rsidR="00902FCA" w:rsidRPr="00B2564A" w:rsidRDefault="00902FCA" w:rsidP="007F5BAE">
      <w:pPr>
        <w:pStyle w:val="Heading4"/>
      </w:pPr>
      <w:bookmarkStart w:id="112" w:name="_Ref145605419"/>
      <w:r w:rsidRPr="00B2564A">
        <w:t>Hardware dependencies</w:t>
      </w:r>
      <w:bookmarkEnd w:id="112"/>
    </w:p>
    <w:p w14:paraId="7B79B003" w14:textId="2A18D58A" w:rsidR="00902FCA" w:rsidRPr="00B2564A" w:rsidRDefault="00902FCA" w:rsidP="00902FCA">
      <w:pPr>
        <w:pStyle w:val="Heading5"/>
        <w:spacing w:after="240"/>
      </w:pPr>
      <w:bookmarkStart w:id="113" w:name="_Ref145605441"/>
      <w:r w:rsidRPr="00B2564A">
        <w:t>Voltage divider</w:t>
      </w:r>
      <w:bookmarkEnd w:id="113"/>
    </w:p>
    <w:p w14:paraId="6489CFC0" w14:textId="680B5A39"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FB1E93">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10C7A10E" w:rsidR="00E54AF0" w:rsidRPr="00B2564A" w:rsidRDefault="00E54AF0" w:rsidP="00E54AF0">
      <w:pPr>
        <w:jc w:val="both"/>
      </w:pPr>
      <w:r w:rsidRPr="00B2564A">
        <w:lastRenderedPageBreak/>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FB1E93" w:rsidRPr="00B2564A">
        <w:t xml:space="preserve">Figure </w:t>
      </w:r>
      <w:r w:rsidR="00FB1E93">
        <w:t>2</w:t>
      </w:r>
      <w:r w:rsidR="00FB1E93">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48F82C4E"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FB1E93" w:rsidRPr="00B2564A">
        <w:t xml:space="preserve">Figure </w:t>
      </w:r>
      <w:r w:rsidR="00FB1E93">
        <w:t>3</w:t>
      </w:r>
      <w:r w:rsidR="00FB1E93">
        <w:noBreakHyphen/>
        <w:t>10</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70">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195D778B" w:rsidR="00E54AF0" w:rsidRPr="00B2564A" w:rsidRDefault="00433B6F" w:rsidP="00E70C79">
      <w:pPr>
        <w:pStyle w:val="Caption"/>
      </w:pPr>
      <w:bookmarkStart w:id="114" w:name="_Ref145283675"/>
      <w:bookmarkStart w:id="115" w:name="_Toc145711293"/>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0</w:t>
      </w:r>
      <w:r w:rsidR="000A3FBA">
        <w:fldChar w:fldCharType="end"/>
      </w:r>
      <w:bookmarkEnd w:id="114"/>
      <w:r w:rsidRPr="00B2564A">
        <w:t>. Voltage divider circuitry with ADC module</w:t>
      </w:r>
      <w:bookmarkEnd w:id="115"/>
    </w:p>
    <w:p w14:paraId="4750844E" w14:textId="77E4F074"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FB1E93" w:rsidRPr="00B2564A">
        <w:t xml:space="preserve">Figure </w:t>
      </w:r>
      <w:r w:rsidR="00FB1E93">
        <w:t>3</w:t>
      </w:r>
      <w:r w:rsidR="00FB1E93">
        <w:noBreakHyphen/>
        <w:t>11</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CA0405" w:rsidP="00E70C79">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2BAC393D" w:rsidR="00E54AF0" w:rsidRPr="00B2564A" w:rsidRDefault="00E54AF0" w:rsidP="00D00990">
            <w:pPr>
              <w:jc w:val="center"/>
            </w:pPr>
            <w:r w:rsidRPr="00B2564A">
              <w:t>(</w:t>
            </w:r>
            <w:r w:rsidR="00CA0405">
              <w:fldChar w:fldCharType="begin"/>
            </w:r>
            <w:r w:rsidR="00CA0405">
              <w:instrText xml:space="preserve"> SEQ Eq \* MERGEFORMAT </w:instrText>
            </w:r>
            <w:r w:rsidR="00CA0405">
              <w:fldChar w:fldCharType="separate"/>
            </w:r>
            <w:r w:rsidR="00FB1E93">
              <w:t>1</w:t>
            </w:r>
            <w:r w:rsidR="00CA0405">
              <w:fldChar w:fldCharType="end"/>
            </w:r>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CA0405"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42580504"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E66D83">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63]","plainTextFormattedCitation":"[63]","previouslyFormattedCitation":"[63]"},"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63]</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CA0405"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2CF1F9D6" w:rsidR="00E54AF0" w:rsidRPr="00B2564A" w:rsidRDefault="00E54AF0" w:rsidP="00D00990">
            <w:pPr>
              <w:jc w:val="center"/>
            </w:pPr>
            <w:r w:rsidRPr="00B2564A">
              <w:t>(</w:t>
            </w:r>
            <w:bookmarkStart w:id="116" w:name="StepResponse"/>
            <w:r w:rsidRPr="00B2564A">
              <w:fldChar w:fldCharType="begin"/>
            </w:r>
            <w:r w:rsidRPr="00B2564A">
              <w:instrText xml:space="preserve"> SEQ Eq \* MERGEFORMAT </w:instrText>
            </w:r>
            <w:r w:rsidRPr="00B2564A">
              <w:fldChar w:fldCharType="separate"/>
            </w:r>
            <w:r w:rsidR="00FB1E93">
              <w:t>2</w:t>
            </w:r>
            <w:r w:rsidRPr="00B2564A">
              <w:fldChar w:fldCharType="end"/>
            </w:r>
            <w:bookmarkEnd w:id="116"/>
            <w:r w:rsidRPr="00B2564A">
              <w:t>)</w:t>
            </w:r>
          </w:p>
        </w:tc>
      </w:tr>
    </w:tbl>
    <w:p w14:paraId="3C547B70" w14:textId="32298E32"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FB1E93">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FB1E93">
        <w:t>2</w:t>
      </w:r>
      <w:r w:rsidRPr="00B2564A">
        <w:rPr>
          <w:rFonts w:eastAsiaTheme="minorEastAsia"/>
        </w:rPr>
        <w:fldChar w:fldCharType="end"/>
      </w:r>
      <w:r w:rsidRPr="00B2564A">
        <w:rPr>
          <w:rFonts w:eastAsiaTheme="minorEastAsia"/>
        </w:rPr>
        <w:t>):</w:t>
      </w:r>
    </w:p>
    <w:p w14:paraId="10104A09" w14:textId="77777777" w:rsidR="00E54AF0" w:rsidRPr="00B2564A" w:rsidRDefault="00CA0405"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CA0405"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71">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0B3B3360" w:rsidR="00E54AF0" w:rsidRPr="00B2564A" w:rsidRDefault="00E54AF0" w:rsidP="00E70C79">
      <w:pPr>
        <w:pStyle w:val="Caption"/>
      </w:pPr>
      <w:bookmarkStart w:id="117" w:name="_Ref142079043"/>
      <w:bookmarkStart w:id="118" w:name="_Toc145711294"/>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1</w:t>
      </w:r>
      <w:r w:rsidR="000A3FBA">
        <w:fldChar w:fldCharType="end"/>
      </w:r>
      <w:bookmarkEnd w:id="117"/>
      <w:r w:rsidRPr="00B2564A">
        <w:t>. Derivation of the Norton equivalent of the voltage divider</w:t>
      </w:r>
      <w:bookmarkEnd w:id="118"/>
    </w:p>
    <w:p w14:paraId="21267058" w14:textId="19D9BDFD" w:rsidR="00E54AF0" w:rsidRPr="00B2564A" w:rsidRDefault="00E54AF0" w:rsidP="00E54AF0">
      <w:pPr>
        <w:jc w:val="both"/>
      </w:pPr>
      <w:r w:rsidRPr="00B2564A">
        <w:t xml:space="preserve">According to the capacitor charging voltage curve shown in </w:t>
      </w:r>
      <w:r w:rsidRPr="00B2564A">
        <w:fldChar w:fldCharType="begin" w:fldLock="1"/>
      </w:r>
      <w:r w:rsidR="00E66D83">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64]","plainTextFormattedCitation":"[64]","previouslyFormattedCitation":"[64]"},"properties":{"noteIndex":0},"schema":"https://github.com/citation-style-language/schema/raw/master/csl-citation.json"}</w:instrText>
      </w:r>
      <w:r w:rsidRPr="00B2564A">
        <w:fldChar w:fldCharType="separate"/>
      </w:r>
      <w:r w:rsidR="00715E75" w:rsidRPr="00715E75">
        <w:t>[64]</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Pr="00B2564A">
        <w:fldChar w:fldCharType="separate"/>
      </w:r>
      <w:r w:rsidR="00715E75" w:rsidRPr="00715E75">
        <w:t>[13]</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4514699B"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Pr="00B2564A">
        <w:fldChar w:fldCharType="separate"/>
      </w:r>
      <w:r w:rsidR="00715E75" w:rsidRPr="00715E75">
        <w:t>[57]</w:t>
      </w:r>
      <w:r w:rsidRPr="00B2564A">
        <w:fldChar w:fldCharType="end"/>
      </w:r>
      <w:r w:rsidRPr="00B2564A">
        <w:t xml:space="preserve">. Furthermore,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the internal sample and hold capacitor of the ADC module is guaranteed to be 8pF by design. By substituing the wind vane internal resistance values from</w:t>
      </w:r>
      <w:r w:rsidR="00FC5EB9" w:rsidRPr="00B2564A">
        <w:t xml:space="preserve"> </w:t>
      </w:r>
      <w:r w:rsidR="00FC5EB9" w:rsidRPr="00B2564A">
        <w:fldChar w:fldCharType="begin"/>
      </w:r>
      <w:r w:rsidR="00FC5EB9" w:rsidRPr="00B2564A">
        <w:instrText xml:space="preserve"> REF _Ref130178487 \h </w:instrText>
      </w:r>
      <w:r w:rsidR="00FC5EB9" w:rsidRPr="00B2564A">
        <w:fldChar w:fldCharType="separate"/>
      </w:r>
      <w:r w:rsidR="00FB1E93" w:rsidRPr="00B2564A">
        <w:t xml:space="preserve">Table </w:t>
      </w:r>
      <w:r w:rsidR="00FB1E93">
        <w:t>2</w:t>
      </w:r>
      <w:r w:rsidR="00FB1E93" w:rsidRPr="00B2564A">
        <w:noBreakHyphen/>
      </w:r>
      <w:r w:rsidR="00FB1E93">
        <w:t>1</w:t>
      </w:r>
      <w:r w:rsidR="00FC5EB9" w:rsidRPr="00B2564A">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72">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62292840" w:rsidR="00E54AF0" w:rsidRPr="00B2564A" w:rsidRDefault="00E54AF0" w:rsidP="00E70C79">
      <w:pPr>
        <w:pStyle w:val="Caption"/>
      </w:pPr>
      <w:bookmarkStart w:id="119" w:name="_Ref145605768"/>
      <w:bookmarkStart w:id="120" w:name="_Toc145711295"/>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2</w:t>
      </w:r>
      <w:r w:rsidR="000A3FBA">
        <w:fldChar w:fldCharType="end"/>
      </w:r>
      <w:bookmarkEnd w:id="119"/>
      <w:r w:rsidRPr="00B2564A">
        <w:t>. An instance of R</w:t>
      </w:r>
      <w:r w:rsidRPr="00B2564A">
        <w:rPr>
          <w:vertAlign w:val="subscript"/>
        </w:rPr>
        <w:t>external</w:t>
      </w:r>
      <w:r w:rsidRPr="00B2564A">
        <w:t xml:space="preserve"> = 3.0kΩ input to the voltage step-calculating sheet</w:t>
      </w:r>
      <w:bookmarkEnd w:id="120"/>
    </w:p>
    <w:p w14:paraId="0A90D18B" w14:textId="0B2178D0"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FB1E93" w:rsidRPr="00B2564A">
        <w:t xml:space="preserve">Table </w:t>
      </w:r>
      <w:r w:rsidR="00FB1E93">
        <w:t>3</w:t>
      </w:r>
      <w:r w:rsidR="00FB1E93" w:rsidRPr="00B2564A">
        <w:noBreakHyphen/>
      </w:r>
      <w:r w:rsidR="00FB1E93">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FB1E93" w:rsidRPr="00B2564A">
        <w:t xml:space="preserve">Table </w:t>
      </w:r>
      <w:r w:rsidR="00FB1E93">
        <w:t>3</w:t>
      </w:r>
      <w:r w:rsidR="00FB1E93" w:rsidRPr="00B2564A">
        <w:noBreakHyphen/>
      </w:r>
      <w:r w:rsidR="00FB1E93">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B2564A" w14:paraId="634CEDD6" w14:textId="77777777" w:rsidTr="00D00990">
        <w:trPr>
          <w:trHeight w:val="315"/>
          <w:jc w:val="center"/>
        </w:trPr>
        <w:tc>
          <w:tcPr>
            <w:tcW w:w="2689" w:type="dxa"/>
            <w:shd w:val="clear" w:color="auto" w:fill="auto"/>
            <w:noWrap/>
            <w:vAlign w:val="center"/>
            <w:hideMark/>
          </w:tcPr>
          <w:p w14:paraId="70C36DDA"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E54AF0" w:rsidRPr="00B2564A" w14:paraId="2BCD979E" w14:textId="77777777" w:rsidTr="00D00990">
        <w:trPr>
          <w:trHeight w:val="315"/>
          <w:jc w:val="center"/>
        </w:trPr>
        <w:tc>
          <w:tcPr>
            <w:tcW w:w="2689" w:type="dxa"/>
            <w:shd w:val="clear" w:color="auto" w:fill="auto"/>
            <w:noWrap/>
            <w:vAlign w:val="center"/>
            <w:hideMark/>
          </w:tcPr>
          <w:p w14:paraId="194D291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E54AF0" w:rsidRPr="00B2564A" w14:paraId="05D5E663" w14:textId="77777777" w:rsidTr="00D00990">
        <w:trPr>
          <w:trHeight w:val="315"/>
          <w:jc w:val="center"/>
        </w:trPr>
        <w:tc>
          <w:tcPr>
            <w:tcW w:w="2689" w:type="dxa"/>
            <w:shd w:val="clear" w:color="auto" w:fill="auto"/>
            <w:noWrap/>
            <w:vAlign w:val="center"/>
            <w:hideMark/>
          </w:tcPr>
          <w:p w14:paraId="093E4D4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E54AF0" w:rsidRPr="00B2564A" w14:paraId="4EDE85C0" w14:textId="77777777" w:rsidTr="00D00990">
        <w:trPr>
          <w:trHeight w:val="315"/>
          <w:jc w:val="center"/>
        </w:trPr>
        <w:tc>
          <w:tcPr>
            <w:tcW w:w="2689" w:type="dxa"/>
            <w:shd w:val="clear" w:color="auto" w:fill="auto"/>
            <w:noWrap/>
            <w:vAlign w:val="center"/>
            <w:hideMark/>
          </w:tcPr>
          <w:p w14:paraId="79F4160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E54AF0" w:rsidRPr="00B2564A" w14:paraId="490FFD99" w14:textId="77777777" w:rsidTr="00D00990">
        <w:trPr>
          <w:trHeight w:val="315"/>
          <w:jc w:val="center"/>
        </w:trPr>
        <w:tc>
          <w:tcPr>
            <w:tcW w:w="2689" w:type="dxa"/>
            <w:shd w:val="clear" w:color="auto" w:fill="auto"/>
            <w:noWrap/>
            <w:vAlign w:val="center"/>
            <w:hideMark/>
          </w:tcPr>
          <w:p w14:paraId="49BDE4D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E54AF0" w:rsidRPr="00B2564A" w14:paraId="15CD8C7D" w14:textId="77777777" w:rsidTr="00D00990">
        <w:trPr>
          <w:trHeight w:val="315"/>
          <w:jc w:val="center"/>
        </w:trPr>
        <w:tc>
          <w:tcPr>
            <w:tcW w:w="2689" w:type="dxa"/>
            <w:shd w:val="clear" w:color="auto" w:fill="auto"/>
            <w:noWrap/>
            <w:vAlign w:val="center"/>
            <w:hideMark/>
          </w:tcPr>
          <w:p w14:paraId="0580B6B8"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E54AF0" w:rsidRPr="00B2564A" w14:paraId="0E048D22" w14:textId="77777777" w:rsidTr="00D00990">
        <w:trPr>
          <w:trHeight w:val="315"/>
          <w:jc w:val="center"/>
        </w:trPr>
        <w:tc>
          <w:tcPr>
            <w:tcW w:w="2689" w:type="dxa"/>
            <w:shd w:val="clear" w:color="auto" w:fill="auto"/>
            <w:noWrap/>
            <w:vAlign w:val="center"/>
            <w:hideMark/>
          </w:tcPr>
          <w:p w14:paraId="09935EB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3D691325" w14:textId="77777777" w:rsidTr="00D00990">
        <w:trPr>
          <w:trHeight w:val="315"/>
          <w:jc w:val="center"/>
        </w:trPr>
        <w:tc>
          <w:tcPr>
            <w:tcW w:w="2689" w:type="dxa"/>
            <w:shd w:val="clear" w:color="auto" w:fill="auto"/>
            <w:noWrap/>
            <w:vAlign w:val="center"/>
            <w:hideMark/>
          </w:tcPr>
          <w:p w14:paraId="5FA70FE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09BDCB6E" w14:textId="77777777" w:rsidTr="00D00990">
        <w:trPr>
          <w:trHeight w:val="315"/>
          <w:jc w:val="center"/>
        </w:trPr>
        <w:tc>
          <w:tcPr>
            <w:tcW w:w="2689" w:type="dxa"/>
            <w:shd w:val="clear" w:color="auto" w:fill="auto"/>
            <w:noWrap/>
            <w:vAlign w:val="center"/>
            <w:hideMark/>
          </w:tcPr>
          <w:p w14:paraId="031051C1"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E54AF0" w:rsidRPr="00B2564A" w14:paraId="30018444" w14:textId="77777777" w:rsidTr="00D00990">
        <w:trPr>
          <w:trHeight w:val="315"/>
          <w:jc w:val="center"/>
        </w:trPr>
        <w:tc>
          <w:tcPr>
            <w:tcW w:w="2689" w:type="dxa"/>
            <w:shd w:val="clear" w:color="auto" w:fill="auto"/>
            <w:noWrap/>
            <w:vAlign w:val="center"/>
            <w:hideMark/>
          </w:tcPr>
          <w:p w14:paraId="5131EED0"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E54AF0" w:rsidRPr="00B2564A" w14:paraId="1DCF413A" w14:textId="77777777" w:rsidTr="00D00990">
        <w:trPr>
          <w:trHeight w:val="315"/>
          <w:jc w:val="center"/>
        </w:trPr>
        <w:tc>
          <w:tcPr>
            <w:tcW w:w="2689" w:type="dxa"/>
            <w:shd w:val="clear" w:color="auto" w:fill="auto"/>
            <w:noWrap/>
            <w:vAlign w:val="center"/>
            <w:hideMark/>
          </w:tcPr>
          <w:p w14:paraId="453BF4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E54AF0" w:rsidRPr="00B2564A" w14:paraId="0E60B5DB" w14:textId="77777777" w:rsidTr="00D00990">
        <w:trPr>
          <w:trHeight w:val="315"/>
          <w:jc w:val="center"/>
        </w:trPr>
        <w:tc>
          <w:tcPr>
            <w:tcW w:w="2689" w:type="dxa"/>
            <w:shd w:val="clear" w:color="auto" w:fill="auto"/>
            <w:noWrap/>
            <w:vAlign w:val="center"/>
            <w:hideMark/>
          </w:tcPr>
          <w:p w14:paraId="330611F5"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E54AF0" w:rsidRPr="00B2564A" w14:paraId="0BB17021" w14:textId="77777777" w:rsidTr="00D00990">
        <w:trPr>
          <w:trHeight w:val="315"/>
          <w:jc w:val="center"/>
        </w:trPr>
        <w:tc>
          <w:tcPr>
            <w:tcW w:w="2689" w:type="dxa"/>
            <w:shd w:val="clear" w:color="auto" w:fill="auto"/>
            <w:noWrap/>
            <w:vAlign w:val="center"/>
            <w:hideMark/>
          </w:tcPr>
          <w:p w14:paraId="2F2D3FBE"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E54AF0" w:rsidRPr="00B2564A" w14:paraId="598ADD16" w14:textId="77777777" w:rsidTr="00D00990">
        <w:trPr>
          <w:trHeight w:val="315"/>
          <w:jc w:val="center"/>
        </w:trPr>
        <w:tc>
          <w:tcPr>
            <w:tcW w:w="2689" w:type="dxa"/>
            <w:shd w:val="clear" w:color="auto" w:fill="auto"/>
            <w:noWrap/>
            <w:vAlign w:val="center"/>
            <w:hideMark/>
          </w:tcPr>
          <w:p w14:paraId="312750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E54AF0" w:rsidRPr="00B2564A" w14:paraId="06A743FA" w14:textId="77777777" w:rsidTr="00D00990">
        <w:trPr>
          <w:trHeight w:val="315"/>
          <w:jc w:val="center"/>
        </w:trPr>
        <w:tc>
          <w:tcPr>
            <w:tcW w:w="2689" w:type="dxa"/>
            <w:shd w:val="clear" w:color="auto" w:fill="auto"/>
            <w:noWrap/>
            <w:vAlign w:val="center"/>
            <w:hideMark/>
          </w:tcPr>
          <w:p w14:paraId="3F50725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B2564A" w:rsidRDefault="00E54AF0" w:rsidP="00D00990">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033DCAFA" w14:textId="2A53DB00" w:rsidR="00286A33" w:rsidRPr="00B2564A" w:rsidRDefault="00FC5EB9" w:rsidP="00E70C79">
      <w:pPr>
        <w:pStyle w:val="Caption"/>
        <w:rPr>
          <w:vertAlign w:val="subscript"/>
        </w:rPr>
      </w:pPr>
      <w:bookmarkStart w:id="121" w:name="_Toc145709069"/>
      <w:bookmarkStart w:id="122" w:name="_Ref14528391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2</w:t>
      </w:r>
      <w:r w:rsidR="003D7D62" w:rsidRPr="00B2564A">
        <w:fldChar w:fldCharType="end"/>
      </w:r>
      <w:bookmarkEnd w:id="122"/>
      <w:r w:rsidRPr="00B2564A">
        <w:t>. Voltage steps of the voltage divider by R</w:t>
      </w:r>
      <w:r w:rsidRPr="00B2564A">
        <w:rPr>
          <w:vertAlign w:val="subscript"/>
        </w:rPr>
        <w:t>external</w:t>
      </w:r>
      <w:bookmarkEnd w:id="121"/>
    </w:p>
    <w:p w14:paraId="6FCDAD18" w14:textId="21E87F9D"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3">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42137840" w:rsidR="00D61A64" w:rsidRPr="00B2564A" w:rsidRDefault="00D61A64" w:rsidP="00E70C79">
      <w:pPr>
        <w:pStyle w:val="Caption"/>
        <w:rPr>
          <w:rFonts w:cs="Times New Roman"/>
          <w:szCs w:val="24"/>
        </w:rPr>
      </w:pPr>
      <w:bookmarkStart w:id="123" w:name="_Ref145297817"/>
      <w:bookmarkStart w:id="124" w:name="_Toc145711296"/>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3</w:t>
      </w:r>
      <w:r w:rsidR="000A3FBA">
        <w:fldChar w:fldCharType="end"/>
      </w:r>
      <w:bookmarkEnd w:id="123"/>
      <w:r w:rsidRPr="00B2564A">
        <w:t xml:space="preserve">. “A noise instance captured during a test on the wind vane”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bookmarkEnd w:id="124"/>
      <w:r w:rsidRPr="00B2564A">
        <w:fldChar w:fldCharType="end"/>
      </w:r>
    </w:p>
    <w:p w14:paraId="539B6F64" w14:textId="0B6C8C56"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476425" w:rsidRPr="00B2564A">
        <w:fldChar w:fldCharType="separate"/>
      </w:r>
      <w:r w:rsidR="00715E75" w:rsidRPr="00715E75">
        <w:t>[13]</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DE31D7" w:rsidRPr="00B2564A">
        <w:fldChar w:fldCharType="separate"/>
      </w:r>
      <w:r w:rsidR="00715E75" w:rsidRPr="00715E75">
        <w:t>[13]</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A12E91" w:rsidRPr="00B2564A">
        <w:fldChar w:fldCharType="separate"/>
      </w:r>
      <w:r w:rsidR="00715E75" w:rsidRPr="00715E75">
        <w:t>[57]</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E66D83">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5]","plainTextFormattedCitation":"[65]","previouslyFormattedCitation":"[65]"},"properties":{"noteIndex":0},"schema":"https://github.com/citation-style-language/schema/raw/master/csl-citation.json"}</w:instrText>
      </w:r>
      <w:r w:rsidR="00D1177A" w:rsidRPr="00B2564A">
        <w:fldChar w:fldCharType="separate"/>
      </w:r>
      <w:r w:rsidR="00715E75" w:rsidRPr="00715E75">
        <w:t>[65]</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FB1E93" w:rsidRPr="00B2564A">
        <w:t xml:space="preserve">Figure </w:t>
      </w:r>
      <w:r w:rsidR="00FB1E93">
        <w:t>3</w:t>
      </w:r>
      <w:r w:rsidR="00FB1E93">
        <w:noBreakHyphen/>
        <w:t>13</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FB1E93" w:rsidRPr="00B2564A">
        <w:t xml:space="preserve">Table </w:t>
      </w:r>
      <w:r w:rsidR="00FB1E93">
        <w:t>3</w:t>
      </w:r>
      <w:r w:rsidR="00FB1E93" w:rsidRPr="00B2564A">
        <w:noBreakHyphen/>
      </w:r>
      <w:r w:rsidR="00FB1E93">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lastRenderedPageBreak/>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B2564A" w14:paraId="38D60EB5" w14:textId="77777777" w:rsidTr="003C6FFC">
        <w:tc>
          <w:tcPr>
            <w:tcW w:w="1596" w:type="dxa"/>
          </w:tcPr>
          <w:p w14:paraId="3FA90AED" w14:textId="3FF5EE02" w:rsidR="003C6FFC" w:rsidRPr="00B2564A" w:rsidRDefault="00695D8D" w:rsidP="00695D8D">
            <w:pPr>
              <w:jc w:val="center"/>
              <w:rPr>
                <w:b/>
                <w:bCs/>
                <w:vertAlign w:val="subscript"/>
              </w:rPr>
            </w:pPr>
            <w:r w:rsidRPr="00B2564A">
              <w:rPr>
                <w:b/>
                <w:bCs/>
              </w:rPr>
              <w:t>R</w:t>
            </w:r>
            <w:r w:rsidRPr="00B2564A">
              <w:rPr>
                <w:b/>
                <w:bCs/>
                <w:vertAlign w:val="subscript"/>
              </w:rPr>
              <w:t>filter</w:t>
            </w:r>
          </w:p>
        </w:tc>
        <w:tc>
          <w:tcPr>
            <w:tcW w:w="1596" w:type="dxa"/>
          </w:tcPr>
          <w:p w14:paraId="531505EE" w14:textId="3E9D29DD" w:rsidR="003C6FFC" w:rsidRPr="00B2564A" w:rsidRDefault="00695D8D" w:rsidP="00695D8D">
            <w:pPr>
              <w:jc w:val="center"/>
              <w:rPr>
                <w:b/>
                <w:bCs/>
                <w:vertAlign w:val="subscript"/>
              </w:rPr>
            </w:pPr>
            <w:r w:rsidRPr="00B2564A">
              <w:rPr>
                <w:b/>
                <w:bCs/>
              </w:rPr>
              <w:t>C</w:t>
            </w:r>
            <w:r w:rsidRPr="00B2564A">
              <w:rPr>
                <w:b/>
                <w:bCs/>
                <w:vertAlign w:val="subscript"/>
              </w:rPr>
              <w:t>1</w:t>
            </w:r>
          </w:p>
        </w:tc>
        <w:tc>
          <w:tcPr>
            <w:tcW w:w="1596" w:type="dxa"/>
          </w:tcPr>
          <w:p w14:paraId="68916183" w14:textId="14FFA925" w:rsidR="003C6FFC" w:rsidRPr="00B2564A" w:rsidRDefault="00695D8D" w:rsidP="00695D8D">
            <w:pPr>
              <w:jc w:val="center"/>
              <w:rPr>
                <w:b/>
                <w:bCs/>
                <w:vertAlign w:val="subscript"/>
              </w:rPr>
            </w:pPr>
            <w:r w:rsidRPr="00B2564A">
              <w:rPr>
                <w:b/>
                <w:bCs/>
              </w:rPr>
              <w:t>C</w:t>
            </w:r>
            <w:r w:rsidRPr="00B2564A">
              <w:rPr>
                <w:b/>
                <w:bCs/>
                <w:vertAlign w:val="subscript"/>
              </w:rPr>
              <w:t>2</w:t>
            </w:r>
          </w:p>
        </w:tc>
        <w:tc>
          <w:tcPr>
            <w:tcW w:w="1596" w:type="dxa"/>
          </w:tcPr>
          <w:p w14:paraId="2C56C791" w14:textId="7B8AA8C3" w:rsidR="003C6FFC" w:rsidRPr="00B2564A" w:rsidRDefault="00695D8D" w:rsidP="00695D8D">
            <w:pPr>
              <w:jc w:val="center"/>
              <w:rPr>
                <w:b/>
                <w:bCs/>
                <w:vertAlign w:val="subscript"/>
              </w:rPr>
            </w:pPr>
            <w:r w:rsidRPr="00B2564A">
              <w:rPr>
                <w:b/>
                <w:bCs/>
              </w:rPr>
              <w:t>C</w:t>
            </w:r>
            <w:r w:rsidRPr="00B2564A">
              <w:rPr>
                <w:b/>
                <w:bCs/>
                <w:vertAlign w:val="subscript"/>
              </w:rPr>
              <w:t>3</w:t>
            </w:r>
          </w:p>
        </w:tc>
        <w:tc>
          <w:tcPr>
            <w:tcW w:w="1596" w:type="dxa"/>
          </w:tcPr>
          <w:p w14:paraId="1832CB83" w14:textId="71C16BC3" w:rsidR="003C6FFC" w:rsidRPr="00B2564A" w:rsidRDefault="00695D8D" w:rsidP="00695D8D">
            <w:pPr>
              <w:jc w:val="center"/>
              <w:rPr>
                <w:b/>
                <w:bCs/>
                <w:vertAlign w:val="subscript"/>
              </w:rPr>
            </w:pPr>
            <w:r w:rsidRPr="00B2564A">
              <w:rPr>
                <w:b/>
                <w:bCs/>
              </w:rPr>
              <w:t>C</w:t>
            </w:r>
            <w:r w:rsidRPr="00B2564A">
              <w:rPr>
                <w:b/>
                <w:bCs/>
                <w:vertAlign w:val="subscript"/>
              </w:rPr>
              <w:t>4</w:t>
            </w:r>
          </w:p>
        </w:tc>
        <w:tc>
          <w:tcPr>
            <w:tcW w:w="1597" w:type="dxa"/>
          </w:tcPr>
          <w:p w14:paraId="6FB61F27" w14:textId="2832F9BC" w:rsidR="003C6FFC" w:rsidRPr="00B2564A" w:rsidRDefault="00695D8D" w:rsidP="00695D8D">
            <w:pPr>
              <w:jc w:val="center"/>
              <w:rPr>
                <w:b/>
                <w:bCs/>
                <w:vertAlign w:val="subscript"/>
              </w:rPr>
            </w:pPr>
            <w:r w:rsidRPr="00B2564A">
              <w:rPr>
                <w:b/>
                <w:bCs/>
              </w:rPr>
              <w:t>f</w:t>
            </w:r>
            <w:r w:rsidRPr="00B2564A">
              <w:rPr>
                <w:b/>
                <w:bCs/>
                <w:vertAlign w:val="subscript"/>
              </w:rPr>
              <w:t>-3dB</w:t>
            </w:r>
          </w:p>
        </w:tc>
      </w:tr>
      <w:tr w:rsidR="002B2E1E" w:rsidRPr="00B2564A" w14:paraId="23B411F0" w14:textId="77777777" w:rsidTr="007C2697">
        <w:tc>
          <w:tcPr>
            <w:tcW w:w="1596" w:type="dxa"/>
            <w:vMerge w:val="restart"/>
            <w:shd w:val="clear" w:color="auto" w:fill="C5E0B3" w:themeFill="accent6" w:themeFillTint="66"/>
            <w:vAlign w:val="center"/>
          </w:tcPr>
          <w:p w14:paraId="06FF1331" w14:textId="104DE200" w:rsidR="002B2E1E" w:rsidRPr="00B2564A" w:rsidRDefault="002B2E1E" w:rsidP="002B2E1E">
            <w:pPr>
              <w:jc w:val="center"/>
            </w:pPr>
            <w:r w:rsidRPr="00B2564A">
              <w:t xml:space="preserve">680 </w:t>
            </w:r>
            <w:r w:rsidRPr="00B2564A">
              <w:rPr>
                <w:rFonts w:cs="Times New Roman"/>
              </w:rPr>
              <w:t>Ω</w:t>
            </w:r>
          </w:p>
        </w:tc>
        <w:tc>
          <w:tcPr>
            <w:tcW w:w="1596" w:type="dxa"/>
          </w:tcPr>
          <w:p w14:paraId="029005B0" w14:textId="56DBB151" w:rsidR="002B2E1E" w:rsidRPr="00B2564A" w:rsidRDefault="004F0FBB" w:rsidP="00471115">
            <w:pPr>
              <w:jc w:val="both"/>
            </w:pPr>
            <w:r w:rsidRPr="00B2564A">
              <w:t>10 nF</w:t>
            </w:r>
          </w:p>
        </w:tc>
        <w:tc>
          <w:tcPr>
            <w:tcW w:w="1596" w:type="dxa"/>
          </w:tcPr>
          <w:p w14:paraId="6A36DDF8" w14:textId="4EB1C2AC" w:rsidR="002B2E1E" w:rsidRPr="00B2564A" w:rsidRDefault="004F0FBB" w:rsidP="00471115">
            <w:pPr>
              <w:jc w:val="both"/>
            </w:pPr>
            <w:r w:rsidRPr="00B2564A">
              <w:t>4.7 nF</w:t>
            </w:r>
          </w:p>
        </w:tc>
        <w:tc>
          <w:tcPr>
            <w:tcW w:w="1596" w:type="dxa"/>
          </w:tcPr>
          <w:p w14:paraId="55EE534E" w14:textId="742C57B5" w:rsidR="002B2E1E" w:rsidRPr="00B2564A" w:rsidRDefault="00E14FA7" w:rsidP="00471115">
            <w:pPr>
              <w:jc w:val="both"/>
            </w:pPr>
            <w:r w:rsidRPr="00B2564A">
              <w:t>1 nF</w:t>
            </w:r>
          </w:p>
        </w:tc>
        <w:tc>
          <w:tcPr>
            <w:tcW w:w="1596" w:type="dxa"/>
          </w:tcPr>
          <w:p w14:paraId="32FEAA82" w14:textId="77777777" w:rsidR="002B2E1E" w:rsidRPr="00B2564A" w:rsidRDefault="002B2E1E" w:rsidP="00471115">
            <w:pPr>
              <w:jc w:val="both"/>
            </w:pPr>
          </w:p>
        </w:tc>
        <w:tc>
          <w:tcPr>
            <w:tcW w:w="1597" w:type="dxa"/>
          </w:tcPr>
          <w:p w14:paraId="6EE00887" w14:textId="071B38DA" w:rsidR="002B2E1E" w:rsidRPr="00B2564A" w:rsidRDefault="00121D7D" w:rsidP="00471115">
            <w:pPr>
              <w:jc w:val="both"/>
            </w:pPr>
            <w:r w:rsidRPr="00B2564A">
              <w:t>14.908 kHz</w:t>
            </w:r>
          </w:p>
        </w:tc>
      </w:tr>
      <w:tr w:rsidR="002B2E1E" w:rsidRPr="00B2564A" w14:paraId="59F27956" w14:textId="77777777" w:rsidTr="007C2697">
        <w:tc>
          <w:tcPr>
            <w:tcW w:w="1596" w:type="dxa"/>
            <w:vMerge/>
            <w:shd w:val="clear" w:color="auto" w:fill="C5E0B3" w:themeFill="accent6" w:themeFillTint="66"/>
          </w:tcPr>
          <w:p w14:paraId="4E20F76F" w14:textId="77777777" w:rsidR="002B2E1E" w:rsidRPr="00B2564A" w:rsidRDefault="002B2E1E" w:rsidP="00471115">
            <w:pPr>
              <w:jc w:val="both"/>
            </w:pPr>
          </w:p>
        </w:tc>
        <w:tc>
          <w:tcPr>
            <w:tcW w:w="1596" w:type="dxa"/>
          </w:tcPr>
          <w:p w14:paraId="61C12F98" w14:textId="72707439" w:rsidR="002B2E1E" w:rsidRPr="00B2564A" w:rsidRDefault="00E14FA7" w:rsidP="00471115">
            <w:pPr>
              <w:jc w:val="both"/>
            </w:pPr>
            <w:r w:rsidRPr="00B2564A">
              <w:t>10 nF</w:t>
            </w:r>
          </w:p>
        </w:tc>
        <w:tc>
          <w:tcPr>
            <w:tcW w:w="1596" w:type="dxa"/>
          </w:tcPr>
          <w:p w14:paraId="4B4BC4FE" w14:textId="388D8A5B" w:rsidR="002B2E1E" w:rsidRPr="00B2564A" w:rsidRDefault="00E14FA7" w:rsidP="00471115">
            <w:pPr>
              <w:jc w:val="both"/>
            </w:pPr>
            <w:r w:rsidRPr="00B2564A">
              <w:t>3.3 nF</w:t>
            </w:r>
          </w:p>
        </w:tc>
        <w:tc>
          <w:tcPr>
            <w:tcW w:w="1596" w:type="dxa"/>
          </w:tcPr>
          <w:p w14:paraId="34D117E5" w14:textId="32A1B223" w:rsidR="002B2E1E" w:rsidRPr="00B2564A" w:rsidRDefault="00552F6D" w:rsidP="00471115">
            <w:pPr>
              <w:jc w:val="both"/>
            </w:pPr>
            <w:r w:rsidRPr="00B2564A">
              <w:t>1 nF</w:t>
            </w:r>
          </w:p>
        </w:tc>
        <w:tc>
          <w:tcPr>
            <w:tcW w:w="1596" w:type="dxa"/>
          </w:tcPr>
          <w:p w14:paraId="548E7AF1" w14:textId="77777777" w:rsidR="002B2E1E" w:rsidRPr="00B2564A" w:rsidRDefault="002B2E1E" w:rsidP="00471115">
            <w:pPr>
              <w:jc w:val="both"/>
            </w:pPr>
          </w:p>
        </w:tc>
        <w:tc>
          <w:tcPr>
            <w:tcW w:w="1597" w:type="dxa"/>
          </w:tcPr>
          <w:p w14:paraId="790F45B7" w14:textId="01D5D6D1" w:rsidR="002B2E1E" w:rsidRPr="00B2564A" w:rsidRDefault="00121D7D" w:rsidP="00471115">
            <w:pPr>
              <w:jc w:val="both"/>
            </w:pPr>
            <w:r w:rsidRPr="00B2564A">
              <w:t>16.367 kHz</w:t>
            </w:r>
          </w:p>
        </w:tc>
      </w:tr>
      <w:tr w:rsidR="002B2E1E" w:rsidRPr="00B2564A" w14:paraId="3D35FE29" w14:textId="77777777" w:rsidTr="007C2697">
        <w:tc>
          <w:tcPr>
            <w:tcW w:w="1596" w:type="dxa"/>
            <w:vMerge/>
            <w:shd w:val="clear" w:color="auto" w:fill="C5E0B3" w:themeFill="accent6" w:themeFillTint="66"/>
          </w:tcPr>
          <w:p w14:paraId="67A51060" w14:textId="77777777" w:rsidR="002B2E1E" w:rsidRPr="00B2564A" w:rsidRDefault="002B2E1E" w:rsidP="00471115">
            <w:pPr>
              <w:jc w:val="both"/>
            </w:pPr>
          </w:p>
        </w:tc>
        <w:tc>
          <w:tcPr>
            <w:tcW w:w="1596" w:type="dxa"/>
          </w:tcPr>
          <w:p w14:paraId="42721422" w14:textId="6ACDE100" w:rsidR="002B2E1E" w:rsidRPr="00B2564A" w:rsidRDefault="00552F6D" w:rsidP="00471115">
            <w:pPr>
              <w:jc w:val="both"/>
            </w:pPr>
            <w:r w:rsidRPr="00B2564A">
              <w:t>10 nF</w:t>
            </w:r>
          </w:p>
        </w:tc>
        <w:tc>
          <w:tcPr>
            <w:tcW w:w="1596" w:type="dxa"/>
          </w:tcPr>
          <w:p w14:paraId="2D7B2D5A" w14:textId="0F20D997" w:rsidR="002B2E1E" w:rsidRPr="00B2564A" w:rsidRDefault="00552F6D" w:rsidP="00471115">
            <w:pPr>
              <w:jc w:val="both"/>
            </w:pPr>
            <w:r w:rsidRPr="00B2564A">
              <w:t>4.7 nF</w:t>
            </w:r>
          </w:p>
        </w:tc>
        <w:tc>
          <w:tcPr>
            <w:tcW w:w="1596" w:type="dxa"/>
          </w:tcPr>
          <w:p w14:paraId="698796BB" w14:textId="3486707F" w:rsidR="002B2E1E" w:rsidRPr="00B2564A" w:rsidRDefault="00552F6D" w:rsidP="00471115">
            <w:pPr>
              <w:jc w:val="both"/>
            </w:pPr>
            <w:r w:rsidRPr="00B2564A">
              <w:t>3.3 nF</w:t>
            </w:r>
          </w:p>
        </w:tc>
        <w:tc>
          <w:tcPr>
            <w:tcW w:w="1596" w:type="dxa"/>
          </w:tcPr>
          <w:p w14:paraId="11AE7740" w14:textId="401075B4" w:rsidR="002B2E1E" w:rsidRPr="00B2564A" w:rsidRDefault="00552F6D" w:rsidP="00471115">
            <w:pPr>
              <w:jc w:val="both"/>
            </w:pPr>
            <w:r w:rsidRPr="00B2564A">
              <w:t>1 nF</w:t>
            </w:r>
          </w:p>
        </w:tc>
        <w:tc>
          <w:tcPr>
            <w:tcW w:w="1597" w:type="dxa"/>
          </w:tcPr>
          <w:p w14:paraId="6D219AA1" w14:textId="4F9DC4F3" w:rsidR="002B2E1E" w:rsidRPr="00B2564A" w:rsidRDefault="00BD7EB2" w:rsidP="00471115">
            <w:pPr>
              <w:jc w:val="both"/>
            </w:pPr>
            <w:r w:rsidRPr="00B2564A">
              <w:t>12.318 kHz</w:t>
            </w:r>
          </w:p>
        </w:tc>
      </w:tr>
      <w:tr w:rsidR="00552F6D" w:rsidRPr="00B2564A" w14:paraId="420BA6E4" w14:textId="77777777" w:rsidTr="007C2697">
        <w:tc>
          <w:tcPr>
            <w:tcW w:w="1596" w:type="dxa"/>
            <w:vMerge/>
            <w:shd w:val="clear" w:color="auto" w:fill="C5E0B3" w:themeFill="accent6" w:themeFillTint="66"/>
          </w:tcPr>
          <w:p w14:paraId="09FEC621" w14:textId="77777777" w:rsidR="00552F6D" w:rsidRPr="00B2564A" w:rsidRDefault="00552F6D" w:rsidP="00552F6D">
            <w:pPr>
              <w:jc w:val="both"/>
            </w:pPr>
          </w:p>
        </w:tc>
        <w:tc>
          <w:tcPr>
            <w:tcW w:w="1596" w:type="dxa"/>
            <w:shd w:val="clear" w:color="auto" w:fill="C5E0B3" w:themeFill="accent6" w:themeFillTint="66"/>
          </w:tcPr>
          <w:p w14:paraId="0E0393B1" w14:textId="3021B3D6" w:rsidR="00552F6D" w:rsidRPr="00B2564A" w:rsidRDefault="00552F6D" w:rsidP="00552F6D">
            <w:pPr>
              <w:jc w:val="both"/>
            </w:pPr>
            <w:r w:rsidRPr="00B2564A">
              <w:t>10 nF</w:t>
            </w:r>
          </w:p>
        </w:tc>
        <w:tc>
          <w:tcPr>
            <w:tcW w:w="1596" w:type="dxa"/>
            <w:shd w:val="clear" w:color="auto" w:fill="C5E0B3" w:themeFill="accent6" w:themeFillTint="66"/>
          </w:tcPr>
          <w:p w14:paraId="3A45AD84" w14:textId="17FCDD01" w:rsidR="00552F6D" w:rsidRPr="00B2564A" w:rsidRDefault="00552F6D" w:rsidP="00552F6D">
            <w:pPr>
              <w:jc w:val="both"/>
            </w:pPr>
            <w:r w:rsidRPr="00B2564A">
              <w:t>4.7 nF</w:t>
            </w:r>
          </w:p>
        </w:tc>
        <w:tc>
          <w:tcPr>
            <w:tcW w:w="1596" w:type="dxa"/>
            <w:shd w:val="clear" w:color="auto" w:fill="C5E0B3" w:themeFill="accent6" w:themeFillTint="66"/>
          </w:tcPr>
          <w:p w14:paraId="1E1E6DFB" w14:textId="5AB7350C" w:rsidR="00552F6D" w:rsidRPr="00B2564A" w:rsidRDefault="00552F6D" w:rsidP="00552F6D">
            <w:pPr>
              <w:jc w:val="both"/>
            </w:pPr>
            <w:r w:rsidRPr="00B2564A">
              <w:t>3.3 nF</w:t>
            </w:r>
          </w:p>
        </w:tc>
        <w:tc>
          <w:tcPr>
            <w:tcW w:w="1596" w:type="dxa"/>
            <w:shd w:val="clear" w:color="auto" w:fill="C5E0B3" w:themeFill="accent6" w:themeFillTint="66"/>
          </w:tcPr>
          <w:p w14:paraId="106E0589" w14:textId="5446C3E7" w:rsidR="00552F6D" w:rsidRPr="00B2564A" w:rsidRDefault="000E5F75" w:rsidP="00552F6D">
            <w:pPr>
              <w:jc w:val="both"/>
            </w:pPr>
            <w:r w:rsidRPr="00B2564A">
              <w:t>2.2</w:t>
            </w:r>
            <w:r w:rsidR="00552F6D" w:rsidRPr="00B2564A">
              <w:t xml:space="preserve"> nF</w:t>
            </w:r>
          </w:p>
        </w:tc>
        <w:tc>
          <w:tcPr>
            <w:tcW w:w="1597" w:type="dxa"/>
            <w:shd w:val="clear" w:color="auto" w:fill="C5E0B3" w:themeFill="accent6" w:themeFillTint="66"/>
          </w:tcPr>
          <w:p w14:paraId="67D719F4" w14:textId="724C56AA" w:rsidR="00552F6D" w:rsidRPr="00B2564A" w:rsidRDefault="00BD7EB2" w:rsidP="00552F6D">
            <w:pPr>
              <w:jc w:val="both"/>
            </w:pPr>
            <w:r w:rsidRPr="00B2564A">
              <w:t>11.587 kHz</w:t>
            </w:r>
          </w:p>
        </w:tc>
      </w:tr>
      <w:tr w:rsidR="00552F6D" w:rsidRPr="00B2564A" w14:paraId="59C44E8A" w14:textId="77777777" w:rsidTr="00626091">
        <w:tc>
          <w:tcPr>
            <w:tcW w:w="1596" w:type="dxa"/>
            <w:vMerge w:val="restart"/>
            <w:vAlign w:val="center"/>
          </w:tcPr>
          <w:p w14:paraId="0FA320C3" w14:textId="39D1833C" w:rsidR="00552F6D" w:rsidRPr="00B2564A" w:rsidRDefault="00552F6D" w:rsidP="00552F6D">
            <w:pPr>
              <w:jc w:val="center"/>
            </w:pPr>
            <w:r w:rsidRPr="00B2564A">
              <w:t xml:space="preserve">820 </w:t>
            </w:r>
            <w:r w:rsidRPr="00B2564A">
              <w:rPr>
                <w:rFonts w:cs="Times New Roman"/>
              </w:rPr>
              <w:t>Ω</w:t>
            </w:r>
          </w:p>
        </w:tc>
        <w:tc>
          <w:tcPr>
            <w:tcW w:w="1596" w:type="dxa"/>
          </w:tcPr>
          <w:p w14:paraId="002C87AD" w14:textId="2804D272" w:rsidR="00552F6D" w:rsidRPr="00B2564A" w:rsidRDefault="007C4884" w:rsidP="00552F6D">
            <w:pPr>
              <w:jc w:val="both"/>
            </w:pPr>
            <w:r w:rsidRPr="00B2564A">
              <w:t>10 nF</w:t>
            </w:r>
          </w:p>
        </w:tc>
        <w:tc>
          <w:tcPr>
            <w:tcW w:w="1596" w:type="dxa"/>
          </w:tcPr>
          <w:p w14:paraId="475D991E" w14:textId="1A85ACB8" w:rsidR="00552F6D" w:rsidRPr="00B2564A" w:rsidRDefault="007C4884" w:rsidP="00552F6D">
            <w:pPr>
              <w:jc w:val="both"/>
            </w:pPr>
            <w:r w:rsidRPr="00B2564A">
              <w:t>4.7 nF</w:t>
            </w:r>
          </w:p>
        </w:tc>
        <w:tc>
          <w:tcPr>
            <w:tcW w:w="1596" w:type="dxa"/>
          </w:tcPr>
          <w:p w14:paraId="6CC7E040" w14:textId="4B98D9B5" w:rsidR="00552F6D" w:rsidRPr="00B2564A" w:rsidRDefault="007C4884" w:rsidP="00552F6D">
            <w:pPr>
              <w:jc w:val="both"/>
            </w:pPr>
            <w:r w:rsidRPr="00B2564A">
              <w:t>1 nF</w:t>
            </w:r>
          </w:p>
        </w:tc>
        <w:tc>
          <w:tcPr>
            <w:tcW w:w="1596" w:type="dxa"/>
          </w:tcPr>
          <w:p w14:paraId="4AF2E2FF" w14:textId="77777777" w:rsidR="00552F6D" w:rsidRPr="00B2564A" w:rsidRDefault="00552F6D" w:rsidP="00552F6D">
            <w:pPr>
              <w:jc w:val="both"/>
            </w:pPr>
          </w:p>
        </w:tc>
        <w:tc>
          <w:tcPr>
            <w:tcW w:w="1597" w:type="dxa"/>
          </w:tcPr>
          <w:p w14:paraId="62FB3244" w14:textId="7AFD7E54" w:rsidR="00552F6D" w:rsidRPr="00B2564A" w:rsidRDefault="00BD7EB2" w:rsidP="00552F6D">
            <w:pPr>
              <w:jc w:val="both"/>
            </w:pPr>
            <w:r w:rsidRPr="00B2564A">
              <w:t>12.363 kHz</w:t>
            </w:r>
          </w:p>
        </w:tc>
      </w:tr>
      <w:tr w:rsidR="007C4884" w:rsidRPr="00B2564A" w14:paraId="28E604DA" w14:textId="77777777" w:rsidTr="00626091">
        <w:tc>
          <w:tcPr>
            <w:tcW w:w="1596" w:type="dxa"/>
            <w:vMerge/>
            <w:vAlign w:val="center"/>
          </w:tcPr>
          <w:p w14:paraId="4F87C158" w14:textId="77777777" w:rsidR="007C4884" w:rsidRPr="00B2564A" w:rsidRDefault="007C4884" w:rsidP="007C4884">
            <w:pPr>
              <w:jc w:val="center"/>
            </w:pPr>
          </w:p>
        </w:tc>
        <w:tc>
          <w:tcPr>
            <w:tcW w:w="1596" w:type="dxa"/>
          </w:tcPr>
          <w:p w14:paraId="26112829" w14:textId="4B9747CB" w:rsidR="007C4884" w:rsidRPr="00B2564A" w:rsidRDefault="007C4884" w:rsidP="007C4884">
            <w:pPr>
              <w:jc w:val="both"/>
              <w:rPr>
                <w:color w:val="000000" w:themeColor="text1"/>
              </w:rPr>
            </w:pPr>
            <w:r w:rsidRPr="00B2564A">
              <w:rPr>
                <w:color w:val="000000" w:themeColor="text1"/>
              </w:rPr>
              <w:t>10 nF</w:t>
            </w:r>
          </w:p>
        </w:tc>
        <w:tc>
          <w:tcPr>
            <w:tcW w:w="1596" w:type="dxa"/>
          </w:tcPr>
          <w:p w14:paraId="7B3E628A" w14:textId="05AA1C5A" w:rsidR="007C4884" w:rsidRPr="00B2564A" w:rsidRDefault="007C4884" w:rsidP="007C4884">
            <w:pPr>
              <w:jc w:val="both"/>
              <w:rPr>
                <w:color w:val="000000" w:themeColor="text1"/>
              </w:rPr>
            </w:pPr>
            <w:r w:rsidRPr="00B2564A">
              <w:rPr>
                <w:color w:val="000000" w:themeColor="text1"/>
              </w:rPr>
              <w:t>4.7 nF</w:t>
            </w:r>
          </w:p>
        </w:tc>
        <w:tc>
          <w:tcPr>
            <w:tcW w:w="1596" w:type="dxa"/>
          </w:tcPr>
          <w:p w14:paraId="23574A6F" w14:textId="7A40D093" w:rsidR="007C4884" w:rsidRPr="00B2564A" w:rsidRDefault="007C4884" w:rsidP="007C4884">
            <w:pPr>
              <w:jc w:val="both"/>
              <w:rPr>
                <w:color w:val="000000" w:themeColor="text1"/>
              </w:rPr>
            </w:pPr>
            <w:r w:rsidRPr="00B2564A">
              <w:rPr>
                <w:color w:val="000000" w:themeColor="text1"/>
              </w:rPr>
              <w:t>2.2 nF</w:t>
            </w:r>
          </w:p>
        </w:tc>
        <w:tc>
          <w:tcPr>
            <w:tcW w:w="1596" w:type="dxa"/>
          </w:tcPr>
          <w:p w14:paraId="66CF595E" w14:textId="77777777" w:rsidR="007C4884" w:rsidRPr="00B2564A" w:rsidRDefault="007C4884" w:rsidP="007C4884">
            <w:pPr>
              <w:jc w:val="both"/>
              <w:rPr>
                <w:color w:val="000000" w:themeColor="text1"/>
              </w:rPr>
            </w:pPr>
          </w:p>
        </w:tc>
        <w:tc>
          <w:tcPr>
            <w:tcW w:w="1597" w:type="dxa"/>
          </w:tcPr>
          <w:p w14:paraId="3BA44B35" w14:textId="68626E46" w:rsidR="007C4884" w:rsidRPr="00B2564A" w:rsidRDefault="00BD7EB2" w:rsidP="007C4884">
            <w:pPr>
              <w:jc w:val="both"/>
              <w:rPr>
                <w:color w:val="000000" w:themeColor="text1"/>
              </w:rPr>
            </w:pPr>
            <w:r w:rsidRPr="00B2564A">
              <w:rPr>
                <w:color w:val="000000" w:themeColor="text1"/>
              </w:rPr>
              <w:t>11.485 kHz</w:t>
            </w:r>
          </w:p>
        </w:tc>
      </w:tr>
      <w:tr w:rsidR="007C4884" w:rsidRPr="00B2564A" w14:paraId="39D3300F" w14:textId="77777777" w:rsidTr="00626091">
        <w:tc>
          <w:tcPr>
            <w:tcW w:w="1596" w:type="dxa"/>
            <w:vMerge/>
            <w:vAlign w:val="center"/>
          </w:tcPr>
          <w:p w14:paraId="35BC568C" w14:textId="77777777" w:rsidR="007C4884" w:rsidRPr="00B2564A" w:rsidRDefault="007C4884" w:rsidP="007C4884">
            <w:pPr>
              <w:jc w:val="center"/>
            </w:pPr>
          </w:p>
        </w:tc>
        <w:tc>
          <w:tcPr>
            <w:tcW w:w="1596" w:type="dxa"/>
          </w:tcPr>
          <w:p w14:paraId="155110D4" w14:textId="480B4F8B" w:rsidR="007C4884" w:rsidRPr="00B2564A" w:rsidRDefault="007C4884" w:rsidP="007C4884">
            <w:pPr>
              <w:jc w:val="both"/>
            </w:pPr>
            <w:r w:rsidRPr="00B2564A">
              <w:t>10 nF</w:t>
            </w:r>
          </w:p>
        </w:tc>
        <w:tc>
          <w:tcPr>
            <w:tcW w:w="1596" w:type="dxa"/>
          </w:tcPr>
          <w:p w14:paraId="61FF51EE" w14:textId="74F77364" w:rsidR="007C4884" w:rsidRPr="00B2564A" w:rsidRDefault="007C4884" w:rsidP="007C4884">
            <w:pPr>
              <w:jc w:val="both"/>
            </w:pPr>
            <w:r w:rsidRPr="00B2564A">
              <w:t>4.7 nF</w:t>
            </w:r>
          </w:p>
        </w:tc>
        <w:tc>
          <w:tcPr>
            <w:tcW w:w="1596" w:type="dxa"/>
          </w:tcPr>
          <w:p w14:paraId="1AF70B27" w14:textId="55F94F18" w:rsidR="007C4884" w:rsidRPr="00B2564A" w:rsidRDefault="007C4884" w:rsidP="007C4884">
            <w:pPr>
              <w:jc w:val="both"/>
            </w:pPr>
            <w:r w:rsidRPr="00B2564A">
              <w:t>3.3 nF</w:t>
            </w:r>
          </w:p>
        </w:tc>
        <w:tc>
          <w:tcPr>
            <w:tcW w:w="1596" w:type="dxa"/>
          </w:tcPr>
          <w:p w14:paraId="12739C08" w14:textId="77777777" w:rsidR="007C4884" w:rsidRPr="00B2564A" w:rsidRDefault="007C4884" w:rsidP="007C4884">
            <w:pPr>
              <w:jc w:val="both"/>
            </w:pPr>
          </w:p>
        </w:tc>
        <w:tc>
          <w:tcPr>
            <w:tcW w:w="1597" w:type="dxa"/>
          </w:tcPr>
          <w:p w14:paraId="78358F9B" w14:textId="0217FFD9" w:rsidR="007C4884" w:rsidRPr="00B2564A" w:rsidRDefault="000B3796" w:rsidP="007C4884">
            <w:pPr>
              <w:jc w:val="both"/>
            </w:pPr>
            <w:r w:rsidRPr="00B2564A">
              <w:t>10.783 kHz</w:t>
            </w:r>
          </w:p>
        </w:tc>
      </w:tr>
      <w:tr w:rsidR="004E559A" w:rsidRPr="00B2564A" w14:paraId="74BC057F" w14:textId="77777777" w:rsidTr="00626091">
        <w:tc>
          <w:tcPr>
            <w:tcW w:w="1596" w:type="dxa"/>
            <w:vMerge w:val="restart"/>
            <w:vAlign w:val="center"/>
          </w:tcPr>
          <w:p w14:paraId="0CFF3E0C" w14:textId="2F5383F3" w:rsidR="004E559A" w:rsidRPr="00B2564A" w:rsidRDefault="004E559A" w:rsidP="004E559A">
            <w:pPr>
              <w:jc w:val="center"/>
            </w:pPr>
            <w:r w:rsidRPr="00B2564A">
              <w:t>1 k</w:t>
            </w:r>
            <w:r w:rsidRPr="00B2564A">
              <w:rPr>
                <w:rFonts w:cs="Times New Roman"/>
              </w:rPr>
              <w:t>Ω</w:t>
            </w:r>
          </w:p>
        </w:tc>
        <w:tc>
          <w:tcPr>
            <w:tcW w:w="1596" w:type="dxa"/>
          </w:tcPr>
          <w:p w14:paraId="36FBFFD7" w14:textId="73CB4E99" w:rsidR="004E559A" w:rsidRPr="00B2564A" w:rsidRDefault="004E559A" w:rsidP="004E559A">
            <w:pPr>
              <w:jc w:val="both"/>
            </w:pPr>
            <w:r w:rsidRPr="00B2564A">
              <w:t>10 nF</w:t>
            </w:r>
          </w:p>
        </w:tc>
        <w:tc>
          <w:tcPr>
            <w:tcW w:w="1596" w:type="dxa"/>
          </w:tcPr>
          <w:p w14:paraId="7C92BEC2" w14:textId="59933EB0" w:rsidR="004E559A" w:rsidRPr="00B2564A" w:rsidRDefault="004E559A" w:rsidP="004E559A">
            <w:pPr>
              <w:jc w:val="both"/>
            </w:pPr>
            <w:r w:rsidRPr="00B2564A">
              <w:t>4.7 nF</w:t>
            </w:r>
          </w:p>
        </w:tc>
        <w:tc>
          <w:tcPr>
            <w:tcW w:w="1596" w:type="dxa"/>
          </w:tcPr>
          <w:p w14:paraId="24AD08A5" w14:textId="00D8D091" w:rsidR="004E559A" w:rsidRPr="00B2564A" w:rsidRDefault="004E559A" w:rsidP="004E559A">
            <w:pPr>
              <w:jc w:val="both"/>
            </w:pPr>
            <w:r w:rsidRPr="00B2564A">
              <w:t>1 nF</w:t>
            </w:r>
          </w:p>
        </w:tc>
        <w:tc>
          <w:tcPr>
            <w:tcW w:w="1596" w:type="dxa"/>
          </w:tcPr>
          <w:p w14:paraId="1D3178A3" w14:textId="77777777" w:rsidR="004E559A" w:rsidRPr="00B2564A" w:rsidRDefault="004E559A" w:rsidP="004E559A">
            <w:pPr>
              <w:jc w:val="both"/>
            </w:pPr>
          </w:p>
        </w:tc>
        <w:tc>
          <w:tcPr>
            <w:tcW w:w="1597" w:type="dxa"/>
          </w:tcPr>
          <w:p w14:paraId="0DEDBEC3" w14:textId="66B1EFE2" w:rsidR="004E559A" w:rsidRPr="00B2564A" w:rsidRDefault="000B3796" w:rsidP="004E559A">
            <w:pPr>
              <w:jc w:val="both"/>
            </w:pPr>
            <w:r w:rsidRPr="00B2564A">
              <w:t>10.137 kHz</w:t>
            </w:r>
          </w:p>
        </w:tc>
      </w:tr>
      <w:tr w:rsidR="004E559A" w:rsidRPr="00B2564A" w14:paraId="43EF036B" w14:textId="77777777" w:rsidTr="003C6FFC">
        <w:tc>
          <w:tcPr>
            <w:tcW w:w="1596" w:type="dxa"/>
            <w:vMerge/>
          </w:tcPr>
          <w:p w14:paraId="13D4FA82" w14:textId="77777777" w:rsidR="004E559A" w:rsidRPr="00B2564A" w:rsidRDefault="004E559A" w:rsidP="004E559A">
            <w:pPr>
              <w:jc w:val="both"/>
            </w:pPr>
          </w:p>
        </w:tc>
        <w:tc>
          <w:tcPr>
            <w:tcW w:w="1596" w:type="dxa"/>
          </w:tcPr>
          <w:p w14:paraId="6C9AFE01" w14:textId="2D71526A" w:rsidR="004E559A" w:rsidRPr="00B2564A" w:rsidRDefault="004E559A" w:rsidP="004E559A">
            <w:pPr>
              <w:jc w:val="both"/>
            </w:pPr>
            <w:r w:rsidRPr="00B2564A">
              <w:t>10 nF</w:t>
            </w:r>
          </w:p>
        </w:tc>
        <w:tc>
          <w:tcPr>
            <w:tcW w:w="1596" w:type="dxa"/>
          </w:tcPr>
          <w:p w14:paraId="110F4FB9" w14:textId="0E26B976" w:rsidR="004E559A" w:rsidRPr="00B2564A" w:rsidRDefault="00B16663" w:rsidP="004E559A">
            <w:pPr>
              <w:jc w:val="both"/>
            </w:pPr>
            <w:r w:rsidRPr="00B2564A">
              <w:t>3.3</w:t>
            </w:r>
            <w:r w:rsidR="004E559A" w:rsidRPr="00B2564A">
              <w:t xml:space="preserve"> nF</w:t>
            </w:r>
          </w:p>
        </w:tc>
        <w:tc>
          <w:tcPr>
            <w:tcW w:w="1596" w:type="dxa"/>
          </w:tcPr>
          <w:p w14:paraId="13721A4A" w14:textId="3AAB9BE6" w:rsidR="004E559A" w:rsidRPr="00B2564A" w:rsidRDefault="004E559A" w:rsidP="004E559A">
            <w:pPr>
              <w:jc w:val="both"/>
            </w:pPr>
            <w:r w:rsidRPr="00B2564A">
              <w:t>1 nF</w:t>
            </w:r>
          </w:p>
        </w:tc>
        <w:tc>
          <w:tcPr>
            <w:tcW w:w="1596" w:type="dxa"/>
          </w:tcPr>
          <w:p w14:paraId="1B67578F" w14:textId="77777777" w:rsidR="004E559A" w:rsidRPr="00B2564A" w:rsidRDefault="004E559A" w:rsidP="004E559A">
            <w:pPr>
              <w:jc w:val="both"/>
            </w:pPr>
          </w:p>
        </w:tc>
        <w:tc>
          <w:tcPr>
            <w:tcW w:w="1597" w:type="dxa"/>
          </w:tcPr>
          <w:p w14:paraId="6696D825" w14:textId="065A526C" w:rsidR="004E559A" w:rsidRPr="00B2564A" w:rsidRDefault="000B3796" w:rsidP="004E559A">
            <w:pPr>
              <w:jc w:val="both"/>
            </w:pPr>
            <w:r w:rsidRPr="00B2564A">
              <w:t>10.130 kHz</w:t>
            </w:r>
          </w:p>
        </w:tc>
      </w:tr>
      <w:tr w:rsidR="004E559A" w:rsidRPr="00B2564A" w14:paraId="590F533E" w14:textId="77777777" w:rsidTr="003C6FFC">
        <w:tc>
          <w:tcPr>
            <w:tcW w:w="1596" w:type="dxa"/>
            <w:vMerge/>
          </w:tcPr>
          <w:p w14:paraId="78C27140" w14:textId="77777777" w:rsidR="004E559A" w:rsidRPr="00B2564A" w:rsidRDefault="004E559A" w:rsidP="004E559A">
            <w:pPr>
              <w:jc w:val="both"/>
            </w:pPr>
          </w:p>
        </w:tc>
        <w:tc>
          <w:tcPr>
            <w:tcW w:w="1596" w:type="dxa"/>
          </w:tcPr>
          <w:p w14:paraId="567F9517" w14:textId="41BA68B3" w:rsidR="004E559A" w:rsidRPr="00B2564A" w:rsidRDefault="004E559A" w:rsidP="004E559A">
            <w:pPr>
              <w:jc w:val="both"/>
            </w:pPr>
            <w:r w:rsidRPr="00B2564A">
              <w:t>10 nF</w:t>
            </w:r>
          </w:p>
        </w:tc>
        <w:tc>
          <w:tcPr>
            <w:tcW w:w="1596" w:type="dxa"/>
          </w:tcPr>
          <w:p w14:paraId="77878279" w14:textId="022C3BB4" w:rsidR="004E559A" w:rsidRPr="00B2564A" w:rsidRDefault="00121D7D" w:rsidP="004E559A">
            <w:pPr>
              <w:jc w:val="both"/>
            </w:pPr>
            <w:r w:rsidRPr="00B2564A">
              <w:t>2.2</w:t>
            </w:r>
            <w:r w:rsidR="004E559A" w:rsidRPr="00B2564A">
              <w:t xml:space="preserve"> nF</w:t>
            </w:r>
          </w:p>
        </w:tc>
        <w:tc>
          <w:tcPr>
            <w:tcW w:w="1596" w:type="dxa"/>
          </w:tcPr>
          <w:p w14:paraId="24A5441C" w14:textId="2D9F61B1" w:rsidR="004E559A" w:rsidRPr="00B2564A" w:rsidRDefault="004E559A" w:rsidP="004E559A">
            <w:pPr>
              <w:jc w:val="both"/>
            </w:pPr>
            <w:r w:rsidRPr="00B2564A">
              <w:t>1 nF</w:t>
            </w:r>
          </w:p>
        </w:tc>
        <w:tc>
          <w:tcPr>
            <w:tcW w:w="1596" w:type="dxa"/>
          </w:tcPr>
          <w:p w14:paraId="7332AC3A" w14:textId="77777777" w:rsidR="004E559A" w:rsidRPr="00B2564A" w:rsidRDefault="004E559A" w:rsidP="004E559A">
            <w:pPr>
              <w:jc w:val="both"/>
            </w:pPr>
          </w:p>
        </w:tc>
        <w:tc>
          <w:tcPr>
            <w:tcW w:w="1597" w:type="dxa"/>
          </w:tcPr>
          <w:p w14:paraId="7A0626E7" w14:textId="1D88D2AA" w:rsidR="004E559A" w:rsidRPr="00B2564A" w:rsidRDefault="000B3796" w:rsidP="004E559A">
            <w:pPr>
              <w:jc w:val="both"/>
            </w:pPr>
            <w:r w:rsidRPr="00B2564A">
              <w:t>12.057 kHz</w:t>
            </w:r>
          </w:p>
        </w:tc>
      </w:tr>
    </w:tbl>
    <w:p w14:paraId="4FFF051E" w14:textId="6888C428" w:rsidR="00121747" w:rsidRPr="00B2564A" w:rsidRDefault="00626091" w:rsidP="00E70C79">
      <w:pPr>
        <w:pStyle w:val="Caption"/>
      </w:pPr>
      <w:bookmarkStart w:id="125" w:name="_Toc145709070"/>
      <w:bookmarkStart w:id="126" w:name="_Ref14542128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3</w:t>
      </w:r>
      <w:r w:rsidR="003D7D62" w:rsidRPr="00B2564A">
        <w:fldChar w:fldCharType="end"/>
      </w:r>
      <w:bookmarkEnd w:id="126"/>
      <w:r w:rsidRPr="00B2564A">
        <w:t xml:space="preserve">. </w:t>
      </w:r>
      <w:r w:rsidR="000B3796" w:rsidRPr="00B2564A">
        <w:t>A part of the c</w:t>
      </w:r>
      <w:r w:rsidR="001554DC" w:rsidRPr="00B2564A">
        <w:t xml:space="preserve">omponent pick-up table for the </w:t>
      </w:r>
      <w:r w:rsidR="00FA0D7A" w:rsidRPr="00B2564A">
        <w:t>passive LPF</w:t>
      </w:r>
      <w:bookmarkEnd w:id="125"/>
    </w:p>
    <w:p w14:paraId="3B1C1D38" w14:textId="2309B5AD" w:rsidR="00121747" w:rsidRPr="00B2564A" w:rsidRDefault="000E556B" w:rsidP="003B3FC2">
      <w:pPr>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FB1E93" w:rsidRPr="00B2564A">
        <w:t xml:space="preserve">Figure </w:t>
      </w:r>
      <w:r w:rsidR="00FB1E93">
        <w:t>3</w:t>
      </w:r>
      <w:r w:rsidR="00FB1E93">
        <w:noBreakHyphen/>
        <w:t>14</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FB1E93">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74"/>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298F0398" w:rsidR="0014424E" w:rsidRPr="00B2564A" w:rsidRDefault="0014424E" w:rsidP="00E70C79">
      <w:pPr>
        <w:pStyle w:val="Caption"/>
      </w:pPr>
      <w:bookmarkStart w:id="127" w:name="_Ref130292728"/>
      <w:bookmarkStart w:id="128" w:name="_Toc145711297"/>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4</w:t>
      </w:r>
      <w:r w:rsidR="000A3FBA">
        <w:fldChar w:fldCharType="end"/>
      </w:r>
      <w:bookmarkEnd w:id="127"/>
      <w:r w:rsidRPr="00B2564A">
        <w:t>. Circuitry for reading the wind vane</w:t>
      </w:r>
      <w:bookmarkEnd w:id="128"/>
    </w:p>
    <w:p w14:paraId="0B1EB5F1" w14:textId="128DE0A2" w:rsidR="0014424E" w:rsidRPr="00B2564A" w:rsidRDefault="0014424E" w:rsidP="003B3FC2">
      <w:pPr>
        <w:jc w:val="both"/>
        <w:rPr>
          <w:rFonts w:cs="Times New Roman"/>
          <w:szCs w:val="24"/>
        </w:rPr>
        <w:sectPr w:rsidR="0014424E" w:rsidRPr="00B2564A" w:rsidSect="00ED36FB">
          <w:type w:val="continuous"/>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5"/>
                    <a:stretch>
                      <a:fillRect/>
                    </a:stretch>
                  </pic:blipFill>
                  <pic:spPr>
                    <a:xfrm>
                      <a:off x="0" y="0"/>
                      <a:ext cx="9251950" cy="4773930"/>
                    </a:xfrm>
                    <a:prstGeom prst="rect">
                      <a:avLst/>
                    </a:prstGeom>
                  </pic:spPr>
                </pic:pic>
              </a:graphicData>
            </a:graphic>
          </wp:inline>
        </w:drawing>
      </w:r>
    </w:p>
    <w:p w14:paraId="2397A765" w14:textId="4E2224B1" w:rsidR="006E4F6A" w:rsidRPr="00B2564A" w:rsidRDefault="00BC4599" w:rsidP="00E70C79">
      <w:pPr>
        <w:pStyle w:val="Caption"/>
      </w:pPr>
      <w:bookmarkStart w:id="129" w:name="_Toc145711298"/>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5</w:t>
      </w:r>
      <w:r w:rsidR="000A3FBA">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9"/>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6ADB675E" w:rsidR="006E4F6A" w:rsidRPr="00B2564A" w:rsidRDefault="006E4F6A" w:rsidP="00E70C79">
      <w:pPr>
        <w:pStyle w:val="Caption"/>
      </w:pPr>
      <w:bookmarkStart w:id="130" w:name="_Toc145711299"/>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6</w:t>
      </w:r>
      <w:r w:rsidR="000A3FBA">
        <w:fldChar w:fldCharType="end"/>
      </w:r>
      <w:r w:rsidRPr="00B2564A">
        <w:t xml:space="preserve">. Step </w:t>
      </w:r>
      <w:r w:rsidR="0048114C" w:rsidRPr="00B2564A">
        <w:t>response of the active 11.587-kHz RC LPF</w:t>
      </w:r>
      <w:bookmarkEnd w:id="130"/>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31" w:name="_Ref145605929"/>
      <w:r w:rsidRPr="00B2564A">
        <w:lastRenderedPageBreak/>
        <w:t>Software design</w:t>
      </w:r>
      <w:bookmarkEnd w:id="131"/>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26CCA58A"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FB1E93" w:rsidRPr="00B2564A">
        <w:t xml:space="preserve">Figure </w:t>
      </w:r>
      <w:r w:rsidR="00FB1E93">
        <w:t>3</w:t>
      </w:r>
      <w:r w:rsidR="00FB1E93">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FB1E93" w:rsidRPr="00B2564A">
        <w:t xml:space="preserve">Figure </w:t>
      </w:r>
      <w:r w:rsidR="00FB1E93">
        <w:t>3</w:t>
      </w:r>
      <w:r w:rsidR="00FB1E93">
        <w:noBreakHyphen/>
        <w:t>14</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8C42F3" w:rsidRPr="00B2564A">
        <w:fldChar w:fldCharType="separate"/>
      </w:r>
      <w:r w:rsidR="00715E75" w:rsidRPr="00715E75">
        <w:t>[13]</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CA0405"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CA0405"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6FC16692"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 </w:t>
      </w:r>
      <w:r w:rsidR="00F643F6" w:rsidRPr="00B2564A">
        <w:rPr>
          <w:rFonts w:eastAsiaTheme="minorEastAsia"/>
        </w:rPr>
        <w:fldChar w:fldCharType="begin"/>
      </w:r>
      <w:r w:rsidR="00F643F6" w:rsidRPr="00B2564A">
        <w:rPr>
          <w:rFonts w:eastAsiaTheme="minorEastAsia"/>
        </w:rPr>
        <w:instrText xml:space="preserve"> REF _Ref130178487 \h </w:instrText>
      </w:r>
      <w:r w:rsidR="00F643F6" w:rsidRPr="00B2564A">
        <w:rPr>
          <w:rFonts w:eastAsiaTheme="minorEastAsia"/>
        </w:rPr>
      </w:r>
      <w:r w:rsidR="00F643F6" w:rsidRPr="00B2564A">
        <w:rPr>
          <w:rFonts w:eastAsiaTheme="minorEastAsia"/>
        </w:rPr>
        <w:fldChar w:fldCharType="separate"/>
      </w:r>
      <w:r w:rsidR="00FB1E93" w:rsidRPr="00B2564A">
        <w:t xml:space="preserve">Table </w:t>
      </w:r>
      <w:r w:rsidR="00FB1E93">
        <w:t>2</w:t>
      </w:r>
      <w:r w:rsidR="00FB1E93" w:rsidRPr="00B2564A">
        <w:noBreakHyphen/>
      </w:r>
      <w:r w:rsidR="00FB1E93">
        <w:t>1</w:t>
      </w:r>
      <w:r w:rsidR="00F643F6" w:rsidRPr="00B2564A">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6E11D36E"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FB1E93"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3B3B22C1"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D82837" w:rsidRPr="00B2564A">
        <w:fldChar w:fldCharType="separate"/>
      </w:r>
      <w:r w:rsidR="00715E75" w:rsidRPr="00715E75">
        <w:t>[57]</w:t>
      </w:r>
      <w:r w:rsidR="00D82837" w:rsidRPr="00B2564A">
        <w:fldChar w:fldCharType="end"/>
      </w:r>
      <w:r w:rsidR="0077201B" w:rsidRPr="00B2564A">
        <w:t>.</w:t>
      </w:r>
    </w:p>
    <w:p w14:paraId="4F7755C7" w14:textId="561D26BB" w:rsidR="00260A7C" w:rsidRPr="00B2564A" w:rsidRDefault="00813612" w:rsidP="000D5077">
      <w:pPr>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FB1E93" w:rsidRPr="00B2564A">
        <w:t xml:space="preserve">Table </w:t>
      </w:r>
      <w:r w:rsidR="00FB1E93">
        <w:t>3</w:t>
      </w:r>
      <w:r w:rsidR="00FB1E93" w:rsidRPr="00B2564A">
        <w:noBreakHyphen/>
      </w:r>
      <w:r w:rsidR="00FB1E93">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B450C7" w:rsidRPr="00B2564A">
        <w:fldChar w:fldCharType="separate"/>
      </w:r>
      <w:r w:rsidR="00715E75" w:rsidRPr="00715E75">
        <w:t>[13]</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B2564A" w14:paraId="00661D2A" w14:textId="77777777" w:rsidTr="001C1861">
        <w:trPr>
          <w:jc w:val="center"/>
        </w:trPr>
        <w:tc>
          <w:tcPr>
            <w:tcW w:w="1980" w:type="dxa"/>
          </w:tcPr>
          <w:p w14:paraId="48FF8BDC" w14:textId="5FE94843" w:rsidR="00D46D8B" w:rsidRPr="00B2564A" w:rsidRDefault="00D46D8B" w:rsidP="008E4616">
            <w:pPr>
              <w:jc w:val="center"/>
              <w:rPr>
                <w:b/>
                <w:bCs/>
              </w:rPr>
            </w:pPr>
            <w:r w:rsidRPr="00B2564A">
              <w:rPr>
                <w:b/>
                <w:bCs/>
              </w:rPr>
              <w:lastRenderedPageBreak/>
              <w:t>Funtion</w:t>
            </w:r>
            <w:r w:rsidR="001C1861" w:rsidRPr="00B2564A">
              <w:rPr>
                <w:b/>
                <w:bCs/>
              </w:rPr>
              <w:t xml:space="preserve"> number</w:t>
            </w:r>
          </w:p>
        </w:tc>
        <w:tc>
          <w:tcPr>
            <w:tcW w:w="5103" w:type="dxa"/>
          </w:tcPr>
          <w:p w14:paraId="56461905" w14:textId="2B49CB0D" w:rsidR="00D46D8B" w:rsidRPr="00B2564A" w:rsidRDefault="00D46D8B" w:rsidP="008E4616">
            <w:pPr>
              <w:jc w:val="center"/>
              <w:rPr>
                <w:b/>
                <w:bCs/>
              </w:rPr>
            </w:pPr>
            <w:r w:rsidRPr="00B2564A">
              <w:rPr>
                <w:b/>
                <w:bCs/>
              </w:rPr>
              <w:t>Function</w:t>
            </w:r>
          </w:p>
        </w:tc>
        <w:tc>
          <w:tcPr>
            <w:tcW w:w="1701" w:type="dxa"/>
          </w:tcPr>
          <w:p w14:paraId="5A3AB53F" w14:textId="2BD160DC" w:rsidR="00D46D8B" w:rsidRPr="00B2564A" w:rsidRDefault="00D46D8B" w:rsidP="008E4616">
            <w:pPr>
              <w:jc w:val="center"/>
              <w:rPr>
                <w:b/>
                <w:bCs/>
              </w:rPr>
            </w:pPr>
            <w:r w:rsidRPr="00B2564A">
              <w:rPr>
                <w:b/>
                <w:bCs/>
              </w:rPr>
              <w:t>Return type</w:t>
            </w:r>
          </w:p>
        </w:tc>
        <w:tc>
          <w:tcPr>
            <w:tcW w:w="5776" w:type="dxa"/>
          </w:tcPr>
          <w:p w14:paraId="19482953" w14:textId="4D008EE2" w:rsidR="00D46D8B" w:rsidRPr="00B2564A" w:rsidRDefault="00D46D8B" w:rsidP="008E4616">
            <w:pPr>
              <w:jc w:val="center"/>
              <w:rPr>
                <w:b/>
                <w:bCs/>
              </w:rPr>
            </w:pPr>
            <w:r w:rsidRPr="00B2564A">
              <w:rPr>
                <w:b/>
                <w:bCs/>
              </w:rPr>
              <w:t>Purpose</w:t>
            </w:r>
          </w:p>
        </w:tc>
      </w:tr>
      <w:tr w:rsidR="0026387D" w:rsidRPr="00B2564A" w14:paraId="4E59A38D" w14:textId="77777777" w:rsidTr="001C1861">
        <w:trPr>
          <w:jc w:val="center"/>
        </w:trPr>
        <w:tc>
          <w:tcPr>
            <w:tcW w:w="1980" w:type="dxa"/>
          </w:tcPr>
          <w:p w14:paraId="3341F3A5" w14:textId="303C0832" w:rsidR="0026387D" w:rsidRPr="00B2564A" w:rsidRDefault="0026387D" w:rsidP="008E4616">
            <w:pPr>
              <w:jc w:val="center"/>
            </w:pPr>
            <w:r w:rsidRPr="00B2564A">
              <w:t>0</w:t>
            </w:r>
          </w:p>
        </w:tc>
        <w:tc>
          <w:tcPr>
            <w:tcW w:w="5103" w:type="dxa"/>
          </w:tcPr>
          <w:p w14:paraId="042CE174" w14:textId="31F9A61B" w:rsidR="0026387D" w:rsidRPr="00B2564A"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48D1D0D1" w14:textId="78BAD4A4" w:rsidR="0026387D" w:rsidRPr="00B2564A" w:rsidRDefault="0026387D" w:rsidP="0026387D">
            <w:r w:rsidRPr="00B2564A">
              <w:t>None</w:t>
            </w:r>
          </w:p>
        </w:tc>
        <w:tc>
          <w:tcPr>
            <w:tcW w:w="5776" w:type="dxa"/>
          </w:tcPr>
          <w:p w14:paraId="3444CC2D" w14:textId="2AD35726" w:rsidR="0026387D" w:rsidRPr="00B2564A" w:rsidRDefault="0026387D" w:rsidP="0026387D">
            <w:r w:rsidRPr="00B2564A">
              <w:t>Initia</w:t>
            </w:r>
            <w:r w:rsidR="00097BCB" w:rsidRPr="00B2564A">
              <w:t xml:space="preserve">lising the DMA </w:t>
            </w:r>
            <w:r w:rsidR="006B4C12" w:rsidRPr="00B2564A">
              <w:t>controller for HAL ADC module</w:t>
            </w:r>
          </w:p>
        </w:tc>
      </w:tr>
      <w:tr w:rsidR="00812A85" w:rsidRPr="00B2564A" w14:paraId="4B3981E9" w14:textId="77777777" w:rsidTr="001C1861">
        <w:trPr>
          <w:jc w:val="center"/>
        </w:trPr>
        <w:tc>
          <w:tcPr>
            <w:tcW w:w="1980" w:type="dxa"/>
          </w:tcPr>
          <w:p w14:paraId="64378F3F" w14:textId="0A13457A" w:rsidR="00812A85" w:rsidRPr="00B2564A" w:rsidRDefault="006B4C12" w:rsidP="008E4616">
            <w:pPr>
              <w:jc w:val="center"/>
            </w:pPr>
            <w:r w:rsidRPr="00B2564A">
              <w:t>1</w:t>
            </w:r>
          </w:p>
        </w:tc>
        <w:tc>
          <w:tcPr>
            <w:tcW w:w="5103" w:type="dxa"/>
          </w:tcPr>
          <w:p w14:paraId="427F5015" w14:textId="73FC961A" w:rsidR="00812A85" w:rsidRPr="00B2564A"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29301A8F" w14:textId="29DD6B28" w:rsidR="00812A85" w:rsidRPr="00B2564A" w:rsidRDefault="005D5B64" w:rsidP="0026387D">
            <w:r w:rsidRPr="00B2564A">
              <w:t>None</w:t>
            </w:r>
          </w:p>
        </w:tc>
        <w:tc>
          <w:tcPr>
            <w:tcW w:w="5776" w:type="dxa"/>
          </w:tcPr>
          <w:p w14:paraId="3577AD20" w14:textId="3576D4ED" w:rsidR="00812A85" w:rsidRPr="00B2564A" w:rsidRDefault="005D5B64" w:rsidP="0026387D">
            <w:r w:rsidRPr="00B2564A">
              <w:t>Perform a calibration of the ADC module</w:t>
            </w:r>
          </w:p>
        </w:tc>
      </w:tr>
      <w:tr w:rsidR="00D46D8B" w:rsidRPr="00B2564A" w14:paraId="18088B6B" w14:textId="77777777" w:rsidTr="001C1861">
        <w:trPr>
          <w:jc w:val="center"/>
        </w:trPr>
        <w:tc>
          <w:tcPr>
            <w:tcW w:w="1980" w:type="dxa"/>
          </w:tcPr>
          <w:p w14:paraId="5E9F8CBC" w14:textId="205D0E99"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687976B9" w14:textId="3D14B63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B2564A" w:rsidRDefault="00D46D8B" w:rsidP="001F3DB1">
            <w:pPr>
              <w:jc w:val="both"/>
            </w:pPr>
            <w:r w:rsidRPr="00B2564A">
              <w:t>None</w:t>
            </w:r>
          </w:p>
        </w:tc>
        <w:tc>
          <w:tcPr>
            <w:tcW w:w="5776" w:type="dxa"/>
          </w:tcPr>
          <w:p w14:paraId="3F4A14B0" w14:textId="6CB7E25F" w:rsidR="00D46D8B" w:rsidRPr="00B2564A" w:rsidRDefault="00D46D8B" w:rsidP="001F3DB1">
            <w:pPr>
              <w:jc w:val="both"/>
            </w:pPr>
            <w:r w:rsidRPr="00B2564A">
              <w:t>Switching ADC to internal channel</w:t>
            </w:r>
          </w:p>
        </w:tc>
      </w:tr>
      <w:tr w:rsidR="00D46D8B" w:rsidRPr="00B2564A" w14:paraId="7B2B3D03" w14:textId="77777777" w:rsidTr="001C1861">
        <w:trPr>
          <w:jc w:val="center"/>
        </w:trPr>
        <w:tc>
          <w:tcPr>
            <w:tcW w:w="1980" w:type="dxa"/>
          </w:tcPr>
          <w:p w14:paraId="4B06A12E" w14:textId="2D05BCA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44BBB9EE" w14:textId="3736C3E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B2564A" w:rsidRDefault="00D46D8B" w:rsidP="001F3DB1">
            <w:pPr>
              <w:jc w:val="both"/>
            </w:pPr>
            <w:r w:rsidRPr="00B2564A">
              <w:t>None</w:t>
            </w:r>
          </w:p>
        </w:tc>
        <w:tc>
          <w:tcPr>
            <w:tcW w:w="5776" w:type="dxa"/>
          </w:tcPr>
          <w:p w14:paraId="44EAB4EA" w14:textId="6A97F386" w:rsidR="00D46D8B" w:rsidRPr="00B2564A" w:rsidRDefault="00D46D8B" w:rsidP="001F3DB1">
            <w:pPr>
              <w:jc w:val="both"/>
            </w:pPr>
            <w:r w:rsidRPr="00B2564A">
              <w:t>Switching ADC to external channel</w:t>
            </w:r>
          </w:p>
        </w:tc>
      </w:tr>
      <w:tr w:rsidR="00D46D8B" w:rsidRPr="00B2564A" w14:paraId="418EAA34" w14:textId="77777777" w:rsidTr="001C1861">
        <w:trPr>
          <w:jc w:val="center"/>
        </w:trPr>
        <w:tc>
          <w:tcPr>
            <w:tcW w:w="1980" w:type="dxa"/>
          </w:tcPr>
          <w:p w14:paraId="4E8812FA" w14:textId="5024226C"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8E1CF03" w14:textId="68A2F46E"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B2564A" w:rsidRDefault="00D46D8B" w:rsidP="001F3DB1">
            <w:pPr>
              <w:jc w:val="both"/>
            </w:pPr>
            <w:r w:rsidRPr="00B2564A">
              <w:t>None</w:t>
            </w:r>
          </w:p>
        </w:tc>
        <w:tc>
          <w:tcPr>
            <w:tcW w:w="5776" w:type="dxa"/>
          </w:tcPr>
          <w:p w14:paraId="7B59DD60" w14:textId="3A7DFB5D" w:rsidR="00D46D8B" w:rsidRPr="00B2564A" w:rsidRDefault="00D46D8B" w:rsidP="001F3DB1">
            <w:pPr>
              <w:jc w:val="both"/>
            </w:pPr>
            <w:r w:rsidRPr="00B2564A">
              <w:t>Initiating a single ADC sampling in blocking mode (used for internal channel when reading analogue reference voltage, and external channel when sampling the then-discarded value)</w:t>
            </w:r>
          </w:p>
        </w:tc>
      </w:tr>
      <w:tr w:rsidR="00D46D8B" w:rsidRPr="00B2564A" w14:paraId="26FA52D1" w14:textId="77777777" w:rsidTr="001C1861">
        <w:trPr>
          <w:jc w:val="center"/>
        </w:trPr>
        <w:tc>
          <w:tcPr>
            <w:tcW w:w="1980" w:type="dxa"/>
          </w:tcPr>
          <w:p w14:paraId="7E13660A" w14:textId="15496074" w:rsidR="00D46D8B" w:rsidRPr="00B2564A"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547B993B" w14:textId="6E1D88BB" w:rsidR="00D46D8B" w:rsidRPr="00B2564A"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B2564A" w:rsidRDefault="00D46D8B" w:rsidP="001F3DB1">
            <w:pPr>
              <w:jc w:val="both"/>
            </w:pPr>
            <w:r w:rsidRPr="00B2564A">
              <w:t>None</w:t>
            </w:r>
          </w:p>
        </w:tc>
        <w:tc>
          <w:tcPr>
            <w:tcW w:w="5776" w:type="dxa"/>
          </w:tcPr>
          <w:p w14:paraId="69A2D60B" w14:textId="1E0323B4" w:rsidR="00D46D8B" w:rsidRPr="00B2564A" w:rsidRDefault="00D46D8B" w:rsidP="001F3DB1">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D46D8B" w:rsidRPr="00B2564A" w14:paraId="5BDE83DC" w14:textId="77777777" w:rsidTr="001C1861">
        <w:trPr>
          <w:jc w:val="center"/>
        </w:trPr>
        <w:tc>
          <w:tcPr>
            <w:tcW w:w="1980" w:type="dxa"/>
          </w:tcPr>
          <w:p w14:paraId="23192C84" w14:textId="7A6DCFBD" w:rsidR="00D46D8B" w:rsidRPr="00B2564A" w:rsidRDefault="006A1BC7"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1FC6D8F1" w14:textId="6F8A2E25"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2A7D5458" w14:textId="0EA7A0E2" w:rsidR="00D46D8B" w:rsidRPr="00B2564A" w:rsidRDefault="00D46D8B" w:rsidP="001F3DB1">
            <w:pPr>
              <w:jc w:val="both"/>
            </w:pPr>
            <w:r w:rsidRPr="00B2564A">
              <w:t>None</w:t>
            </w:r>
          </w:p>
        </w:tc>
        <w:tc>
          <w:tcPr>
            <w:tcW w:w="5776" w:type="dxa"/>
          </w:tcPr>
          <w:p w14:paraId="25196FB0" w14:textId="475D59E8" w:rsidR="00D46D8B" w:rsidRPr="00B2564A" w:rsidRDefault="00D46D8B" w:rsidP="001F3DB1">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D46D8B" w:rsidRPr="00B2564A" w14:paraId="6C5243E9" w14:textId="77777777" w:rsidTr="001C1861">
        <w:trPr>
          <w:jc w:val="center"/>
        </w:trPr>
        <w:tc>
          <w:tcPr>
            <w:tcW w:w="1980" w:type="dxa"/>
          </w:tcPr>
          <w:p w14:paraId="22839AC7" w14:textId="7124E39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4C1C5321" w14:textId="3A852FB2"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75ADE783" w14:textId="2C945F83" w:rsidR="00D46D8B" w:rsidRPr="00B2564A" w:rsidRDefault="00D46D8B" w:rsidP="001F3DB1">
            <w:pPr>
              <w:jc w:val="both"/>
            </w:pPr>
            <w:r w:rsidRPr="00B2564A">
              <w:t>uint32_t</w:t>
            </w:r>
          </w:p>
        </w:tc>
        <w:tc>
          <w:tcPr>
            <w:tcW w:w="5776" w:type="dxa"/>
          </w:tcPr>
          <w:p w14:paraId="1E2F2A4D" w14:textId="77777777" w:rsidR="00903D99" w:rsidRPr="00B2564A" w:rsidRDefault="00D46D8B" w:rsidP="00903D99">
            <w:pPr>
              <w:jc w:val="both"/>
            </w:pPr>
            <w:r w:rsidRPr="00B2564A">
              <w:t>Reading the raw ADC result in blocking mode. This function is called after</w:t>
            </w:r>
          </w:p>
          <w:p w14:paraId="2B977438" w14:textId="69A5F183" w:rsidR="00D46D8B" w:rsidRPr="00B2564A" w:rsidRDefault="00D46D8B" w:rsidP="00903D99">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1C663AFB" w:rsidR="00260A7C" w:rsidRPr="00B2564A" w:rsidRDefault="00220535" w:rsidP="00E70C79">
      <w:pPr>
        <w:pStyle w:val="Caption"/>
        <w:sectPr w:rsidR="00260A7C" w:rsidRPr="00B2564A" w:rsidSect="00260A7C">
          <w:pgSz w:w="16838" w:h="11906" w:orient="landscape" w:code="9"/>
          <w:pgMar w:top="1134" w:right="1134" w:bottom="1134" w:left="1134" w:header="709" w:footer="709" w:gutter="0"/>
          <w:cols w:space="708"/>
          <w:docGrid w:linePitch="360"/>
        </w:sectPr>
      </w:pPr>
      <w:bookmarkStart w:id="132" w:name="_Toc145709071"/>
      <w:bookmarkStart w:id="133" w:name="_Ref14541770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4</w:t>
      </w:r>
      <w:r w:rsidR="003D7D62" w:rsidRPr="00B2564A">
        <w:fldChar w:fldCharType="end"/>
      </w:r>
      <w:bookmarkEnd w:id="133"/>
      <w:r w:rsidRPr="00B2564A">
        <w:t xml:space="preserve">. </w:t>
      </w:r>
      <w:r w:rsidR="00766C3A" w:rsidRPr="00B2564A">
        <w:t xml:space="preserve">ADC functions for </w:t>
      </w:r>
      <w:r w:rsidR="009506A8" w:rsidRPr="00B2564A">
        <w:t>wind vane reading software</w:t>
      </w:r>
      <w:bookmarkEnd w:id="132"/>
    </w:p>
    <w:p w14:paraId="181D3777" w14:textId="63939276" w:rsidR="00BC7200" w:rsidRPr="00B2564A" w:rsidRDefault="00BC7200" w:rsidP="007F5BAE">
      <w:pPr>
        <w:pStyle w:val="Heading3"/>
      </w:pPr>
      <w:bookmarkStart w:id="134" w:name="_Toc145709110"/>
      <w:r w:rsidRPr="00B2564A">
        <w:lastRenderedPageBreak/>
        <w:t>Rain Gauge</w:t>
      </w:r>
      <w:bookmarkEnd w:id="134"/>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E70C79">
      <w:pPr>
        <w:pStyle w:val="Caption"/>
      </w:pPr>
      <w:bookmarkStart w:id="135"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7"/>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059B85EA" w:rsidR="00242FD8" w:rsidRPr="00B2564A" w:rsidRDefault="00E10946" w:rsidP="00E70C79">
      <w:pPr>
        <w:pStyle w:val="Caption"/>
      </w:pPr>
      <w:bookmarkStart w:id="136" w:name="_Toc145711300"/>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7</w:t>
      </w:r>
      <w:r w:rsidR="000A3FBA">
        <w:fldChar w:fldCharType="end"/>
      </w:r>
      <w:bookmarkEnd w:id="135"/>
      <w:r w:rsidRPr="00B2564A">
        <w:t>. Circuitry for interfacing with the rain gauge</w:t>
      </w:r>
      <w:bookmarkEnd w:id="136"/>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3A74E501"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2]</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4E1CF748">
            <wp:extent cx="3598223" cy="2234711"/>
            <wp:effectExtent l="0" t="0" r="2540"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03064" cy="2237718"/>
                    </a:xfrm>
                    <a:prstGeom prst="rect">
                      <a:avLst/>
                    </a:prstGeom>
                    <a:noFill/>
                    <a:ln>
                      <a:noFill/>
                    </a:ln>
                  </pic:spPr>
                </pic:pic>
              </a:graphicData>
            </a:graphic>
          </wp:inline>
        </w:drawing>
      </w:r>
    </w:p>
    <w:p w14:paraId="70F86CC3" w14:textId="7045F0E0" w:rsidR="000B45F4" w:rsidRPr="00B2564A" w:rsidRDefault="000B45F4" w:rsidP="00E70C79">
      <w:pPr>
        <w:pStyle w:val="Caption"/>
      </w:pPr>
      <w:bookmarkStart w:id="137" w:name="_Toc145711301"/>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8</w:t>
      </w:r>
      <w:r w:rsidR="000A3FBA">
        <w:fldChar w:fldCharType="end"/>
      </w:r>
      <w:r w:rsidRPr="00B2564A">
        <w:t>. Anemometer setup routine and interrupt service routine upon input event</w:t>
      </w:r>
      <w:bookmarkEnd w:id="137"/>
    </w:p>
    <w:p w14:paraId="70B1E4C5" w14:textId="3E84B2E3" w:rsidR="00B36302" w:rsidRPr="00B2564A" w:rsidRDefault="00B36302" w:rsidP="00EE2CB5">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FB1E93">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19C8B09A" w14:textId="4CFA78A5" w:rsidR="00453735" w:rsidRPr="00B2564A" w:rsidRDefault="00453735" w:rsidP="007F5BAE">
      <w:pPr>
        <w:pStyle w:val="Heading3"/>
      </w:pPr>
      <w:bookmarkStart w:id="138" w:name="_Toc145709111"/>
      <w:r w:rsidRPr="00B2564A">
        <w:t>BME280</w:t>
      </w:r>
      <w:bookmarkEnd w:id="138"/>
    </w:p>
    <w:p w14:paraId="77D16CF6" w14:textId="7B7BD1AE" w:rsidR="00325754" w:rsidRPr="00B2564A" w:rsidRDefault="00325754" w:rsidP="00325754">
      <w:pPr>
        <w:pStyle w:val="Heading4"/>
      </w:pPr>
      <w:r w:rsidRPr="00B2564A">
        <w:t>Hardware design</w:t>
      </w:r>
    </w:p>
    <w:p w14:paraId="261CA261" w14:textId="252E4951"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7D678D" w:rsidRPr="00B2564A">
        <w:fldChar w:fldCharType="separate"/>
      </w:r>
      <w:r w:rsidR="00715E75" w:rsidRPr="00715E75">
        <w:t>[24]</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E66D83">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6]","plainTextFormattedCitation":"[66]","previouslyFormattedCitation":"[66]"},"properties":{"noteIndex":0},"schema":"https://github.com/citation-style-language/schema/raw/master/csl-citation.json"}</w:instrText>
      </w:r>
      <w:r w:rsidR="003063E2" w:rsidRPr="00B2564A">
        <w:fldChar w:fldCharType="separate"/>
      </w:r>
      <w:r w:rsidR="00715E75" w:rsidRPr="00715E75">
        <w:t>[66]</w:t>
      </w:r>
      <w:r w:rsidR="003063E2" w:rsidRPr="00B2564A">
        <w:fldChar w:fldCharType="end"/>
      </w:r>
      <w:r w:rsidRPr="00B2564A">
        <w:t>. As a result, the I2C interface is utilised for BME280 in this thesis.</w:t>
      </w:r>
    </w:p>
    <w:p w14:paraId="338E2866" w14:textId="0DC57EF3" w:rsidR="00AC590F" w:rsidRPr="00B2564A" w:rsidRDefault="00AC590F" w:rsidP="004A328A">
      <w:pPr>
        <w:jc w:val="both"/>
      </w:pPr>
      <w:r w:rsidRPr="00B2564A">
        <w:t xml:space="preserve">According to </w:t>
      </w:r>
      <w:r w:rsidR="003063E2"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3063E2" w:rsidRPr="00B2564A">
        <w:fldChar w:fldCharType="separate"/>
      </w:r>
      <w:r w:rsidR="00715E75" w:rsidRPr="00715E75">
        <w:t>[24]</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E66D8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7]","plainTextFormattedCitation":"[67]","previouslyFormattedCitation":"[67]"},"properties":{"noteIndex":0},"schema":"https://github.com/citation-style-language/schema/raw/master/csl-citation.json"}</w:instrText>
      </w:r>
      <w:r w:rsidR="003063E2" w:rsidRPr="00B2564A">
        <w:fldChar w:fldCharType="separate"/>
      </w:r>
      <w:r w:rsidR="00715E75" w:rsidRPr="00715E75">
        <w:t>[67]</w:t>
      </w:r>
      <w:r w:rsidR="003063E2" w:rsidRPr="00B2564A">
        <w:fldChar w:fldCharType="end"/>
      </w:r>
      <w:r w:rsidRPr="00B2564A">
        <w:t>, this thesis designs the hardware as such.</w:t>
      </w:r>
    </w:p>
    <w:p w14:paraId="39115C97" w14:textId="6A19E45F" w:rsidR="00764E87" w:rsidRPr="00B2564A" w:rsidRDefault="00764E87" w:rsidP="00E70C79">
      <w:pPr>
        <w:pStyle w:val="Caption"/>
      </w:pPr>
      <w:bookmarkStart w:id="139" w:name="_Ref130179259"/>
      <w:r w:rsidRPr="00B2564A">
        <w:drawing>
          <wp:inline distT="0" distB="0" distL="0" distR="0" wp14:anchorId="7E5AFBCE" wp14:editId="62347D6D">
            <wp:extent cx="2600696" cy="2140573"/>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9">
                      <a:extLst>
                        <a:ext uri="{28A0092B-C50C-407E-A947-70E740481C1C}">
                          <a14:useLocalDpi xmlns:a14="http://schemas.microsoft.com/office/drawing/2010/main" val="0"/>
                        </a:ext>
                      </a:extLst>
                    </a:blip>
                    <a:stretch>
                      <a:fillRect/>
                    </a:stretch>
                  </pic:blipFill>
                  <pic:spPr>
                    <a:xfrm>
                      <a:off x="0" y="0"/>
                      <a:ext cx="2614931" cy="2152289"/>
                    </a:xfrm>
                    <a:prstGeom prst="rect">
                      <a:avLst/>
                    </a:prstGeom>
                  </pic:spPr>
                </pic:pic>
              </a:graphicData>
            </a:graphic>
          </wp:inline>
        </w:drawing>
      </w:r>
    </w:p>
    <w:p w14:paraId="7F2A67C9" w14:textId="73EBE43C" w:rsidR="00DF5220" w:rsidRPr="00B2564A" w:rsidRDefault="00F51DA1" w:rsidP="00E70C79">
      <w:pPr>
        <w:pStyle w:val="Caption"/>
      </w:pPr>
      <w:bookmarkStart w:id="140" w:name="_Toc145711302"/>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9</w:t>
      </w:r>
      <w:r w:rsidR="000A3FBA">
        <w:fldChar w:fldCharType="end"/>
      </w:r>
      <w:bookmarkEnd w:id="139"/>
      <w:r w:rsidR="00DF5220" w:rsidRPr="00B2564A">
        <w:t>. BME280 setup for the I</w:t>
      </w:r>
      <w:r w:rsidR="00DF5220" w:rsidRPr="00B2564A">
        <w:rPr>
          <w:vertAlign w:val="superscript"/>
        </w:rPr>
        <w:t>2</w:t>
      </w:r>
      <w:r w:rsidR="00DF5220" w:rsidRPr="00B2564A">
        <w:t>C protocol</w:t>
      </w:r>
      <w:bookmarkEnd w:id="140"/>
    </w:p>
    <w:p w14:paraId="0811DA33" w14:textId="4D22B658" w:rsidR="001D7277" w:rsidRPr="00B2564A" w:rsidRDefault="001D7277" w:rsidP="001D7277">
      <w:pPr>
        <w:pStyle w:val="Heading4"/>
      </w:pPr>
      <w:r w:rsidRPr="00B2564A">
        <w:lastRenderedPageBreak/>
        <w:t>Software design</w:t>
      </w:r>
    </w:p>
    <w:p w14:paraId="1BBE2549" w14:textId="30ADCC4F"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E66D8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7]","plainTextFormattedCitation":"[67]","previouslyFormattedCitation":"[67]"},"properties":{"noteIndex":0},"schema":"https://github.com/citation-style-language/schema/raw/master/csl-citation.json"}</w:instrText>
      </w:r>
      <w:r w:rsidR="00254DCC" w:rsidRPr="00B2564A">
        <w:fldChar w:fldCharType="separate"/>
      </w:r>
      <w:r w:rsidR="00715E75" w:rsidRPr="00715E75">
        <w:t>[67]</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1E7418C9"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92ED8" w:rsidRPr="00B2564A">
        <w:fldChar w:fldCharType="separate"/>
      </w:r>
      <w:r w:rsidR="00715E75" w:rsidRPr="00715E75">
        <w:t>[24]</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65D9A00B" w:rsidR="00FC71A0" w:rsidRPr="00B2564A" w:rsidRDefault="00615854" w:rsidP="00834E8E">
      <w:pPr>
        <w:shd w:val="clear" w:color="auto" w:fill="FFFFFF"/>
        <w:spacing w:before="240" w:line="285" w:lineRule="atLeast"/>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F4995" w:rsidRPr="00B2564A">
        <w:fldChar w:fldCharType="separate"/>
      </w:r>
      <w:r w:rsidR="00715E75" w:rsidRPr="00715E75">
        <w:t>[24]</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7AAB774A" w14:textId="7237C85B" w:rsidR="00473953" w:rsidRPr="00EE2CB5" w:rsidRDefault="00834E8E" w:rsidP="00EE2CB5">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664FC0E2" w14:textId="1E1790E8" w:rsidR="00DF5220" w:rsidRPr="00B2564A" w:rsidRDefault="00453735" w:rsidP="007F5BAE">
      <w:pPr>
        <w:pStyle w:val="Heading3"/>
      </w:pPr>
      <w:bookmarkStart w:id="141" w:name="_Toc145709112"/>
      <w:r w:rsidRPr="00B2564A">
        <w:t>DS18B20</w:t>
      </w:r>
      <w:bookmarkEnd w:id="141"/>
    </w:p>
    <w:p w14:paraId="00453F55" w14:textId="277C0E7B" w:rsidR="00C27B12" w:rsidRPr="00B2564A" w:rsidRDefault="00C27B12" w:rsidP="00C27B12">
      <w:pPr>
        <w:pStyle w:val="Heading4"/>
      </w:pPr>
      <w:r w:rsidRPr="00B2564A">
        <w:t>Hardware design</w:t>
      </w:r>
    </w:p>
    <w:p w14:paraId="1745A8CA" w14:textId="7CD2411F"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FB1E93">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365D4" w:rsidRPr="00B2564A">
        <w:fldChar w:fldCharType="separate"/>
      </w:r>
      <w:r w:rsidR="00715E75" w:rsidRPr="00715E75">
        <w:t>[6]</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lastRenderedPageBreak/>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80"/>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0DC2E49C" w:rsidR="004A328A" w:rsidRPr="00B2564A" w:rsidRDefault="004A328A" w:rsidP="00E70C79">
      <w:pPr>
        <w:pStyle w:val="Caption"/>
      </w:pPr>
      <w:bookmarkStart w:id="142" w:name="_Toc145711303"/>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0</w:t>
      </w:r>
      <w:r w:rsidR="000A3FBA">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42"/>
    </w:p>
    <w:p w14:paraId="69A577CD" w14:textId="52D74B48" w:rsidR="00D135CF" w:rsidRPr="00B2564A" w:rsidRDefault="00D135CF" w:rsidP="004A328A">
      <w:pPr>
        <w:jc w:val="both"/>
      </w:pPr>
      <w:r w:rsidRPr="00B2564A">
        <w:t xml:space="preserve">Given that the DS18B20 communicates via 1-wire protocol, </w:t>
      </w:r>
      <w:r w:rsidR="000C52EE" w:rsidRPr="00B2564A">
        <w:fldChar w:fldCharType="begin" w:fldLock="1"/>
      </w:r>
      <w:r w:rsidR="00E66D8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8]","plainTextFormattedCitation":"[68]","previouslyFormattedCitation":"[68]"},"properties":{"noteIndex":0},"schema":"https://github.com/citation-style-language/schema/raw/master/csl-citation.json"}</w:instrText>
      </w:r>
      <w:r w:rsidR="000C52EE" w:rsidRPr="00B2564A">
        <w:fldChar w:fldCharType="separate"/>
      </w:r>
      <w:r w:rsidR="00715E75" w:rsidRPr="00715E75">
        <w:t>[68]</w:t>
      </w:r>
      <w:r w:rsidR="000C52EE" w:rsidRPr="00B2564A">
        <w:fldChar w:fldCharType="end"/>
      </w:r>
      <w:r w:rsidRPr="00B2564A">
        <w:t xml:space="preserve"> provides the formula to calculate the available current on the bus as</w:t>
      </w:r>
    </w:p>
    <w:p w14:paraId="5C3118C8" w14:textId="075F11CF" w:rsidR="00314DE3" w:rsidRPr="00B2564A" w:rsidRDefault="00CA0405"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CA0405"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m:t>
                  </m:r>
                  <m:r>
                    <w:rPr>
                      <w:rFonts w:ascii="Cambria Math" w:hAnsi="Cambria Math"/>
                    </w:rPr>
                    <m:t>u</m:t>
                  </m:r>
                  <m:r>
                    <w:rPr>
                      <w:rFonts w:ascii="Cambria Math" w:hAnsi="Cambria Math"/>
                    </w:rPr>
                    <m:t>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246C1D4E"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E66D8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8]","plainTextFormattedCitation":"[68]","previouslyFormattedCitation":"[68]"},"properties":{"noteIndex":0},"schema":"https://github.com/citation-style-language/schema/raw/master/csl-citation.json"}</w:instrText>
      </w:r>
      <w:r w:rsidR="005731F2" w:rsidRPr="00B2564A">
        <w:fldChar w:fldCharType="separate"/>
      </w:r>
      <w:r w:rsidR="00715E75" w:rsidRPr="00715E75">
        <w:t>[68]</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5731F2" w:rsidRPr="00B2564A">
        <w:fldChar w:fldCharType="separate"/>
      </w:r>
      <w:r w:rsidR="00715E75" w:rsidRPr="00715E75">
        <w:t>[27]</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CA0405"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B2564A" w:rsidRDefault="00D135CF" w:rsidP="00D135CF">
      <w:r w:rsidRPr="00B2564A">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lastRenderedPageBreak/>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81"/>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2DD90E7" w:rsidR="007250A4" w:rsidRPr="00B2564A" w:rsidRDefault="007250A4" w:rsidP="00E70C79">
      <w:pPr>
        <w:pStyle w:val="Caption"/>
      </w:pPr>
      <w:bookmarkStart w:id="143" w:name="_Toc145711304"/>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1</w:t>
      </w:r>
      <w:r w:rsidR="000A3FBA">
        <w:fldChar w:fldCharType="end"/>
      </w:r>
      <w:r w:rsidRPr="00B2564A">
        <w:t xml:space="preserve">. </w:t>
      </w:r>
      <w:r w:rsidR="0093163B" w:rsidRPr="00B2564A">
        <w:t>Final circuitry for interfacing the DS18B20 with the microcontroller</w:t>
      </w:r>
      <w:bookmarkEnd w:id="143"/>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72352481"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FB1E93" w:rsidRPr="00B2564A">
        <w:t xml:space="preserve">Figure </w:t>
      </w:r>
      <w:r w:rsidR="00FB1E93">
        <w:t>3</w:t>
      </w:r>
      <w:r w:rsidR="00FB1E93">
        <w:noBreakHyphen/>
        <w:t>22</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0F370F89"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1C4644" w:rsidRPr="00B2564A">
        <w:fldChar w:fldCharType="separate"/>
      </w:r>
      <w:r w:rsidR="00715E75" w:rsidRPr="00715E75">
        <w:t>[27]</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49CC9D56"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out of the 9 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41207B" w:rsidRPr="00B2564A">
        <w:fldChar w:fldCharType="separate"/>
      </w:r>
      <w:r w:rsidR="00715E75" w:rsidRPr="00715E75">
        <w:t>[27]</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rsidRPr="00B2564A" w14:paraId="13C85CCF" w14:textId="77777777" w:rsidTr="00674C73">
        <w:trPr>
          <w:jc w:val="center"/>
        </w:trPr>
        <w:tc>
          <w:tcPr>
            <w:tcW w:w="1948" w:type="dxa"/>
          </w:tcPr>
          <w:p w14:paraId="23D2A65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63433C8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2574FADB"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E719E" w:rsidRPr="00B2564A" w14:paraId="1DE8C376" w14:textId="77777777" w:rsidTr="00674C73">
        <w:trPr>
          <w:jc w:val="center"/>
        </w:trPr>
        <w:tc>
          <w:tcPr>
            <w:tcW w:w="1948" w:type="dxa"/>
          </w:tcPr>
          <w:p w14:paraId="089D1BFD"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E476186" w14:textId="77777777" w:rsidR="005E719E" w:rsidRPr="00B2564A" w:rsidRDefault="005E719E" w:rsidP="00674C73">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6375166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E719E" w:rsidRPr="00B2564A" w14:paraId="158B3785" w14:textId="77777777" w:rsidTr="00674C73">
        <w:trPr>
          <w:jc w:val="center"/>
        </w:trPr>
        <w:tc>
          <w:tcPr>
            <w:tcW w:w="1948" w:type="dxa"/>
          </w:tcPr>
          <w:p w14:paraId="059F442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A05A404"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55721B39"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E719E" w:rsidRPr="00B2564A" w14:paraId="6F834E8D" w14:textId="77777777" w:rsidTr="00674C73">
        <w:trPr>
          <w:jc w:val="center"/>
        </w:trPr>
        <w:tc>
          <w:tcPr>
            <w:tcW w:w="1948" w:type="dxa"/>
          </w:tcPr>
          <w:p w14:paraId="18DDACAE"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0B364E01" w14:textId="5B483D23" w:rsidR="005E719E" w:rsidRPr="00B2564A" w:rsidRDefault="00C70648"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005E719E" w:rsidRPr="00B2564A">
              <w:rPr>
                <w:rFonts w:ascii="Consolas" w:eastAsia="Times New Roman" w:hAnsi="Consolas" w:cs="Times New Roman"/>
                <w:color w:val="1F377F"/>
                <w:sz w:val="21"/>
                <w:szCs w:val="21"/>
                <w:lang w:eastAsia="en-GB"/>
              </w:rPr>
              <w:t>ds</w:t>
            </w:r>
            <w:r w:rsidR="005E719E" w:rsidRPr="00B2564A">
              <w:rPr>
                <w:rFonts w:ascii="Consolas" w:eastAsia="Times New Roman" w:hAnsi="Consolas" w:cs="Times New Roman"/>
                <w:color w:val="000000"/>
                <w:sz w:val="21"/>
                <w:szCs w:val="21"/>
                <w:lang w:eastAsia="en-GB"/>
              </w:rPr>
              <w:t>.</w:t>
            </w:r>
            <w:r w:rsidR="005E719E" w:rsidRPr="00B2564A">
              <w:rPr>
                <w:rFonts w:ascii="Consolas" w:eastAsia="Times New Roman" w:hAnsi="Consolas" w:cs="Times New Roman"/>
                <w:color w:val="74531F"/>
                <w:sz w:val="21"/>
                <w:szCs w:val="21"/>
                <w:lang w:eastAsia="en-GB"/>
              </w:rPr>
              <w:t>read</w:t>
            </w:r>
            <w:r w:rsidR="005E719E" w:rsidRPr="00B2564A">
              <w:rPr>
                <w:rFonts w:ascii="Consolas" w:eastAsia="Times New Roman" w:hAnsi="Consolas" w:cs="Times New Roman"/>
                <w:color w:val="000000"/>
                <w:sz w:val="21"/>
                <w:szCs w:val="21"/>
                <w:lang w:eastAsia="en-GB"/>
              </w:rPr>
              <w:t>();</w:t>
            </w:r>
          </w:p>
        </w:tc>
        <w:tc>
          <w:tcPr>
            <w:tcW w:w="4111" w:type="dxa"/>
          </w:tcPr>
          <w:p w14:paraId="3D5B3815"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55A1309C" w14:textId="01C3A95A" w:rsidR="005E719E" w:rsidRPr="00B2564A" w:rsidRDefault="005E719E" w:rsidP="00E70C79">
      <w:pPr>
        <w:pStyle w:val="Caption"/>
        <w:rPr>
          <w:rFonts w:eastAsia="Times New Roman" w:cs="Times New Roman"/>
          <w:color w:val="000000"/>
          <w:szCs w:val="24"/>
          <w:lang w:eastAsia="en-GB"/>
        </w:rPr>
      </w:pPr>
      <w:bookmarkStart w:id="144" w:name="_Toc145709072"/>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5</w:t>
      </w:r>
      <w:r w:rsidR="003D7D62" w:rsidRPr="00B2564A">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4"/>
    </w:p>
    <w:p w14:paraId="39CF291E" w14:textId="1554FC98"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FB1E93" w:rsidRPr="00B2564A">
        <w:t xml:space="preserve">Table </w:t>
      </w:r>
      <w:r w:rsidR="00FB1E93">
        <w:t>3</w:t>
      </w:r>
      <w:r w:rsidR="00FB1E93" w:rsidRPr="00B2564A">
        <w:noBreakHyphen/>
      </w:r>
      <w:r w:rsidR="00FB1E93">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7]</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rsidRPr="00B2564A" w14:paraId="6AD55B71" w14:textId="77777777" w:rsidTr="0044432B">
        <w:trPr>
          <w:jc w:val="center"/>
        </w:trPr>
        <w:tc>
          <w:tcPr>
            <w:tcW w:w="1980" w:type="dxa"/>
          </w:tcPr>
          <w:p w14:paraId="4CBB8034" w14:textId="7F70F92C" w:rsidR="001A4C98" w:rsidRPr="00B2564A" w:rsidRDefault="008B68A8"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w:t>
            </w:r>
            <w:r w:rsidR="001A4C98" w:rsidRPr="00B2564A">
              <w:rPr>
                <w:rFonts w:eastAsia="Times New Roman" w:cs="Times New Roman"/>
                <w:b/>
                <w:bCs/>
                <w:color w:val="000000"/>
                <w:szCs w:val="24"/>
                <w:lang w:eastAsia="en-GB"/>
              </w:rPr>
              <w:t>ommand</w:t>
            </w:r>
          </w:p>
        </w:tc>
        <w:tc>
          <w:tcPr>
            <w:tcW w:w="992" w:type="dxa"/>
          </w:tcPr>
          <w:p w14:paraId="50321EBC" w14:textId="5921EFD3" w:rsidR="001A4C98" w:rsidRPr="00B2564A" w:rsidRDefault="00F26C43"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2DD1F5F4" w14:textId="01B752B5" w:rsidR="001A4C98" w:rsidRPr="00B2564A" w:rsidRDefault="00B31031"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1A4C98" w:rsidRPr="00B2564A" w14:paraId="42FCDBE6" w14:textId="77777777" w:rsidTr="0044432B">
        <w:trPr>
          <w:jc w:val="center"/>
        </w:trPr>
        <w:tc>
          <w:tcPr>
            <w:tcW w:w="1980" w:type="dxa"/>
          </w:tcPr>
          <w:p w14:paraId="30A83AD9" w14:textId="595250AD" w:rsidR="001A4C98" w:rsidRPr="00B2564A" w:rsidRDefault="00F26C4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40E6619C" w14:textId="61734E0E" w:rsidR="001A4C98" w:rsidRPr="00B2564A" w:rsidRDefault="0015514D"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613B8226" w14:textId="3C66966B" w:rsidR="001A4C98" w:rsidRPr="00B2564A" w:rsidRDefault="00D9448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w:t>
            </w:r>
            <w:r w:rsidR="005D65E7" w:rsidRPr="00B2564A">
              <w:rPr>
                <w:rFonts w:eastAsia="Times New Roman" w:cs="Times New Roman"/>
                <w:color w:val="000000"/>
                <w:szCs w:val="24"/>
                <w:lang w:eastAsia="en-GB"/>
              </w:rPr>
              <w:t xml:space="preserve">s </w:t>
            </w:r>
            <w:r w:rsidRPr="00B2564A">
              <w:rPr>
                <w:rFonts w:eastAsia="Times New Roman" w:cs="Times New Roman"/>
                <w:color w:val="000000"/>
                <w:szCs w:val="24"/>
                <w:lang w:eastAsia="en-GB"/>
              </w:rPr>
              <w:t xml:space="preserve">on the bus. Since there exists only 1 </w:t>
            </w:r>
            <w:r w:rsidR="005D65E7" w:rsidRPr="00B2564A">
              <w:rPr>
                <w:rFonts w:eastAsia="Times New Roman" w:cs="Times New Roman"/>
                <w:color w:val="000000"/>
                <w:szCs w:val="24"/>
                <w:lang w:eastAsia="en-GB"/>
              </w:rPr>
              <w:t xml:space="preserve">device, the DS18B20, “Skip ROM” command makes </w:t>
            </w:r>
            <w:r w:rsidR="00AB0A15" w:rsidRPr="00B2564A">
              <w:rPr>
                <w:rFonts w:eastAsia="Times New Roman" w:cs="Times New Roman"/>
                <w:color w:val="000000"/>
                <w:szCs w:val="24"/>
                <w:lang w:eastAsia="en-GB"/>
              </w:rPr>
              <w:t>it faster for data exchange.</w:t>
            </w:r>
          </w:p>
        </w:tc>
      </w:tr>
      <w:tr w:rsidR="001A4C98" w:rsidRPr="00B2564A" w14:paraId="18DA8DC1" w14:textId="77777777" w:rsidTr="0044432B">
        <w:trPr>
          <w:jc w:val="center"/>
        </w:trPr>
        <w:tc>
          <w:tcPr>
            <w:tcW w:w="1980" w:type="dxa"/>
          </w:tcPr>
          <w:p w14:paraId="2B0265F4" w14:textId="48091B90" w:rsidR="001A4C98" w:rsidRPr="00B2564A" w:rsidRDefault="008B68A8"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160E0C32" w14:textId="30CC0452" w:rsidR="001A4C98" w:rsidRPr="00B2564A" w:rsidRDefault="007E5802"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3F6A9BD" w14:textId="4A895BFF" w:rsidR="001A4C98" w:rsidRPr="00B2564A" w:rsidRDefault="007E5802"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w:t>
            </w:r>
            <w:r w:rsidR="005C7A2D" w:rsidRPr="00B2564A">
              <w:rPr>
                <w:rFonts w:eastAsia="Times New Roman" w:cs="Times New Roman"/>
                <w:color w:val="000000"/>
                <w:szCs w:val="24"/>
                <w:lang w:eastAsia="en-GB"/>
              </w:rPr>
              <w:t>.</w:t>
            </w:r>
            <w:r w:rsidR="003428A7" w:rsidRPr="00B2564A">
              <w:rPr>
                <w:rFonts w:eastAsia="Times New Roman" w:cs="Times New Roman"/>
                <w:color w:val="000000"/>
                <w:szCs w:val="24"/>
                <w:lang w:eastAsia="en-GB"/>
              </w:rPr>
              <w:t xml:space="preserve"> The data is </w:t>
            </w:r>
            <w:r w:rsidR="00FB4850" w:rsidRPr="00B2564A">
              <w:rPr>
                <w:rFonts w:eastAsia="Times New Roman" w:cs="Times New Roman"/>
                <w:color w:val="000000"/>
                <w:szCs w:val="24"/>
                <w:lang w:eastAsia="en-GB"/>
              </w:rPr>
              <w:t xml:space="preserve">then transferred </w:t>
            </w:r>
            <w:r w:rsidR="008B51FA" w:rsidRPr="00B2564A">
              <w:rPr>
                <w:rFonts w:eastAsia="Times New Roman" w:cs="Times New Roman"/>
                <w:color w:val="000000"/>
                <w:szCs w:val="24"/>
                <w:lang w:eastAsia="en-GB"/>
              </w:rPr>
              <w:t>from byte 0 in the LSB order</w:t>
            </w:r>
            <w:r w:rsidR="00381AF4" w:rsidRPr="00B2564A">
              <w:rPr>
                <w:rFonts w:eastAsia="Times New Roman" w:cs="Times New Roman"/>
                <w:color w:val="000000"/>
                <w:szCs w:val="24"/>
                <w:lang w:eastAsia="en-GB"/>
              </w:rPr>
              <w:t xml:space="preserve"> every time the master calls </w:t>
            </w:r>
            <w:r w:rsidR="009346C4" w:rsidRPr="00B2564A">
              <w:rPr>
                <w:rFonts w:eastAsia="Times New Roman" w:cs="Times New Roman"/>
                <w:color w:val="000000"/>
                <w:szCs w:val="24"/>
                <w:lang w:eastAsia="en-GB"/>
              </w:rPr>
              <w:t>a read method</w:t>
            </w:r>
            <w:r w:rsidR="00885930" w:rsidRPr="00B2564A">
              <w:rPr>
                <w:rFonts w:eastAsia="Times New Roman" w:cs="Times New Roman"/>
                <w:color w:val="000000"/>
                <w:szCs w:val="24"/>
                <w:lang w:eastAsia="en-GB"/>
              </w:rPr>
              <w:t>.</w:t>
            </w:r>
            <w:r w:rsidR="009346C4" w:rsidRPr="00B2564A">
              <w:rPr>
                <w:rFonts w:eastAsia="Times New Roman" w:cs="Times New Roman"/>
                <w:color w:val="000000"/>
                <w:szCs w:val="24"/>
                <w:lang w:eastAsia="en-GB"/>
              </w:rPr>
              <w:t xml:space="preserve"> </w:t>
            </w:r>
            <w:r w:rsidR="0054175E" w:rsidRPr="00B2564A">
              <w:rPr>
                <w:rFonts w:eastAsia="Times New Roman" w:cs="Times New Roman"/>
                <w:color w:val="000000"/>
                <w:szCs w:val="24"/>
                <w:lang w:eastAsia="en-GB"/>
              </w:rPr>
              <w:t>Since the scratchpad contains 9 bytes</w:t>
            </w:r>
            <w:r w:rsidR="00D559F6" w:rsidRPr="00B2564A">
              <w:rPr>
                <w:rFonts w:eastAsia="Times New Roman" w:cs="Times New Roman"/>
                <w:color w:val="000000"/>
                <w:szCs w:val="24"/>
                <w:lang w:eastAsia="en-GB"/>
              </w:rPr>
              <w:t xml:space="preserve">, </w:t>
            </w:r>
            <w:r w:rsidR="004517CE" w:rsidRPr="00B2564A">
              <w:rPr>
                <w:rFonts w:eastAsia="Times New Roman" w:cs="Times New Roman"/>
                <w:color w:val="000000"/>
                <w:szCs w:val="24"/>
                <w:lang w:eastAsia="en-GB"/>
              </w:rPr>
              <w:t>the master could only call the read method up</w:t>
            </w:r>
            <w:r w:rsidR="004D3321" w:rsidRPr="00B2564A">
              <w:rPr>
                <w:rFonts w:eastAsia="Times New Roman" w:cs="Times New Roman"/>
                <w:color w:val="000000"/>
                <w:szCs w:val="24"/>
                <w:lang w:eastAsia="en-GB"/>
              </w:rPr>
              <w:t xml:space="preserve"> to 9 times.</w:t>
            </w:r>
          </w:p>
        </w:tc>
      </w:tr>
      <w:tr w:rsidR="001A4C98" w:rsidRPr="00B2564A" w14:paraId="2395972F" w14:textId="77777777" w:rsidTr="0044432B">
        <w:trPr>
          <w:jc w:val="center"/>
        </w:trPr>
        <w:tc>
          <w:tcPr>
            <w:tcW w:w="1980" w:type="dxa"/>
          </w:tcPr>
          <w:p w14:paraId="3B9B9BD7" w14:textId="3D16D493" w:rsidR="001A4C98" w:rsidRPr="00B2564A" w:rsidRDefault="0044432B"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5BB668F6" w14:textId="36B40C44" w:rsidR="001A4C98" w:rsidRPr="00B2564A" w:rsidRDefault="0044432B"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7FE587BF" w14:textId="4F25B28B" w:rsidR="001A4C98" w:rsidRPr="00B2564A" w:rsidRDefault="001679CA"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Overwriting the </w:t>
            </w:r>
            <w:r w:rsidR="00995C20" w:rsidRPr="00B2564A">
              <w:rPr>
                <w:rFonts w:eastAsia="Times New Roman" w:cs="Times New Roman"/>
                <w:color w:val="000000"/>
                <w:szCs w:val="24"/>
                <w:lang w:eastAsia="en-GB"/>
              </w:rPr>
              <w:t xml:space="preserve">existing temperature alarm thresholds and thermometer </w:t>
            </w:r>
            <w:r w:rsidR="00443BE4" w:rsidRPr="00B2564A">
              <w:rPr>
                <w:rFonts w:eastAsia="Times New Roman" w:cs="Times New Roman"/>
                <w:color w:val="000000"/>
                <w:szCs w:val="24"/>
                <w:lang w:eastAsia="en-GB"/>
              </w:rPr>
              <w:t xml:space="preserve">resolution configurations of the DS18B20. </w:t>
            </w:r>
            <w:r w:rsidR="00377E45" w:rsidRPr="00B2564A">
              <w:rPr>
                <w:rFonts w:eastAsia="Times New Roman" w:cs="Times New Roman"/>
                <w:color w:val="000000"/>
                <w:szCs w:val="24"/>
                <w:lang w:eastAsia="en-GB"/>
              </w:rPr>
              <w:t xml:space="preserve">Every time the “Write scratchpad” </w:t>
            </w:r>
            <w:r w:rsidR="008E5E3A" w:rsidRPr="00B2564A">
              <w:rPr>
                <w:rFonts w:eastAsia="Times New Roman" w:cs="Times New Roman"/>
                <w:color w:val="000000"/>
                <w:szCs w:val="24"/>
                <w:lang w:eastAsia="en-GB"/>
              </w:rPr>
              <w:t xml:space="preserve">command is issued, </w:t>
            </w:r>
            <w:r w:rsidR="00BC6C51" w:rsidRPr="00B2564A">
              <w:rPr>
                <w:rFonts w:eastAsia="Times New Roman" w:cs="Times New Roman"/>
                <w:color w:val="000000"/>
                <w:szCs w:val="24"/>
                <w:lang w:eastAsia="en-GB"/>
              </w:rPr>
              <w:t xml:space="preserve">the </w:t>
            </w:r>
            <w:r w:rsidR="0027218E" w:rsidRPr="00B2564A">
              <w:rPr>
                <w:rFonts w:eastAsia="Times New Roman" w:cs="Times New Roman"/>
                <w:color w:val="000000"/>
                <w:szCs w:val="24"/>
                <w:lang w:eastAsia="en-GB"/>
              </w:rPr>
              <w:t xml:space="preserve">master must write exactly 3 </w:t>
            </w:r>
            <w:r w:rsidR="00A13881" w:rsidRPr="00B2564A">
              <w:rPr>
                <w:rFonts w:eastAsia="Times New Roman" w:cs="Times New Roman"/>
                <w:color w:val="000000"/>
                <w:szCs w:val="24"/>
                <w:lang w:eastAsia="en-GB"/>
              </w:rPr>
              <w:t xml:space="preserve">corresponding </w:t>
            </w:r>
            <w:r w:rsidR="0027218E" w:rsidRPr="00B2564A">
              <w:rPr>
                <w:rFonts w:eastAsia="Times New Roman" w:cs="Times New Roman"/>
                <w:color w:val="000000"/>
                <w:szCs w:val="24"/>
                <w:lang w:eastAsia="en-GB"/>
              </w:rPr>
              <w:t>bytes</w:t>
            </w:r>
            <w:r w:rsidR="00A13881" w:rsidRPr="00B2564A">
              <w:rPr>
                <w:rFonts w:eastAsia="Times New Roman" w:cs="Times New Roman"/>
                <w:color w:val="000000"/>
                <w:szCs w:val="24"/>
                <w:lang w:eastAsia="en-GB"/>
              </w:rPr>
              <w:t xml:space="preserve">; otherwise </w:t>
            </w:r>
            <w:r w:rsidR="0073162D" w:rsidRPr="00B2564A">
              <w:rPr>
                <w:rFonts w:eastAsia="Times New Roman" w:cs="Times New Roman"/>
                <w:color w:val="000000"/>
                <w:szCs w:val="24"/>
                <w:lang w:eastAsia="en-GB"/>
              </w:rPr>
              <w:t>corruption of data may occur.</w:t>
            </w:r>
          </w:p>
        </w:tc>
      </w:tr>
      <w:tr w:rsidR="001A4C98" w:rsidRPr="00B2564A" w14:paraId="4260F5E6" w14:textId="77777777" w:rsidTr="0044432B">
        <w:trPr>
          <w:jc w:val="center"/>
        </w:trPr>
        <w:tc>
          <w:tcPr>
            <w:tcW w:w="1980" w:type="dxa"/>
          </w:tcPr>
          <w:p w14:paraId="6DB4D6C0" w14:textId="262786CD" w:rsidR="001A4C98" w:rsidRPr="00B2564A" w:rsidRDefault="004B523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4D9F6408" w14:textId="58653356" w:rsidR="001A4C98" w:rsidRPr="00B2564A" w:rsidRDefault="004B5233"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76CD707A" w14:textId="333E8DDA" w:rsidR="001A4C98" w:rsidRPr="00B2564A" w:rsidRDefault="0047380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Initiating a temperature conversion </w:t>
            </w:r>
            <w:r w:rsidR="0086006C" w:rsidRPr="00B2564A">
              <w:rPr>
                <w:rFonts w:eastAsia="Times New Roman" w:cs="Times New Roman"/>
                <w:color w:val="000000"/>
                <w:szCs w:val="24"/>
                <w:lang w:eastAsia="en-GB"/>
              </w:rPr>
              <w:t>by the DS18B20 sensor.</w:t>
            </w:r>
          </w:p>
        </w:tc>
      </w:tr>
    </w:tbl>
    <w:p w14:paraId="688FD36D" w14:textId="5FF563F2" w:rsidR="00314F29" w:rsidRPr="00B2564A" w:rsidRDefault="00763967" w:rsidP="00E70C79">
      <w:pPr>
        <w:pStyle w:val="Caption"/>
        <w:rPr>
          <w:rFonts w:eastAsia="Times New Roman" w:cs="Times New Roman"/>
          <w:color w:val="000000"/>
          <w:szCs w:val="24"/>
          <w:lang w:eastAsia="en-GB"/>
        </w:rPr>
      </w:pPr>
      <w:bookmarkStart w:id="145" w:name="_Toc145709073"/>
      <w:bookmarkStart w:id="146" w:name="_Ref145456615"/>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6</w:t>
      </w:r>
      <w:r w:rsidR="003D7D62" w:rsidRPr="00B2564A">
        <w:fldChar w:fldCharType="end"/>
      </w:r>
      <w:bookmarkEnd w:id="146"/>
      <w:r w:rsidRPr="00B2564A">
        <w:t xml:space="preserve">. </w:t>
      </w:r>
      <w:r w:rsidR="00C92440" w:rsidRPr="00B2564A">
        <w:t>ROM and function commands in use for the DS18B20</w:t>
      </w:r>
      <w:bookmarkEnd w:id="145"/>
    </w:p>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444186CB" w:rsidR="00DD109E" w:rsidRPr="00B2564A" w:rsidRDefault="00D70436" w:rsidP="00E70C79">
      <w:pPr>
        <w:pStyle w:val="Caption"/>
      </w:pPr>
      <w:bookmarkStart w:id="147" w:name="_Ref145451425"/>
      <w:bookmarkStart w:id="148" w:name="_Toc145711305"/>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2</w:t>
      </w:r>
      <w:r w:rsidR="000A3FBA">
        <w:fldChar w:fldCharType="end"/>
      </w:r>
      <w:bookmarkEnd w:id="147"/>
      <w:r w:rsidRPr="00B2564A">
        <w:t xml:space="preserve">. Setup </w:t>
      </w:r>
      <w:r w:rsidR="00812211" w:rsidRPr="00B2564A">
        <w:t>and reading routines for DS18B20</w:t>
      </w:r>
      <w:bookmarkEnd w:id="148"/>
    </w:p>
    <w:p w14:paraId="679BC177" w14:textId="77777777" w:rsidR="00514F73" w:rsidRPr="00B2564A" w:rsidRDefault="00514F73" w:rsidP="00C27B12"/>
    <w:p w14:paraId="6375B19F" w14:textId="77777777" w:rsidR="00CC6052" w:rsidRPr="00B2564A" w:rsidRDefault="00453735" w:rsidP="000D6016">
      <w:pPr>
        <w:pStyle w:val="Heading2"/>
      </w:pPr>
      <w:bookmarkStart w:id="149" w:name="_Ref145595103"/>
      <w:bookmarkStart w:id="150" w:name="_Toc145709113"/>
      <w:r w:rsidRPr="00B2564A">
        <w:lastRenderedPageBreak/>
        <w:t>SX1278</w:t>
      </w:r>
      <w:bookmarkEnd w:id="149"/>
      <w:bookmarkEnd w:id="150"/>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6942657" w:rsidR="006D3589" w:rsidRPr="00B2564A" w:rsidRDefault="00493899" w:rsidP="006D3589">
      <w:pPr>
        <w:jc w:val="center"/>
        <w:rPr>
          <w:b/>
          <w:bCs/>
          <w:color w:val="FF0000"/>
          <w:u w:val="single"/>
        </w:rPr>
      </w:pPr>
      <w:r>
        <w:drawing>
          <wp:inline distT="0" distB="0" distL="0" distR="0" wp14:anchorId="4C8F9C77" wp14:editId="7BE0B4FD">
            <wp:extent cx="2812212" cy="2236523"/>
            <wp:effectExtent l="0" t="0" r="7620" b="0"/>
            <wp:docPr id="1594258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8801" name=""/>
                    <pic:cNvPicPr/>
                  </pic:nvPicPr>
                  <pic:blipFill>
                    <a:blip r:embed="rId83"/>
                    <a:stretch>
                      <a:fillRect/>
                    </a:stretch>
                  </pic:blipFill>
                  <pic:spPr>
                    <a:xfrm>
                      <a:off x="0" y="0"/>
                      <a:ext cx="2835279" cy="2254868"/>
                    </a:xfrm>
                    <a:prstGeom prst="rect">
                      <a:avLst/>
                    </a:prstGeom>
                  </pic:spPr>
                </pic:pic>
              </a:graphicData>
            </a:graphic>
          </wp:inline>
        </w:drawing>
      </w:r>
    </w:p>
    <w:p w14:paraId="70D508E7" w14:textId="12C2FCFA" w:rsidR="00F51DA1" w:rsidRPr="00B2564A" w:rsidRDefault="006D3589" w:rsidP="00E70C79">
      <w:pPr>
        <w:pStyle w:val="Caption"/>
      </w:pPr>
      <w:bookmarkStart w:id="151" w:name="_Toc145711306"/>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3</w:t>
      </w:r>
      <w:r w:rsidR="000A3FBA">
        <w:fldChar w:fldCharType="end"/>
      </w:r>
      <w:r w:rsidRPr="00B2564A">
        <w:t>. Hardware setup for SX1278 LoRa module</w:t>
      </w:r>
      <w:bookmarkEnd w:id="151"/>
    </w:p>
    <w:p w14:paraId="69BF059F" w14:textId="37A6FCBF" w:rsidR="00C936CF" w:rsidRPr="00B2564A" w:rsidRDefault="00C936CF" w:rsidP="00C936CF">
      <w:pPr>
        <w:pStyle w:val="Heading5"/>
      </w:pPr>
      <w:r w:rsidRPr="00B2564A">
        <w:t>Software design</w:t>
      </w:r>
    </w:p>
    <w:p w14:paraId="3F9A5EB8" w14:textId="04037BBC"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E66D83">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9]","plainTextFormattedCitation":"[69]","previouslyFormattedCitation":"[69]"},"properties":{"noteIndex":0},"schema":"https://github.com/citation-style-language/schema/raw/master/csl-citation.json"}</w:instrText>
      </w:r>
      <w:r w:rsidRPr="00B2564A">
        <w:fldChar w:fldCharType="separate"/>
      </w:r>
      <w:r w:rsidR="00715E75" w:rsidRPr="00715E75">
        <w:t>[69]</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E66D83">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9]–[71]","plainTextFormattedCitation":"[69]–[71]","previouslyFormattedCitation":"[69]–[71]"},"properties":{"noteIndex":0},"schema":"https://github.com/citation-style-language/schema/raw/master/csl-citation.json"}</w:instrText>
      </w:r>
      <w:r w:rsidRPr="00B2564A">
        <w:fldChar w:fldCharType="separate"/>
      </w:r>
      <w:r w:rsidR="00715E75" w:rsidRPr="00715E75">
        <w:t>[69]–[71]</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E66D83">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9], [71]","plainTextFormattedCitation":"[39], [71]","previouslyFormattedCitation":"[39], [71]"},"properties":{"noteIndex":0},"schema":"https://github.com/citation-style-language/schema/raw/master/csl-citation.json"}</w:instrText>
      </w:r>
      <w:r w:rsidRPr="00B2564A">
        <w:fldChar w:fldCharType="separate"/>
      </w:r>
      <w:r w:rsidR="00715E75" w:rsidRPr="00715E75">
        <w:t>[39], [71]</w:t>
      </w:r>
      <w:r w:rsidRPr="00B2564A">
        <w:fldChar w:fldCharType="end"/>
      </w:r>
      <w:r w:rsidRPr="00B2564A">
        <w:t xml:space="preserve"> because of the star topology by LoRaWAN </w:t>
      </w:r>
      <w:r w:rsidRPr="00B2564A">
        <w:fldChar w:fldCharType="begin" w:fldLock="1"/>
      </w:r>
      <w:r w:rsidR="00E66D83">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9], [72]","plainTextFormattedCitation":"[69], [72]","previouslyFormattedCitation":"[69], [72]"},"properties":{"noteIndex":0},"schema":"https://github.com/citation-style-language/schema/raw/master/csl-citation.json"}</w:instrText>
      </w:r>
      <w:r w:rsidRPr="00B2564A">
        <w:fldChar w:fldCharType="separate"/>
      </w:r>
      <w:r w:rsidR="00715E75" w:rsidRPr="00715E75">
        <w:t>[69], [72]</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10B9B0A6"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frequency bands of LoRa are available to use due to the Regional Parameters of LoRaWAN </w:t>
      </w:r>
      <w:r w:rsidRPr="00B2564A">
        <w:fldChar w:fldCharType="begin" w:fldLock="1"/>
      </w:r>
      <w:r w:rsidR="00E66D83">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73]","plainTextFormattedCitation":"[73]","previouslyFormattedCitation":"[73]"},"properties":{"noteIndex":0},"schema":"https://github.com/citation-style-language/schema/raw/master/csl-citation.json"}</w:instrText>
      </w:r>
      <w:r w:rsidRPr="00B2564A">
        <w:fldChar w:fldCharType="separate"/>
      </w:r>
      <w:r w:rsidR="00715E75" w:rsidRPr="00715E75">
        <w:t>[73]</w:t>
      </w:r>
      <w:r w:rsidRPr="00B2564A">
        <w:fldChar w:fldCharType="end"/>
      </w:r>
      <w:r w:rsidRPr="00B2564A">
        <w:t xml:space="preserve">. According to </w:t>
      </w:r>
      <w:r w:rsidRPr="00B2564A">
        <w:fldChar w:fldCharType="begin" w:fldLock="1"/>
      </w:r>
      <w:r w:rsidR="00E66D83">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74], [75]","plainTextFormattedCitation":"[74], [75]","previouslyFormattedCitation":"[74], [75]"},"properties":{"noteIndex":0},"schema":"https://github.com/citation-style-language/schema/raw/master/csl-citation.json"}</w:instrText>
      </w:r>
      <w:r w:rsidRPr="00B2564A">
        <w:fldChar w:fldCharType="separate"/>
      </w:r>
      <w:r w:rsidR="00715E75" w:rsidRPr="00715E75">
        <w:t>[74], [75]</w:t>
      </w:r>
      <w:r w:rsidRPr="00B2564A">
        <w:fldChar w:fldCharType="end"/>
      </w:r>
      <w:r w:rsidRPr="00B2564A">
        <w:t xml:space="preserve">, the frequency plan in Vietnam is AS923-925 (“AS2”), which ranges from </w:t>
      </w:r>
      <w:r w:rsidRPr="00B2564A">
        <w:lastRenderedPageBreak/>
        <w:t xml:space="preserve">923.2 MHz to 924.8 MHz </w:t>
      </w:r>
      <w:r w:rsidRPr="00B2564A">
        <w:fldChar w:fldCharType="begin" w:fldLock="1"/>
      </w:r>
      <w:r w:rsidR="00E66D83">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6]","plainTextFormattedCitation":"[76]","previouslyFormattedCitation":"[76]"},"properties":{"noteIndex":0},"schema":"https://github.com/citation-style-language/schema/raw/master/csl-citation.json"}</w:instrText>
      </w:r>
      <w:r w:rsidRPr="00B2564A">
        <w:fldChar w:fldCharType="separate"/>
      </w:r>
      <w:r w:rsidR="00715E75" w:rsidRPr="00715E75">
        <w:t>[76]</w:t>
      </w:r>
      <w:r w:rsidRPr="00B2564A">
        <w:fldChar w:fldCharType="end"/>
      </w:r>
      <w:r w:rsidRPr="00B2564A">
        <w:t xml:space="preserve"> and is to be avoided since permission to use is not available. </w:t>
      </w:r>
      <w:r w:rsidRPr="00B2564A">
        <w:fldChar w:fldCharType="begin" w:fldLock="1"/>
      </w:r>
      <w:r w:rsidR="00E66D83">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71]","plainTextFormattedCitation":"[71]","previouslyFormattedCitation":"[71]"},"properties":{"noteIndex":0},"schema":"https://github.com/citation-style-language/schema/raw/master/csl-citation.json"}</w:instrText>
      </w:r>
      <w:r w:rsidRPr="00B2564A">
        <w:fldChar w:fldCharType="separate"/>
      </w:r>
      <w:r w:rsidR="00715E75" w:rsidRPr="00715E75">
        <w:t>[71]</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59A85F8A"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C73B43" w:rsidRPr="00B2564A">
        <w:fldChar w:fldCharType="separate"/>
      </w:r>
      <w:r w:rsidR="00715E75" w:rsidRPr="00715E75">
        <w:t>[57]</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33DD4EF9"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FB1E93" w:rsidRPr="00B2564A">
        <w:t xml:space="preserve">Figure </w:t>
      </w:r>
      <w:r w:rsidR="00FB1E93">
        <w:t>3</w:t>
      </w:r>
      <w:r w:rsidR="00FB1E93">
        <w:noBreakHyphen/>
        <w:t>24</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lastRenderedPageBreak/>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8403FE">
      <w:pPr>
        <w:shd w:val="clear" w:color="auto" w:fill="FFFFFF"/>
        <w:spacing w:line="285" w:lineRule="atLeast"/>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09BEE5E9"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E66D83">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00400AA6" w:rsidRPr="00B2564A">
        <w:fldChar w:fldCharType="separate"/>
      </w:r>
      <w:r w:rsidR="00715E75" w:rsidRPr="00715E75">
        <w:t>[47]</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E66D83">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7]","plainTextFormattedCitation":"[77]","previouslyFormattedCitation":"[77]"},"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715E75" w:rsidRPr="00715E75">
        <w:rPr>
          <w:rFonts w:eastAsia="Times New Roman" w:cs="Times New Roman"/>
          <w:color w:val="000000"/>
          <w:szCs w:val="24"/>
          <w:lang w:eastAsia="en-GB"/>
        </w:rPr>
        <w:t>[77]</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665D944A" w:rsidR="007F73F5" w:rsidRPr="00B2564A" w:rsidRDefault="00C75180" w:rsidP="00E70C79">
      <w:pPr>
        <w:pStyle w:val="Caption"/>
      </w:pPr>
      <w:bookmarkStart w:id="152" w:name="_Ref145670524"/>
      <w:bookmarkStart w:id="153" w:name="_Toc145711307"/>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4</w:t>
      </w:r>
      <w:r w:rsidR="000A3FBA">
        <w:fldChar w:fldCharType="end"/>
      </w:r>
      <w:bookmarkEnd w:id="152"/>
      <w:r w:rsidRPr="00B2564A">
        <w:t>. SX1278 software setup and message-handling routines</w:t>
      </w:r>
      <w:bookmarkEnd w:id="153"/>
    </w:p>
    <w:p w14:paraId="6684F112" w14:textId="7C2E14FB" w:rsidR="000760B4" w:rsidRPr="00B2564A" w:rsidRDefault="00415CE3" w:rsidP="000D6016">
      <w:pPr>
        <w:pStyle w:val="Heading2"/>
      </w:pPr>
      <w:bookmarkStart w:id="154" w:name="_Toc145709114"/>
      <w:r w:rsidRPr="00B2564A">
        <w:lastRenderedPageBreak/>
        <w:t xml:space="preserve">Other </w:t>
      </w:r>
      <w:r w:rsidR="00751119" w:rsidRPr="00B2564A">
        <w:t>M</w:t>
      </w:r>
      <w:r w:rsidRPr="00B2564A">
        <w:t>odules</w:t>
      </w:r>
      <w:bookmarkEnd w:id="154"/>
    </w:p>
    <w:p w14:paraId="383935B8" w14:textId="7915DD86" w:rsidR="00CC6052" w:rsidRPr="00B2564A" w:rsidRDefault="00415CE3" w:rsidP="007F5BAE">
      <w:pPr>
        <w:pStyle w:val="Heading3"/>
      </w:pPr>
      <w:r w:rsidRPr="00B2564A">
        <w:t xml:space="preserve"> </w:t>
      </w:r>
      <w:bookmarkStart w:id="155" w:name="_Ref145436562"/>
      <w:bookmarkStart w:id="156" w:name="_Toc145709115"/>
      <w:r w:rsidR="00CC6052" w:rsidRPr="00B2564A">
        <w:t>DS3231</w:t>
      </w:r>
      <w:r w:rsidR="000971F1" w:rsidRPr="00B2564A">
        <w:t>SN</w:t>
      </w:r>
      <w:bookmarkEnd w:id="155"/>
      <w:bookmarkEnd w:id="156"/>
    </w:p>
    <w:p w14:paraId="2ABDDF8E" w14:textId="70B20A6A" w:rsidR="00F679F1" w:rsidRPr="00B2564A" w:rsidRDefault="00F679F1" w:rsidP="00F679F1">
      <w:pPr>
        <w:pStyle w:val="Heading4"/>
      </w:pPr>
      <w:r w:rsidRPr="00B2564A">
        <w:t>Hardware design</w:t>
      </w:r>
    </w:p>
    <w:p w14:paraId="6932999F" w14:textId="1DA32CD4"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E66D83">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24]</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5"/>
                    <a:stretch>
                      <a:fillRect/>
                    </a:stretch>
                  </pic:blipFill>
                  <pic:spPr>
                    <a:xfrm>
                      <a:off x="0" y="0"/>
                      <a:ext cx="5992615" cy="2937239"/>
                    </a:xfrm>
                    <a:prstGeom prst="rect">
                      <a:avLst/>
                    </a:prstGeom>
                  </pic:spPr>
                </pic:pic>
              </a:graphicData>
            </a:graphic>
          </wp:inline>
        </w:drawing>
      </w:r>
    </w:p>
    <w:p w14:paraId="417AF31D" w14:textId="514DE39B" w:rsidR="008C6075" w:rsidRPr="00B2564A" w:rsidRDefault="00586A36" w:rsidP="00E70C79">
      <w:pPr>
        <w:pStyle w:val="Caption"/>
      </w:pPr>
      <w:bookmarkStart w:id="157" w:name="_Toc145711308"/>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5</w:t>
      </w:r>
      <w:r w:rsidR="000A3FBA">
        <w:fldChar w:fldCharType="end"/>
      </w:r>
      <w:r w:rsidRPr="00B2564A">
        <w:t>. Hardware setup with the DS3231SN RTC module</w:t>
      </w:r>
      <w:bookmarkEnd w:id="157"/>
    </w:p>
    <w:p w14:paraId="12F62C56" w14:textId="77777777" w:rsidR="00F679F1" w:rsidRPr="00B2564A" w:rsidRDefault="00F679F1" w:rsidP="00F679F1">
      <w:pPr>
        <w:pStyle w:val="Heading4"/>
      </w:pPr>
      <w:r w:rsidRPr="00B2564A">
        <w:t>Software design</w:t>
      </w:r>
    </w:p>
    <w:p w14:paraId="1E393014" w14:textId="10F4BEE6" w:rsidR="00F679F1" w:rsidRDefault="00287D4A" w:rsidP="00895CEE">
      <w:pPr>
        <w:jc w:val="both"/>
      </w:pPr>
      <w:r>
        <w:t xml:space="preserve">On the Arduino platform, </w:t>
      </w:r>
      <w:r w:rsidR="0084314F">
        <w:t xml:space="preserve">communications with the DS3231 RTC module </w:t>
      </w:r>
      <w:r w:rsidR="0007461D">
        <w:t xml:space="preserve">could be handled with the “DS3231” library by Andrew Wickert. The </w:t>
      </w:r>
      <w:r w:rsidR="00B85784">
        <w:t>library itself is not a built-in, but could be installed via Library Manager of the Arduino IDE.</w:t>
      </w:r>
    </w:p>
    <w:p w14:paraId="3B1D4099" w14:textId="064AD271" w:rsidR="00DA2162" w:rsidRDefault="00DA2162" w:rsidP="00F679F1">
      <w:r>
        <w:t>In order to use the library</w:t>
      </w:r>
      <w:r w:rsidR="00363688">
        <w:t>, it first needs to be included in the software:</w:t>
      </w:r>
    </w:p>
    <w:p w14:paraId="29CE45FA" w14:textId="77777777" w:rsidR="00363688" w:rsidRPr="00363688" w:rsidRDefault="00363688" w:rsidP="00363688">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363688">
        <w:rPr>
          <w:rFonts w:ascii="Consolas" w:eastAsia="Times New Roman" w:hAnsi="Consolas" w:cs="Times New Roman"/>
          <w:noProof w:val="0"/>
          <w:color w:val="808080"/>
          <w:sz w:val="21"/>
          <w:szCs w:val="21"/>
          <w:lang w:eastAsia="en-GB"/>
        </w:rPr>
        <w:t>#include</w:t>
      </w:r>
      <w:r w:rsidRPr="00363688">
        <w:rPr>
          <w:rFonts w:ascii="Consolas" w:eastAsia="Times New Roman" w:hAnsi="Consolas" w:cs="Times New Roman"/>
          <w:noProof w:val="0"/>
          <w:color w:val="000000"/>
          <w:sz w:val="21"/>
          <w:szCs w:val="21"/>
          <w:lang w:eastAsia="en-GB"/>
        </w:rPr>
        <w:t xml:space="preserve"> </w:t>
      </w:r>
      <w:r w:rsidRPr="00363688">
        <w:rPr>
          <w:rFonts w:ascii="Consolas" w:eastAsia="Times New Roman" w:hAnsi="Consolas" w:cs="Times New Roman"/>
          <w:noProof w:val="0"/>
          <w:color w:val="E21F1F"/>
          <w:sz w:val="21"/>
          <w:szCs w:val="21"/>
          <w:lang w:eastAsia="en-GB"/>
        </w:rPr>
        <w:t>"</w:t>
      </w:r>
      <w:r w:rsidRPr="00363688">
        <w:rPr>
          <w:rFonts w:ascii="Consolas" w:eastAsia="Times New Roman" w:hAnsi="Consolas" w:cs="Times New Roman"/>
          <w:noProof w:val="0"/>
          <w:color w:val="A31515"/>
          <w:sz w:val="21"/>
          <w:szCs w:val="21"/>
          <w:lang w:eastAsia="en-GB"/>
        </w:rPr>
        <w:t>DS3231.h</w:t>
      </w:r>
      <w:r w:rsidRPr="00363688">
        <w:rPr>
          <w:rFonts w:ascii="Consolas" w:eastAsia="Times New Roman" w:hAnsi="Consolas" w:cs="Times New Roman"/>
          <w:noProof w:val="0"/>
          <w:color w:val="E21F1F"/>
          <w:sz w:val="21"/>
          <w:szCs w:val="21"/>
          <w:lang w:eastAsia="en-GB"/>
        </w:rPr>
        <w:t>"</w:t>
      </w:r>
    </w:p>
    <w:p w14:paraId="37C7FC8F" w14:textId="4594368C" w:rsidR="00363688" w:rsidRDefault="00607730" w:rsidP="00895CEE">
      <w:pPr>
        <w:shd w:val="clear" w:color="auto" w:fill="FFFFFF"/>
        <w:spacing w:before="240" w:line="285" w:lineRule="atLeast"/>
        <w:jc w:val="both"/>
      </w:pPr>
      <w:r>
        <w:lastRenderedPageBreak/>
        <w:t>The library provides 2 classes</w:t>
      </w:r>
      <w:r w:rsidR="00597E8F">
        <w:t xml:space="preserve">, </w:t>
      </w:r>
      <w:r w:rsidR="00597E8F" w:rsidRPr="00597E8F">
        <w:rPr>
          <w:rFonts w:ascii="Consolas" w:eastAsia="Times New Roman" w:hAnsi="Consolas" w:cs="Times New Roman"/>
          <w:noProof w:val="0"/>
          <w:color w:val="000000"/>
          <w:sz w:val="21"/>
          <w:szCs w:val="21"/>
          <w:lang w:eastAsia="en-GB"/>
        </w:rPr>
        <w:t>DS3231</w:t>
      </w:r>
      <w:r w:rsidR="00597E8F">
        <w:rPr>
          <w:rFonts w:ascii="Consolas" w:eastAsia="Times New Roman" w:hAnsi="Consolas" w:cs="Times New Roman"/>
          <w:noProof w:val="0"/>
          <w:color w:val="000000"/>
          <w:sz w:val="21"/>
          <w:szCs w:val="21"/>
          <w:lang w:eastAsia="en-GB"/>
        </w:rPr>
        <w:t xml:space="preserve"> </w:t>
      </w:r>
      <w:r w:rsidR="00597E8F">
        <w:t>to handle the settings of the DS3231 module, and</w:t>
      </w:r>
      <w:r w:rsidR="00A03E61">
        <w:t xml:space="preserve"> </w:t>
      </w:r>
      <w:r w:rsidR="00A03E61" w:rsidRPr="00A03E61">
        <w:rPr>
          <w:rFonts w:ascii="Consolas" w:eastAsia="Times New Roman" w:hAnsi="Consolas" w:cs="Times New Roman"/>
          <w:noProof w:val="0"/>
          <w:color w:val="000000"/>
          <w:sz w:val="21"/>
          <w:szCs w:val="21"/>
          <w:lang w:eastAsia="en-GB"/>
        </w:rPr>
        <w:t>DateTime</w:t>
      </w:r>
      <w:r w:rsidR="00597E8F">
        <w:t xml:space="preserve"> </w:t>
      </w:r>
      <w:r w:rsidR="00A03E61">
        <w:t xml:space="preserve">to </w:t>
      </w:r>
      <w:r w:rsidR="00597E8F">
        <w:t xml:space="preserve"> </w:t>
      </w:r>
      <w:r w:rsidR="00A03E61">
        <w:t xml:space="preserve">access </w:t>
      </w:r>
      <w:r w:rsidR="004D5884">
        <w:t>date and time data.</w:t>
      </w:r>
      <w:r w:rsidR="009E23D2">
        <w:t xml:space="preserve"> The objects for the 2 classes could be initialised before the </w:t>
      </w:r>
      <w:r w:rsidR="003D21DD">
        <w:t>set-up routine of the main software, or they could be temporarily called to a</w:t>
      </w:r>
      <w:r w:rsidR="00895CEE">
        <w:t>ccess the RTC module. This software design follows the latter.</w:t>
      </w:r>
    </w:p>
    <w:p w14:paraId="53E6A609" w14:textId="394D829C" w:rsidR="00895CEE" w:rsidRDefault="00D210BB" w:rsidP="00895CEE">
      <w:pPr>
        <w:shd w:val="clear" w:color="auto" w:fill="FFFFFF"/>
        <w:spacing w:before="240" w:line="285" w:lineRule="atLeast"/>
        <w:jc w:val="both"/>
      </w:pPr>
      <w:r>
        <w:t xml:space="preserve">The first functionality of the library to be explored </w:t>
      </w:r>
      <w:r w:rsidR="0064258F">
        <w:t xml:space="preserve">is setting the DS3231 up with a specific date and time. For example, </w:t>
      </w:r>
      <w:r w:rsidR="003E4AA6">
        <w:t>if the</w:t>
      </w:r>
      <w:r w:rsidR="000C1E03">
        <w:t xml:space="preserve"> date and time are desired to be 11 September 2023</w:t>
      </w:r>
      <w:r w:rsidR="007124A3">
        <w:t xml:space="preserve"> at 9 sharp in the morning, the software calls:</w:t>
      </w:r>
    </w:p>
    <w:p w14:paraId="485C4C3A" w14:textId="77777777" w:rsidR="00CF4171" w:rsidRPr="00CF4171" w:rsidRDefault="00CF4171" w:rsidP="00CF417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DS3231 clock;</w:t>
      </w:r>
      <w:r w:rsidRPr="00CF4171">
        <w:rPr>
          <w:rFonts w:ascii="Consolas" w:eastAsia="Times New Roman" w:hAnsi="Consolas" w:cs="Times New Roman"/>
          <w:noProof w:val="0"/>
          <w:color w:val="008000"/>
          <w:sz w:val="21"/>
          <w:szCs w:val="21"/>
          <w:lang w:eastAsia="en-GB"/>
        </w:rPr>
        <w:t xml:space="preserve">     // Initiate a DS3231 object</w:t>
      </w:r>
    </w:p>
    <w:p w14:paraId="17E53992"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FDE4A1D" w14:textId="41C391AD"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ClockMod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00FF"/>
          <w:sz w:val="21"/>
          <w:szCs w:val="21"/>
          <w:lang w:eastAsia="en-GB"/>
        </w:rPr>
        <w:t>fals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clock mode to 24h</w:t>
      </w:r>
    </w:p>
    <w:p w14:paraId="1DCE1D98"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075208A5" w14:textId="06B878A3"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Year</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2023</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year: 2023</w:t>
      </w:r>
    </w:p>
    <w:p w14:paraId="71224CCC" w14:textId="6DF8B012"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onth</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onth: September</w:t>
      </w:r>
    </w:p>
    <w:p w14:paraId="4BE92A6A" w14:textId="78879ED8"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Da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11</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date: 11th     </w:t>
      </w:r>
    </w:p>
    <w:p w14:paraId="4B0D0B89"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E80573E" w14:textId="05E5AB80"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Hours</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hour: 9</w:t>
      </w:r>
    </w:p>
    <w:p w14:paraId="2C9FC283" w14:textId="56F0F7AF"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inu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inute: 0</w:t>
      </w:r>
    </w:p>
    <w:p w14:paraId="07F5DF07" w14:textId="755AD88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Second</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second: 0</w:t>
      </w:r>
    </w:p>
    <w:p w14:paraId="0C4A7C4F" w14:textId="201381A5" w:rsidR="007124A3" w:rsidRDefault="00CF4171" w:rsidP="00895CEE">
      <w:pPr>
        <w:shd w:val="clear" w:color="auto" w:fill="FFFFFF"/>
        <w:spacing w:before="240" w:line="285" w:lineRule="atLeast"/>
        <w:jc w:val="both"/>
      </w:pPr>
      <w:r>
        <w:t xml:space="preserve">After </w:t>
      </w:r>
      <w:r w:rsidR="00537C64">
        <w:t xml:space="preserve">the </w:t>
      </w:r>
      <w:r w:rsidR="00537C64" w:rsidRPr="00CF4171">
        <w:rPr>
          <w:rFonts w:ascii="Consolas" w:eastAsia="Times New Roman" w:hAnsi="Consolas" w:cs="Times New Roman"/>
          <w:noProof w:val="0"/>
          <w:color w:val="000000"/>
          <w:sz w:val="21"/>
          <w:szCs w:val="21"/>
          <w:lang w:eastAsia="en-GB"/>
        </w:rPr>
        <w:t>clock</w:t>
      </w:r>
      <w:r w:rsidR="00537C64">
        <w:t xml:space="preserve"> object of the class </w:t>
      </w:r>
      <w:r w:rsidR="00537C64" w:rsidRPr="00CF4171">
        <w:rPr>
          <w:rFonts w:ascii="Consolas" w:eastAsia="Times New Roman" w:hAnsi="Consolas" w:cs="Times New Roman"/>
          <w:noProof w:val="0"/>
          <w:color w:val="000000"/>
          <w:sz w:val="21"/>
          <w:szCs w:val="21"/>
          <w:lang w:eastAsia="en-GB"/>
        </w:rPr>
        <w:t>DS3231</w:t>
      </w:r>
      <w:r w:rsidR="00537C64">
        <w:t xml:space="preserve"> is initiated</w:t>
      </w:r>
      <w:r w:rsidR="00487677">
        <w:t>, any se</w:t>
      </w:r>
      <w:r w:rsidR="00EB2C33">
        <w:t xml:space="preserve">tting method </w:t>
      </w:r>
      <w:r w:rsidR="00487677">
        <w:t xml:space="preserve">could be called to set a specific field to the </w:t>
      </w:r>
      <w:r w:rsidR="00EB2C33">
        <w:t>DS3231 chip without the need to call all the other setting methods</w:t>
      </w:r>
      <w:r w:rsidR="008605D3">
        <w:t>.</w:t>
      </w:r>
    </w:p>
    <w:p w14:paraId="5B81D041" w14:textId="22D8C8E5" w:rsidR="008605D3" w:rsidRDefault="00804656" w:rsidP="00895CEE">
      <w:pPr>
        <w:shd w:val="clear" w:color="auto" w:fill="FFFFFF"/>
        <w:spacing w:before="240" w:line="285" w:lineRule="atLeast"/>
        <w:jc w:val="both"/>
      </w:pPr>
      <w:r>
        <w:t xml:space="preserve">In the software design </w:t>
      </w:r>
      <w:r w:rsidR="00DC673F">
        <w:t xml:space="preserve">for the Autonomous Wireless Agrometeorology Station, the system is expected to </w:t>
      </w:r>
      <w:r w:rsidR="00E33C74">
        <w:t>issue a global sensor data request once every 5 minutes</w:t>
      </w:r>
      <w:r w:rsidR="001E43F6">
        <w:t xml:space="preserve">, which could be helped by the DS3231 module. </w:t>
      </w:r>
      <w:r w:rsidR="00A3103E">
        <w:t xml:space="preserve">The alarm 2 </w:t>
      </w:r>
      <w:r w:rsidR="00400CAD">
        <w:t>of the RTC is to be initialised during the setup routine on the global scale</w:t>
      </w:r>
      <w:r w:rsidR="00B61170">
        <w:t xml:space="preserve">, which goes off every minute, and the microcontroller then </w:t>
      </w:r>
      <w:r w:rsidR="00A110F2">
        <w:t xml:space="preserve">recognise the 5-minute windows every 5 </w:t>
      </w:r>
      <w:r w:rsidR="00842E9F">
        <w:t>falling</w:t>
      </w:r>
      <w:r w:rsidR="00A110F2">
        <w:t xml:space="preserve"> edge</w:t>
      </w:r>
      <w:r w:rsidR="00842E9F">
        <w:t>s</w:t>
      </w:r>
      <w:r w:rsidR="00A110F2">
        <w:t xml:space="preserve"> </w:t>
      </w:r>
      <w:r w:rsidR="00826A60">
        <w:t>on the RTC_Alarm pin.</w:t>
      </w:r>
    </w:p>
    <w:p w14:paraId="28FDDF21" w14:textId="74BDCC14" w:rsidR="00046792" w:rsidRPr="00046792" w:rsidRDefault="00046792" w:rsidP="0004679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74531F"/>
          <w:sz w:val="21"/>
          <w:szCs w:val="21"/>
          <w:lang w:eastAsia="en-GB"/>
        </w:rPr>
        <w:t>pinMode</w:t>
      </w:r>
      <w:r w:rsidRPr="00046792">
        <w:rPr>
          <w:rFonts w:ascii="Consolas" w:eastAsia="Times New Roman" w:hAnsi="Consolas" w:cs="Times New Roman"/>
          <w:noProof w:val="0"/>
          <w:color w:val="000000"/>
          <w:sz w:val="21"/>
          <w:szCs w:val="21"/>
          <w:lang w:eastAsia="en-GB"/>
        </w:rPr>
        <w:t>(RTC_Alarm, INPUT</w:t>
      </w:r>
      <w:r w:rsidR="007346CA">
        <w:rPr>
          <w:rFonts w:ascii="Consolas" w:eastAsia="Times New Roman" w:hAnsi="Consolas" w:cs="Times New Roman"/>
          <w:noProof w:val="0"/>
          <w:color w:val="000000"/>
          <w:sz w:val="21"/>
          <w:szCs w:val="21"/>
          <w:lang w:eastAsia="en-GB"/>
        </w:rPr>
        <w:t>_PULL</w:t>
      </w:r>
      <w:r w:rsidR="005E5C27">
        <w:rPr>
          <w:rFonts w:ascii="Consolas" w:eastAsia="Times New Roman" w:hAnsi="Consolas" w:cs="Times New Roman"/>
          <w:noProof w:val="0"/>
          <w:color w:val="000000"/>
          <w:sz w:val="21"/>
          <w:szCs w:val="21"/>
          <w:lang w:eastAsia="en-GB"/>
        </w:rPr>
        <w:t>UP</w:t>
      </w:r>
      <w:r w:rsidRPr="00046792">
        <w:rPr>
          <w:rFonts w:ascii="Consolas" w:eastAsia="Times New Roman" w:hAnsi="Consolas" w:cs="Times New Roman"/>
          <w:noProof w:val="0"/>
          <w:color w:val="000000"/>
          <w:sz w:val="21"/>
          <w:szCs w:val="21"/>
          <w:lang w:eastAsia="en-GB"/>
        </w:rPr>
        <w:t>);</w:t>
      </w:r>
    </w:p>
    <w:p w14:paraId="2E65C84F"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11C257F1" w14:textId="6DEC96B6"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000000"/>
          <w:sz w:val="21"/>
          <w:szCs w:val="21"/>
          <w:lang w:eastAsia="en-GB"/>
        </w:rPr>
        <w:t>DS3231 clock;</w:t>
      </w:r>
    </w:p>
    <w:p w14:paraId="67B478D6" w14:textId="285EB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f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118CA41A" w14:textId="38349FD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setA2Tim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x7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08000"/>
          <w:sz w:val="21"/>
          <w:szCs w:val="21"/>
          <w:lang w:eastAsia="en-GB"/>
        </w:rPr>
        <w:t xml:space="preserve">   // Alarm every minute</w:t>
      </w:r>
    </w:p>
    <w:p w14:paraId="5B8044AC" w14:textId="5414ACC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n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62D76268" w14:textId="55E4BD44"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checkI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7BE72D82"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6EC9CC7C" w14:textId="5DC80F0A"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046792">
        <w:rPr>
          <w:rFonts w:ascii="Consolas" w:eastAsia="Times New Roman" w:hAnsi="Consolas" w:cs="Times New Roman"/>
          <w:noProof w:val="0"/>
          <w:color w:val="008000"/>
          <w:sz w:val="21"/>
          <w:szCs w:val="21"/>
          <w:lang w:eastAsia="en-GB"/>
        </w:rPr>
        <w:t xml:space="preserve">// Enable interrupt from alarm </w:t>
      </w:r>
      <w:r w:rsidR="00593DA0">
        <w:rPr>
          <w:rFonts w:ascii="Consolas" w:eastAsia="Times New Roman" w:hAnsi="Consolas" w:cs="Times New Roman"/>
          <w:noProof w:val="0"/>
          <w:color w:val="008000"/>
          <w:sz w:val="21"/>
          <w:szCs w:val="21"/>
          <w:lang w:eastAsia="en-GB"/>
        </w:rPr>
        <w:t>2</w:t>
      </w:r>
    </w:p>
    <w:p w14:paraId="4EB69F6A" w14:textId="2904C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74531F"/>
          <w:sz w:val="21"/>
          <w:szCs w:val="21"/>
          <w:lang w:eastAsia="en-GB"/>
        </w:rPr>
        <w:t>attachInterrupt</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digitalPinToInterrupt</w:t>
      </w:r>
      <w:r w:rsidRPr="00046792">
        <w:rPr>
          <w:rFonts w:ascii="Consolas" w:eastAsia="Times New Roman" w:hAnsi="Consolas" w:cs="Times New Roman"/>
          <w:noProof w:val="0"/>
          <w:color w:val="000000"/>
          <w:sz w:val="21"/>
          <w:szCs w:val="21"/>
          <w:lang w:eastAsia="en-GB"/>
        </w:rPr>
        <w:t xml:space="preserve">(RTC_Alarm), Alarm_Callback, </w:t>
      </w:r>
      <w:r w:rsidR="005E5C27">
        <w:rPr>
          <w:rFonts w:ascii="Consolas" w:eastAsia="Times New Roman" w:hAnsi="Consolas" w:cs="Times New Roman"/>
          <w:noProof w:val="0"/>
          <w:color w:val="000000"/>
          <w:sz w:val="21"/>
          <w:szCs w:val="21"/>
          <w:lang w:eastAsia="en-GB"/>
        </w:rPr>
        <w:t>FALLING</w:t>
      </w:r>
      <w:r w:rsidRPr="00046792">
        <w:rPr>
          <w:rFonts w:ascii="Consolas" w:eastAsia="Times New Roman" w:hAnsi="Consolas" w:cs="Times New Roman"/>
          <w:noProof w:val="0"/>
          <w:color w:val="000000"/>
          <w:sz w:val="21"/>
          <w:szCs w:val="21"/>
          <w:lang w:eastAsia="en-GB"/>
        </w:rPr>
        <w:t xml:space="preserve">); </w:t>
      </w:r>
    </w:p>
    <w:p w14:paraId="6FBAE55F" w14:textId="792A5B26" w:rsidR="00826A60" w:rsidRDefault="00163CDB" w:rsidP="00895CEE">
      <w:pPr>
        <w:shd w:val="clear" w:color="auto" w:fill="FFFFFF"/>
        <w:spacing w:before="240" w:line="285" w:lineRule="atLeast"/>
        <w:jc w:val="both"/>
      </w:pPr>
      <w:r>
        <w:t xml:space="preserve"> </w:t>
      </w:r>
      <w:r w:rsidR="00593DA0">
        <w:t xml:space="preserve">Moreover, there is a specific device, the rain gauge, </w:t>
      </w:r>
      <w:r w:rsidR="009423C3">
        <w:t xml:space="preserve">that needs to return data daily at 9 in the morning. Therefore, the </w:t>
      </w:r>
      <w:r w:rsidR="00DA4914">
        <w:t>alarm 1 of the RTC is dedicated for this purpose.</w:t>
      </w:r>
    </w:p>
    <w:p w14:paraId="55F7F3C1" w14:textId="77777777" w:rsidR="00C16246" w:rsidRPr="00C16246" w:rsidRDefault="00C16246" w:rsidP="00C1624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DS3231 clock;</w:t>
      </w:r>
    </w:p>
    <w:p w14:paraId="244F072F" w14:textId="693D128A"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f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Disable alarms</w:t>
      </w:r>
    </w:p>
    <w:p w14:paraId="06D36846" w14:textId="71B62FEF"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setA1Tim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9</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x8</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Set up daily </w:t>
      </w:r>
      <w:r w:rsidR="00692C73">
        <w:rPr>
          <w:rFonts w:ascii="Consolas" w:eastAsia="Times New Roman" w:hAnsi="Consolas" w:cs="Times New Roman"/>
          <w:noProof w:val="0"/>
          <w:color w:val="008000"/>
          <w:sz w:val="21"/>
          <w:szCs w:val="21"/>
          <w:lang w:eastAsia="en-GB"/>
        </w:rPr>
        <w:br/>
        <w:t xml:space="preserve"> </w:t>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t xml:space="preserve">  </w:t>
      </w:r>
      <w:r>
        <w:rPr>
          <w:rFonts w:ascii="Consolas" w:eastAsia="Times New Roman" w:hAnsi="Consolas" w:cs="Times New Roman"/>
          <w:noProof w:val="0"/>
          <w:color w:val="008000"/>
          <w:sz w:val="21"/>
          <w:szCs w:val="21"/>
          <w:lang w:eastAsia="en-GB"/>
        </w:rPr>
        <w:t xml:space="preserve">// </w:t>
      </w:r>
      <w:r w:rsidRPr="00C16246">
        <w:rPr>
          <w:rFonts w:ascii="Consolas" w:eastAsia="Times New Roman" w:hAnsi="Consolas" w:cs="Times New Roman"/>
          <w:noProof w:val="0"/>
          <w:color w:val="008000"/>
          <w:sz w:val="21"/>
          <w:szCs w:val="21"/>
          <w:lang w:eastAsia="en-GB"/>
        </w:rPr>
        <w:t>alarm at 9am</w:t>
      </w:r>
    </w:p>
    <w:p w14:paraId="775402DE" w14:textId="1698C445"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n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Enable alarms</w:t>
      </w:r>
    </w:p>
    <w:p w14:paraId="6CFEFCC0" w14:textId="7DAE3D31"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checkI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Make sure there are no alarms present initially</w:t>
      </w:r>
    </w:p>
    <w:p w14:paraId="7E63B7CA" w14:textId="70C0D6A0" w:rsidR="009E23D2" w:rsidRDefault="00765654" w:rsidP="00A700EB">
      <w:pPr>
        <w:shd w:val="clear" w:color="auto" w:fill="FFFFFF"/>
        <w:spacing w:line="285" w:lineRule="atLeast"/>
      </w:pPr>
      <w:r>
        <w:lastRenderedPageBreak/>
        <w:t xml:space="preserve">The previously set-up alarm 2 already </w:t>
      </w:r>
      <w:r w:rsidR="001F17A3">
        <w:t xml:space="preserve">initiate the interrupt function of the RTC_Alarm pin, </w:t>
      </w:r>
      <w:r w:rsidR="003E685F">
        <w:t xml:space="preserve">so the function </w:t>
      </w:r>
      <w:r w:rsidR="003E685F" w:rsidRPr="00046792">
        <w:rPr>
          <w:rFonts w:ascii="Consolas" w:eastAsia="Times New Roman" w:hAnsi="Consolas" w:cs="Times New Roman"/>
          <w:noProof w:val="0"/>
          <w:color w:val="74531F"/>
          <w:sz w:val="21"/>
          <w:szCs w:val="21"/>
          <w:lang w:eastAsia="en-GB"/>
        </w:rPr>
        <w:t>attachInterrupt</w:t>
      </w:r>
      <w:r w:rsidR="003E685F" w:rsidRPr="00046792">
        <w:rPr>
          <w:rFonts w:ascii="Consolas" w:eastAsia="Times New Roman" w:hAnsi="Consolas" w:cs="Times New Roman"/>
          <w:noProof w:val="0"/>
          <w:color w:val="000000"/>
          <w:sz w:val="21"/>
          <w:szCs w:val="21"/>
          <w:lang w:eastAsia="en-GB"/>
        </w:rPr>
        <w:t>(</w:t>
      </w:r>
      <w:r w:rsidR="003E685F">
        <w:rPr>
          <w:rFonts w:ascii="Consolas" w:eastAsia="Times New Roman" w:hAnsi="Consolas" w:cs="Times New Roman"/>
          <w:noProof w:val="0"/>
          <w:color w:val="000000"/>
          <w:sz w:val="21"/>
          <w:szCs w:val="21"/>
          <w:lang w:eastAsia="en-GB"/>
        </w:rPr>
        <w:t>)</w:t>
      </w:r>
      <w:r w:rsidR="003E685F">
        <w:t xml:space="preserve"> does not need to be called again. If the </w:t>
      </w:r>
      <w:r w:rsidR="002D2BE0">
        <w:t xml:space="preserve">alarm settings for alarms 1 and 2 are put in the same scope, </w:t>
      </w:r>
      <w:r w:rsidR="00CE78CB">
        <w:t xml:space="preserve">the line </w:t>
      </w:r>
      <w:r w:rsidR="00CE78CB" w:rsidRPr="00C16246">
        <w:rPr>
          <w:rFonts w:ascii="Consolas" w:eastAsia="Times New Roman" w:hAnsi="Consolas" w:cs="Times New Roman"/>
          <w:noProof w:val="0"/>
          <w:color w:val="000000"/>
          <w:sz w:val="21"/>
          <w:szCs w:val="21"/>
          <w:lang w:eastAsia="en-GB"/>
        </w:rPr>
        <w:t>DS3231 clock;</w:t>
      </w:r>
      <w:r w:rsidR="00CE78CB">
        <w:rPr>
          <w:rFonts w:ascii="Consolas" w:eastAsia="Times New Roman" w:hAnsi="Consolas" w:cs="Times New Roman"/>
          <w:noProof w:val="0"/>
          <w:color w:val="000000"/>
          <w:sz w:val="21"/>
          <w:szCs w:val="21"/>
          <w:lang w:eastAsia="en-GB"/>
        </w:rPr>
        <w:t xml:space="preserve"> </w:t>
      </w:r>
      <w:r w:rsidR="00CE78CB">
        <w:t>is to be omitted.</w:t>
      </w:r>
    </w:p>
    <w:p w14:paraId="48BDB218" w14:textId="6E8C923F" w:rsidR="00A700EB" w:rsidRDefault="00A700EB" w:rsidP="0022728D">
      <w:pPr>
        <w:shd w:val="clear" w:color="auto" w:fill="FFFFFF"/>
        <w:spacing w:line="285" w:lineRule="atLeast"/>
        <w:rPr>
          <w:rFonts w:eastAsia="Times New Roman" w:cs="Times New Roman"/>
          <w:noProof w:val="0"/>
          <w:color w:val="000000"/>
          <w:szCs w:val="24"/>
          <w:lang w:eastAsia="en-GB"/>
        </w:rPr>
      </w:pPr>
      <w:r>
        <w:t xml:space="preserve">For requesting date and time data from the RTC, </w:t>
      </w:r>
      <w:r w:rsidR="00782047">
        <w:t xml:space="preserve">the procedure involves </w:t>
      </w:r>
      <w:r w:rsidR="000E4F2E">
        <w:t xml:space="preserve">initiations of a </w:t>
      </w:r>
      <w:r w:rsidR="000E4F2E" w:rsidRPr="00C16246">
        <w:rPr>
          <w:rFonts w:ascii="Consolas" w:eastAsia="Times New Roman" w:hAnsi="Consolas" w:cs="Times New Roman"/>
          <w:noProof w:val="0"/>
          <w:color w:val="000000"/>
          <w:sz w:val="21"/>
          <w:szCs w:val="21"/>
          <w:lang w:eastAsia="en-GB"/>
        </w:rPr>
        <w:t>DS3231</w:t>
      </w:r>
      <w:r w:rsidR="000E4F2E">
        <w:rPr>
          <w:rFonts w:eastAsia="Times New Roman" w:cs="Times New Roman"/>
          <w:noProof w:val="0"/>
          <w:color w:val="000000"/>
          <w:szCs w:val="24"/>
          <w:lang w:eastAsia="en-GB"/>
        </w:rPr>
        <w:t xml:space="preserve"> object, the</w:t>
      </w:r>
      <w:r w:rsidR="0022728D">
        <w:rPr>
          <w:rFonts w:eastAsia="Times New Roman" w:cs="Times New Roman"/>
          <w:noProof w:val="0"/>
          <w:color w:val="000000"/>
          <w:szCs w:val="24"/>
          <w:lang w:eastAsia="en-GB"/>
        </w:rPr>
        <w:t xml:space="preserve">n a </w:t>
      </w:r>
      <w:r w:rsidR="0022728D" w:rsidRPr="0022728D">
        <w:rPr>
          <w:rFonts w:ascii="Consolas" w:eastAsia="Times New Roman" w:hAnsi="Consolas" w:cs="Times New Roman"/>
          <w:noProof w:val="0"/>
          <w:color w:val="000000"/>
          <w:sz w:val="21"/>
          <w:szCs w:val="21"/>
          <w:lang w:eastAsia="en-GB"/>
        </w:rPr>
        <w:t>DateTime</w:t>
      </w:r>
      <w:r w:rsidR="0022728D">
        <w:rPr>
          <w:rFonts w:eastAsia="Times New Roman" w:cs="Times New Roman"/>
          <w:noProof w:val="0"/>
          <w:color w:val="000000"/>
          <w:szCs w:val="24"/>
          <w:lang w:eastAsia="en-GB"/>
        </w:rPr>
        <w:t xml:space="preserve"> object. Afterward, </w:t>
      </w:r>
      <w:r w:rsidR="00CC0ECF">
        <w:rPr>
          <w:rFonts w:eastAsia="Times New Roman" w:cs="Times New Roman"/>
          <w:noProof w:val="0"/>
          <w:color w:val="000000"/>
          <w:szCs w:val="24"/>
          <w:lang w:eastAsia="en-GB"/>
        </w:rPr>
        <w:t>each date time field is to be read separately.</w:t>
      </w:r>
    </w:p>
    <w:p w14:paraId="39E9BCED" w14:textId="77777777" w:rsidR="00AE3F0E" w:rsidRPr="00AE3F0E" w:rsidRDefault="00AE3F0E" w:rsidP="00AE3F0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DS3231 myRTC;</w:t>
      </w:r>
    </w:p>
    <w:p w14:paraId="5701A763" w14:textId="6A33F59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00"/>
          <w:sz w:val="21"/>
          <w:szCs w:val="21"/>
          <w:lang w:eastAsia="en-GB"/>
        </w:rPr>
        <w:t xml:space="preserve">DateTime now = </w:t>
      </w:r>
      <w:r w:rsidRPr="00AE3F0E">
        <w:rPr>
          <w:rFonts w:ascii="Consolas" w:eastAsia="Times New Roman" w:hAnsi="Consolas" w:cs="Times New Roman"/>
          <w:noProof w:val="0"/>
          <w:color w:val="1F377F"/>
          <w:sz w:val="21"/>
          <w:szCs w:val="21"/>
          <w:lang w:eastAsia="en-GB"/>
        </w:rPr>
        <w:t>myRTC</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now</w:t>
      </w:r>
      <w:r w:rsidRPr="00AE3F0E">
        <w:rPr>
          <w:rFonts w:ascii="Consolas" w:eastAsia="Times New Roman" w:hAnsi="Consolas" w:cs="Times New Roman"/>
          <w:noProof w:val="0"/>
          <w:color w:val="000000"/>
          <w:sz w:val="21"/>
          <w:szCs w:val="21"/>
          <w:lang w:eastAsia="en-GB"/>
        </w:rPr>
        <w:t>();</w:t>
      </w:r>
    </w:p>
    <w:p w14:paraId="757F7241"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54F1A08" w14:textId="66609D6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day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day</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Day of month</w:t>
      </w:r>
    </w:p>
    <w:p w14:paraId="36A66678" w14:textId="23828D0C"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onth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onth</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onth</w:t>
      </w:r>
    </w:p>
    <w:p w14:paraId="28B5E0F6" w14:textId="6269D408"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yea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yea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Year</w:t>
      </w:r>
    </w:p>
    <w:p w14:paraId="64840F43"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94A6BA3" w14:textId="10F82C79"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hou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hou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Hour</w:t>
      </w:r>
    </w:p>
    <w:p w14:paraId="77100E13" w14:textId="1BCED136"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inute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inute</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inute</w:t>
      </w:r>
    </w:p>
    <w:p w14:paraId="3DF8E224" w14:textId="683CC162"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second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second</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Second</w:t>
      </w:r>
    </w:p>
    <w:p w14:paraId="4F03B299" w14:textId="660D7F65" w:rsidR="0048134A" w:rsidRDefault="00CC201E" w:rsidP="00757C6E">
      <w:pPr>
        <w:shd w:val="clear" w:color="auto" w:fill="FFFFFF"/>
        <w:spacing w:before="240" w:line="285" w:lineRule="atLeast"/>
        <w:jc w:val="both"/>
        <w:rPr>
          <w:rFonts w:eastAsia="Times New Roman" w:cs="Times New Roman"/>
          <w:noProof w:val="0"/>
          <w:color w:val="000000"/>
          <w:szCs w:val="24"/>
          <w:lang w:eastAsia="en-GB"/>
        </w:rPr>
      </w:pPr>
      <w:r w:rsidRPr="00CC201E">
        <w:rPr>
          <w:rFonts w:eastAsia="Times New Roman" w:cs="Times New Roman"/>
          <w:noProof w:val="0"/>
          <w:color w:val="000000"/>
          <w:szCs w:val="24"/>
          <w:lang w:eastAsia="en-GB"/>
        </w:rPr>
        <w:t>Earlier</w:t>
      </w:r>
      <w:r>
        <w:rPr>
          <w:rFonts w:eastAsia="Times New Roman" w:cs="Times New Roman"/>
          <w:noProof w:val="0"/>
          <w:color w:val="000000"/>
          <w:szCs w:val="24"/>
          <w:lang w:eastAsia="en-GB"/>
        </w:rPr>
        <w:t xml:space="preserve">, it is mentioned that </w:t>
      </w:r>
      <w:r w:rsidR="00A97406">
        <w:rPr>
          <w:rFonts w:eastAsia="Times New Roman" w:cs="Times New Roman"/>
          <w:noProof w:val="0"/>
          <w:color w:val="000000"/>
          <w:szCs w:val="24"/>
          <w:lang w:eastAsia="en-GB"/>
        </w:rPr>
        <w:t xml:space="preserve">the alarms </w:t>
      </w:r>
      <w:r w:rsidR="007346CA">
        <w:rPr>
          <w:rFonts w:eastAsia="Times New Roman" w:cs="Times New Roman"/>
          <w:noProof w:val="0"/>
          <w:color w:val="000000"/>
          <w:szCs w:val="24"/>
          <w:lang w:eastAsia="en-GB"/>
        </w:rPr>
        <w:t>produce</w:t>
      </w:r>
      <w:r w:rsidR="00B40FBD">
        <w:rPr>
          <w:rFonts w:eastAsia="Times New Roman" w:cs="Times New Roman"/>
          <w:noProof w:val="0"/>
          <w:color w:val="000000"/>
          <w:szCs w:val="24"/>
          <w:lang w:eastAsia="en-GB"/>
        </w:rPr>
        <w:t xml:space="preserve"> falling edges</w:t>
      </w:r>
      <w:r w:rsidR="001D47F6">
        <w:rPr>
          <w:rFonts w:eastAsia="Times New Roman" w:cs="Times New Roman"/>
          <w:noProof w:val="0"/>
          <w:color w:val="000000"/>
          <w:szCs w:val="24"/>
          <w:lang w:eastAsia="en-GB"/>
        </w:rPr>
        <w:t xml:space="preserve"> as</w:t>
      </w:r>
      <w:r w:rsidR="007346CA">
        <w:rPr>
          <w:rFonts w:eastAsia="Times New Roman" w:cs="Times New Roman"/>
          <w:noProof w:val="0"/>
          <w:color w:val="000000"/>
          <w:szCs w:val="24"/>
          <w:lang w:eastAsia="en-GB"/>
        </w:rPr>
        <w:t xml:space="preserve"> </w:t>
      </w:r>
      <w:r w:rsidR="001D47F6">
        <w:rPr>
          <w:rFonts w:eastAsia="Times New Roman" w:cs="Times New Roman"/>
          <w:noProof w:val="0"/>
          <w:color w:val="000000"/>
          <w:szCs w:val="24"/>
          <w:lang w:eastAsia="en-GB"/>
        </w:rPr>
        <w:t>e</w:t>
      </w:r>
      <w:r w:rsidR="007346CA">
        <w:rPr>
          <w:rFonts w:eastAsia="Times New Roman" w:cs="Times New Roman"/>
          <w:noProof w:val="0"/>
          <w:color w:val="000000"/>
          <w:szCs w:val="24"/>
          <w:lang w:eastAsia="en-GB"/>
        </w:rPr>
        <w:t>xternal interrupt</w:t>
      </w:r>
      <w:r w:rsidR="001D47F6">
        <w:rPr>
          <w:rFonts w:eastAsia="Times New Roman" w:cs="Times New Roman"/>
          <w:noProof w:val="0"/>
          <w:color w:val="000000"/>
          <w:szCs w:val="24"/>
          <w:lang w:eastAsia="en-GB"/>
        </w:rPr>
        <w:t xml:space="preserve"> signals</w:t>
      </w:r>
      <w:r w:rsidR="007346CA">
        <w:rPr>
          <w:rFonts w:eastAsia="Times New Roman" w:cs="Times New Roman"/>
          <w:noProof w:val="0"/>
          <w:color w:val="000000"/>
          <w:szCs w:val="24"/>
          <w:lang w:eastAsia="en-GB"/>
        </w:rPr>
        <w:t xml:space="preserve"> on the </w:t>
      </w:r>
      <w:r w:rsidR="007346CA" w:rsidRPr="00046792">
        <w:rPr>
          <w:rFonts w:ascii="Consolas" w:eastAsia="Times New Roman" w:hAnsi="Consolas" w:cs="Times New Roman"/>
          <w:noProof w:val="0"/>
          <w:color w:val="000000"/>
          <w:sz w:val="21"/>
          <w:szCs w:val="21"/>
          <w:lang w:eastAsia="en-GB"/>
        </w:rPr>
        <w:t>RTC_Alarm</w:t>
      </w:r>
      <w:r w:rsidR="007346CA">
        <w:rPr>
          <w:rFonts w:eastAsia="Times New Roman" w:cs="Times New Roman"/>
          <w:noProof w:val="0"/>
          <w:color w:val="000000"/>
          <w:szCs w:val="24"/>
          <w:lang w:eastAsia="en-GB"/>
        </w:rPr>
        <w:t xml:space="preserve"> pin</w:t>
      </w:r>
      <w:r w:rsidR="000B5EE9">
        <w:rPr>
          <w:rFonts w:eastAsia="Times New Roman" w:cs="Times New Roman"/>
          <w:noProof w:val="0"/>
          <w:color w:val="000000"/>
          <w:szCs w:val="24"/>
          <w:lang w:eastAsia="en-GB"/>
        </w:rPr>
        <w:t>, so an ISR must be defined at the end of the source code to handle these alarms.</w:t>
      </w:r>
      <w:r w:rsidR="00A4271D">
        <w:rPr>
          <w:rFonts w:eastAsia="Times New Roman" w:cs="Times New Roman"/>
          <w:noProof w:val="0"/>
          <w:color w:val="000000"/>
          <w:szCs w:val="24"/>
          <w:lang w:eastAsia="en-GB"/>
        </w:rPr>
        <w:t xml:space="preserve"> The custom function </w:t>
      </w:r>
      <w:r w:rsidR="00A4271D" w:rsidRPr="00046792">
        <w:rPr>
          <w:rFonts w:ascii="Consolas" w:eastAsia="Times New Roman" w:hAnsi="Consolas" w:cs="Times New Roman"/>
          <w:noProof w:val="0"/>
          <w:color w:val="000000"/>
          <w:sz w:val="21"/>
          <w:szCs w:val="21"/>
          <w:lang w:eastAsia="en-GB"/>
        </w:rPr>
        <w:t>Alarm_Callback</w:t>
      </w:r>
      <w:r w:rsidR="00A4271D">
        <w:rPr>
          <w:rFonts w:eastAsia="Times New Roman" w:cs="Times New Roman"/>
          <w:noProof w:val="0"/>
          <w:color w:val="000000"/>
          <w:szCs w:val="24"/>
          <w:lang w:eastAsia="en-GB"/>
        </w:rPr>
        <w:t xml:space="preserve"> acts as the ISR</w:t>
      </w:r>
      <w:r w:rsidR="00451CBA">
        <w:rPr>
          <w:rFonts w:eastAsia="Times New Roman" w:cs="Times New Roman"/>
          <w:noProof w:val="0"/>
          <w:color w:val="000000"/>
          <w:szCs w:val="24"/>
          <w:lang w:eastAsia="en-GB"/>
        </w:rPr>
        <w:t xml:space="preserve"> which </w:t>
      </w:r>
      <w:r w:rsidR="00C95F01">
        <w:rPr>
          <w:rFonts w:eastAsia="Times New Roman" w:cs="Times New Roman"/>
          <w:noProof w:val="0"/>
          <w:color w:val="000000"/>
          <w:szCs w:val="24"/>
          <w:lang w:eastAsia="en-GB"/>
        </w:rPr>
        <w:t>checks the alarm type from the RTC for suitable global actions, by first initiat</w:t>
      </w:r>
      <w:r w:rsidR="00757C6E">
        <w:rPr>
          <w:rFonts w:eastAsia="Times New Roman" w:cs="Times New Roman"/>
          <w:noProof w:val="0"/>
          <w:color w:val="000000"/>
          <w:szCs w:val="24"/>
          <w:lang w:eastAsia="en-GB"/>
        </w:rPr>
        <w:t>ing</w:t>
      </w:r>
      <w:r w:rsidR="00C95F01">
        <w:rPr>
          <w:rFonts w:eastAsia="Times New Roman" w:cs="Times New Roman"/>
          <w:noProof w:val="0"/>
          <w:color w:val="000000"/>
          <w:szCs w:val="24"/>
          <w:lang w:eastAsia="en-GB"/>
        </w:rPr>
        <w:t xml:space="preserve"> </w:t>
      </w:r>
      <w:r w:rsidR="00757C6E">
        <w:rPr>
          <w:rFonts w:eastAsia="Times New Roman" w:cs="Times New Roman"/>
          <w:noProof w:val="0"/>
          <w:color w:val="000000"/>
          <w:szCs w:val="24"/>
          <w:lang w:eastAsia="en-GB"/>
        </w:rPr>
        <w:t xml:space="preserve">a </w:t>
      </w:r>
      <w:r w:rsidR="00757C6E" w:rsidRPr="00AE3F0E">
        <w:rPr>
          <w:rFonts w:ascii="Consolas" w:eastAsia="Times New Roman" w:hAnsi="Consolas" w:cs="Times New Roman"/>
          <w:noProof w:val="0"/>
          <w:color w:val="000000"/>
          <w:sz w:val="21"/>
          <w:szCs w:val="21"/>
          <w:lang w:eastAsia="en-GB"/>
        </w:rPr>
        <w:t>DS3231</w:t>
      </w:r>
      <w:r w:rsidR="00757C6E">
        <w:rPr>
          <w:rFonts w:eastAsia="Times New Roman" w:cs="Times New Roman"/>
          <w:noProof w:val="0"/>
          <w:color w:val="000000"/>
          <w:szCs w:val="24"/>
          <w:lang w:eastAsia="en-GB"/>
        </w:rPr>
        <w:t xml:space="preserve"> object </w:t>
      </w:r>
    </w:p>
    <w:p w14:paraId="6255DCCC" w14:textId="3C4B36F8" w:rsidR="00757C6E" w:rsidRPr="00AE3F0E" w:rsidRDefault="00757C6E" w:rsidP="00757C6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DS3231 </w:t>
      </w:r>
      <w:r>
        <w:rPr>
          <w:rFonts w:ascii="Consolas" w:eastAsia="Times New Roman" w:hAnsi="Consolas" w:cs="Times New Roman"/>
          <w:noProof w:val="0"/>
          <w:color w:val="000000"/>
          <w:sz w:val="21"/>
          <w:szCs w:val="21"/>
          <w:lang w:eastAsia="en-GB"/>
        </w:rPr>
        <w:t>alarm</w:t>
      </w:r>
      <w:r w:rsidRPr="00AE3F0E">
        <w:rPr>
          <w:rFonts w:ascii="Consolas" w:eastAsia="Times New Roman" w:hAnsi="Consolas" w:cs="Times New Roman"/>
          <w:noProof w:val="0"/>
          <w:color w:val="000000"/>
          <w:sz w:val="21"/>
          <w:szCs w:val="21"/>
          <w:lang w:eastAsia="en-GB"/>
        </w:rPr>
        <w:t>;</w:t>
      </w:r>
    </w:p>
    <w:p w14:paraId="01192226" w14:textId="4D26FDBF" w:rsidR="00CE78CB" w:rsidRPr="00597E8F" w:rsidRDefault="008D096A" w:rsidP="00EE2CB5">
      <w:pPr>
        <w:shd w:val="clear" w:color="auto" w:fill="FFFFFF"/>
        <w:spacing w:before="240" w:line="285" w:lineRule="atLeast"/>
        <w:rPr>
          <w:rFonts w:ascii="Consolas" w:eastAsia="Times New Roman" w:hAnsi="Consolas" w:cs="Times New Roman"/>
          <w:noProof w:val="0"/>
          <w:color w:val="000000"/>
          <w:sz w:val="21"/>
          <w:szCs w:val="21"/>
          <w:lang w:eastAsia="en-GB"/>
        </w:rPr>
      </w:pPr>
      <w:r>
        <w:rPr>
          <w:rFonts w:eastAsia="Times New Roman" w:cs="Times New Roman"/>
          <w:noProof w:val="0"/>
          <w:color w:val="000000"/>
          <w:szCs w:val="24"/>
          <w:lang w:eastAsia="en-GB"/>
        </w:rPr>
        <w:t>then</w:t>
      </w:r>
      <w:r w:rsidR="00757C6E">
        <w:rPr>
          <w:rFonts w:eastAsia="Times New Roman" w:cs="Times New Roman"/>
          <w:noProof w:val="0"/>
          <w:color w:val="000000"/>
          <w:szCs w:val="24"/>
          <w:lang w:eastAsia="en-GB"/>
        </w:rPr>
        <w:t xml:space="preserve"> check</w:t>
      </w:r>
      <w:r>
        <w:rPr>
          <w:rFonts w:eastAsia="Times New Roman" w:cs="Times New Roman"/>
          <w:noProof w:val="0"/>
          <w:color w:val="000000"/>
          <w:szCs w:val="24"/>
          <w:lang w:eastAsia="en-GB"/>
        </w:rPr>
        <w:t xml:space="preserve"> the alarms of</w:t>
      </w:r>
      <w:r w:rsidR="00757C6E">
        <w:rPr>
          <w:rFonts w:eastAsia="Times New Roman" w:cs="Times New Roman"/>
          <w:noProof w:val="0"/>
          <w:color w:val="000000"/>
          <w:szCs w:val="24"/>
          <w:lang w:eastAsia="en-GB"/>
        </w:rPr>
        <w:t xml:space="preserve"> the DS3231 </w:t>
      </w:r>
      <w:r>
        <w:rPr>
          <w:rFonts w:eastAsia="Times New Roman" w:cs="Times New Roman"/>
          <w:noProof w:val="0"/>
          <w:color w:val="000000"/>
          <w:szCs w:val="24"/>
          <w:lang w:eastAsia="en-GB"/>
        </w:rPr>
        <w:t xml:space="preserve">module one by one with </w:t>
      </w:r>
      <w:r w:rsidRPr="008D096A">
        <w:rPr>
          <w:rFonts w:ascii="Consolas" w:eastAsia="Times New Roman" w:hAnsi="Consolas" w:cs="Times New Roman"/>
          <w:noProof w:val="0"/>
          <w:color w:val="1F377F"/>
          <w:sz w:val="21"/>
          <w:szCs w:val="21"/>
          <w:lang w:eastAsia="en-GB"/>
        </w:rPr>
        <w:t>alarm</w:t>
      </w:r>
      <w:r w:rsidRPr="008D096A">
        <w:rPr>
          <w:rFonts w:ascii="Consolas" w:eastAsia="Times New Roman" w:hAnsi="Consolas" w:cs="Times New Roman"/>
          <w:noProof w:val="0"/>
          <w:color w:val="000000"/>
          <w:sz w:val="21"/>
          <w:szCs w:val="21"/>
          <w:lang w:eastAsia="en-GB"/>
        </w:rPr>
        <w:t>.</w:t>
      </w:r>
      <w:r w:rsidRPr="008D096A">
        <w:rPr>
          <w:rFonts w:ascii="Consolas" w:eastAsia="Times New Roman" w:hAnsi="Consolas" w:cs="Times New Roman"/>
          <w:noProof w:val="0"/>
          <w:color w:val="74531F"/>
          <w:sz w:val="21"/>
          <w:szCs w:val="21"/>
          <w:lang w:eastAsia="en-GB"/>
        </w:rPr>
        <w:t>checkIfAlarm</w:t>
      </w:r>
      <w:r w:rsidRPr="008D096A">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98658"/>
          <w:sz w:val="21"/>
          <w:szCs w:val="21"/>
          <w:lang w:eastAsia="en-GB"/>
        </w:rPr>
        <w:t>1</w:t>
      </w:r>
      <w:r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and </w:t>
      </w:r>
      <w:r w:rsidR="00D4576A" w:rsidRPr="008D096A">
        <w:rPr>
          <w:rFonts w:ascii="Consolas" w:eastAsia="Times New Roman" w:hAnsi="Consolas" w:cs="Times New Roman"/>
          <w:noProof w:val="0"/>
          <w:color w:val="1F377F"/>
          <w:sz w:val="21"/>
          <w:szCs w:val="21"/>
          <w:lang w:eastAsia="en-GB"/>
        </w:rPr>
        <w:t>alarm</w:t>
      </w:r>
      <w:r w:rsidR="00D4576A" w:rsidRPr="008D096A">
        <w:rPr>
          <w:rFonts w:ascii="Consolas" w:eastAsia="Times New Roman" w:hAnsi="Consolas" w:cs="Times New Roman"/>
          <w:noProof w:val="0"/>
          <w:color w:val="000000"/>
          <w:sz w:val="21"/>
          <w:szCs w:val="21"/>
          <w:lang w:eastAsia="en-GB"/>
        </w:rPr>
        <w:t>.</w:t>
      </w:r>
      <w:r w:rsidR="00D4576A" w:rsidRPr="008D096A">
        <w:rPr>
          <w:rFonts w:ascii="Consolas" w:eastAsia="Times New Roman" w:hAnsi="Consolas" w:cs="Times New Roman"/>
          <w:noProof w:val="0"/>
          <w:color w:val="74531F"/>
          <w:sz w:val="21"/>
          <w:szCs w:val="21"/>
          <w:lang w:eastAsia="en-GB"/>
        </w:rPr>
        <w:t>checkIfAlarm</w:t>
      </w:r>
      <w:r w:rsidR="00D4576A" w:rsidRPr="008D096A">
        <w:rPr>
          <w:rFonts w:ascii="Consolas" w:eastAsia="Times New Roman" w:hAnsi="Consolas" w:cs="Times New Roman"/>
          <w:noProof w:val="0"/>
          <w:color w:val="000000"/>
          <w:sz w:val="21"/>
          <w:szCs w:val="21"/>
          <w:lang w:eastAsia="en-GB"/>
        </w:rPr>
        <w:t>(</w:t>
      </w:r>
      <w:r w:rsidR="00D4576A">
        <w:rPr>
          <w:rFonts w:ascii="Consolas" w:eastAsia="Times New Roman" w:hAnsi="Consolas" w:cs="Times New Roman"/>
          <w:noProof w:val="0"/>
          <w:color w:val="098658"/>
          <w:sz w:val="21"/>
          <w:szCs w:val="21"/>
          <w:lang w:eastAsia="en-GB"/>
        </w:rPr>
        <w:t>1</w:t>
      </w:r>
      <w:r w:rsidR="00D4576A"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These </w:t>
      </w:r>
      <w:r w:rsidR="00A275CE">
        <w:rPr>
          <w:rFonts w:eastAsia="Times New Roman" w:cs="Times New Roman"/>
          <w:noProof w:val="0"/>
          <w:color w:val="000000"/>
          <w:szCs w:val="24"/>
          <w:lang w:eastAsia="en-GB"/>
        </w:rPr>
        <w:t xml:space="preserve">2 lines return the conditional parameter </w:t>
      </w:r>
      <w:r w:rsidR="001E1849" w:rsidRPr="001E1849">
        <w:rPr>
          <w:rFonts w:ascii="Consolas" w:eastAsia="Times New Roman" w:hAnsi="Consolas" w:cs="Times New Roman"/>
          <w:noProof w:val="0"/>
          <w:color w:val="0000FF"/>
          <w:sz w:val="21"/>
          <w:szCs w:val="21"/>
          <w:lang w:eastAsia="en-GB"/>
        </w:rPr>
        <w:t>true</w:t>
      </w:r>
      <w:r w:rsidR="001E1849">
        <w:rPr>
          <w:rFonts w:eastAsia="Times New Roman" w:cs="Times New Roman"/>
          <w:noProof w:val="0"/>
          <w:color w:val="000000"/>
          <w:szCs w:val="24"/>
          <w:lang w:eastAsia="en-GB"/>
        </w:rPr>
        <w:t xml:space="preserve"> or </w:t>
      </w:r>
      <w:r w:rsidR="001E1849">
        <w:rPr>
          <w:rFonts w:ascii="Consolas" w:eastAsia="Times New Roman" w:hAnsi="Consolas" w:cs="Times New Roman"/>
          <w:noProof w:val="0"/>
          <w:color w:val="0000FF"/>
          <w:sz w:val="21"/>
          <w:szCs w:val="21"/>
          <w:lang w:eastAsia="en-GB"/>
        </w:rPr>
        <w:t>false</w:t>
      </w:r>
      <w:r w:rsidR="001E1849">
        <w:rPr>
          <w:rFonts w:eastAsia="Times New Roman" w:cs="Times New Roman"/>
          <w:noProof w:val="0"/>
          <w:color w:val="000000"/>
          <w:szCs w:val="24"/>
          <w:lang w:eastAsia="en-GB"/>
        </w:rPr>
        <w:t>, which could be used with</w:t>
      </w:r>
      <w:r w:rsidR="004912EB">
        <w:rPr>
          <w:rFonts w:eastAsia="Times New Roman" w:cs="Times New Roman"/>
          <w:noProof w:val="0"/>
          <w:color w:val="000000"/>
          <w:szCs w:val="24"/>
          <w:lang w:eastAsia="en-GB"/>
        </w:rPr>
        <w:t xml:space="preserve"> </w:t>
      </w:r>
      <w:r w:rsidR="004912EB" w:rsidRPr="004912EB">
        <w:rPr>
          <w:rFonts w:ascii="Consolas" w:eastAsia="Times New Roman" w:hAnsi="Consolas" w:cs="Times New Roman"/>
          <w:noProof w:val="0"/>
          <w:color w:val="8F08C4"/>
          <w:sz w:val="21"/>
          <w:szCs w:val="21"/>
          <w:lang w:eastAsia="en-GB"/>
        </w:rPr>
        <w:t>if</w:t>
      </w:r>
      <w:r w:rsidR="001E1849">
        <w:rPr>
          <w:rFonts w:eastAsia="Times New Roman" w:cs="Times New Roman"/>
          <w:noProof w:val="0"/>
          <w:color w:val="000000"/>
          <w:szCs w:val="24"/>
          <w:lang w:eastAsia="en-GB"/>
        </w:rPr>
        <w:t xml:space="preserve"> </w:t>
      </w:r>
      <w:r w:rsidR="004912EB">
        <w:rPr>
          <w:rFonts w:eastAsia="Times New Roman" w:cs="Times New Roman"/>
          <w:noProof w:val="0"/>
          <w:color w:val="000000"/>
          <w:szCs w:val="24"/>
          <w:lang w:eastAsia="en-GB"/>
        </w:rPr>
        <w:t>clauses</w:t>
      </w:r>
      <w:r w:rsidR="001D47F6">
        <w:rPr>
          <w:rFonts w:eastAsia="Times New Roman" w:cs="Times New Roman"/>
          <w:noProof w:val="0"/>
          <w:color w:val="000000"/>
          <w:szCs w:val="24"/>
          <w:lang w:eastAsia="en-GB"/>
        </w:rPr>
        <w:t>; and upon calling each line, the corresponding alarm</w:t>
      </w:r>
      <w:r w:rsidR="008B5380">
        <w:rPr>
          <w:rFonts w:eastAsia="Times New Roman" w:cs="Times New Roman"/>
          <w:noProof w:val="0"/>
          <w:color w:val="000000"/>
          <w:szCs w:val="24"/>
          <w:lang w:eastAsia="en-GB"/>
        </w:rPr>
        <w:t xml:space="preserve"> is cleared for the DS3231 module.</w:t>
      </w:r>
    </w:p>
    <w:p w14:paraId="5DC06D89" w14:textId="6D268E18" w:rsidR="00415CE3" w:rsidRPr="00B2564A" w:rsidRDefault="00DA3C63" w:rsidP="007F5BAE">
      <w:pPr>
        <w:pStyle w:val="Heading3"/>
      </w:pPr>
      <w:r w:rsidRPr="00B2564A">
        <w:t xml:space="preserve"> </w:t>
      </w:r>
      <w:bookmarkStart w:id="158" w:name="_Toc145709116"/>
      <w:r w:rsidRPr="00B2564A">
        <w:t xml:space="preserve">microSD </w:t>
      </w:r>
      <w:r w:rsidR="00751119" w:rsidRPr="00B2564A">
        <w:t>C</w:t>
      </w:r>
      <w:r w:rsidRPr="00B2564A">
        <w:t>ard</w:t>
      </w:r>
      <w:bookmarkEnd w:id="158"/>
    </w:p>
    <w:p w14:paraId="73E8DA12" w14:textId="002EA3F3" w:rsidR="00F679F1" w:rsidRDefault="00F679F1" w:rsidP="00F679F1">
      <w:pPr>
        <w:pStyle w:val="Heading4"/>
      </w:pPr>
      <w:r w:rsidRPr="00B2564A">
        <w:t>Hardware design</w:t>
      </w:r>
    </w:p>
    <w:p w14:paraId="6B82FA44" w14:textId="5C4DC61E" w:rsidR="00EC549A" w:rsidRDefault="00EC549A" w:rsidP="00EC549A">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86"/>
                    <a:stretch>
                      <a:fillRect/>
                    </a:stretch>
                  </pic:blipFill>
                  <pic:spPr>
                    <a:xfrm>
                      <a:off x="0" y="0"/>
                      <a:ext cx="4200752" cy="2707667"/>
                    </a:xfrm>
                    <a:prstGeom prst="rect">
                      <a:avLst/>
                    </a:prstGeom>
                  </pic:spPr>
                </pic:pic>
              </a:graphicData>
            </a:graphic>
          </wp:inline>
        </w:drawing>
      </w:r>
    </w:p>
    <w:p w14:paraId="246DD3AF" w14:textId="3C579738" w:rsidR="000D3531" w:rsidRPr="00EC549A" w:rsidRDefault="00EC2DAF" w:rsidP="00E70C79">
      <w:pPr>
        <w:pStyle w:val="Caption"/>
      </w:pPr>
      <w:bookmarkStart w:id="159" w:name="_Toc145711309"/>
      <w:r>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6</w:t>
      </w:r>
      <w:r w:rsidR="000A3FBA">
        <w:fldChar w:fldCharType="end"/>
      </w:r>
      <w:r>
        <w:t xml:space="preserve">. </w:t>
      </w:r>
      <w:r w:rsidR="000A427D">
        <w:t xml:space="preserve">Physical pin connections of the microSD card module with the </w:t>
      </w:r>
      <w:r w:rsidR="00FF78B7">
        <w:t>microcontroller</w:t>
      </w:r>
      <w:bookmarkEnd w:id="159"/>
    </w:p>
    <w:p w14:paraId="18544D0A" w14:textId="77777777" w:rsidR="00F679F1" w:rsidRPr="00B2564A" w:rsidRDefault="00F679F1" w:rsidP="00F679F1">
      <w:pPr>
        <w:pStyle w:val="Heading4"/>
      </w:pPr>
      <w:r w:rsidRPr="00B2564A">
        <w:t>Software design</w:t>
      </w:r>
    </w:p>
    <w:p w14:paraId="0175A90D" w14:textId="77777777" w:rsidR="00F541A0" w:rsidRDefault="00150EAC" w:rsidP="005D4116">
      <w:pPr>
        <w:shd w:val="clear" w:color="auto" w:fill="FFFFFF"/>
        <w:spacing w:line="285" w:lineRule="atLeast"/>
        <w:jc w:val="both"/>
      </w:pPr>
      <w:r>
        <w:t xml:space="preserve">On the Arduino </w:t>
      </w:r>
      <w:r w:rsidR="00366B91">
        <w:t>framework</w:t>
      </w:r>
      <w:r>
        <w:t xml:space="preserve">, </w:t>
      </w:r>
      <w:r w:rsidR="00366B91">
        <w:t>there is a built-in library</w:t>
      </w:r>
      <w:r w:rsidR="00D97D4C">
        <w:t xml:space="preserve"> </w:t>
      </w:r>
      <w:r w:rsidR="003B1123" w:rsidRPr="003B1123">
        <w:rPr>
          <w:rFonts w:ascii="Consolas" w:eastAsia="Times New Roman" w:hAnsi="Consolas" w:cs="Times New Roman"/>
          <w:noProof w:val="0"/>
          <w:color w:val="A31515"/>
          <w:sz w:val="21"/>
          <w:szCs w:val="21"/>
          <w:lang w:eastAsia="en-GB"/>
        </w:rPr>
        <w:t>SD.h</w:t>
      </w:r>
      <w:r w:rsidR="00366B91">
        <w:t xml:space="preserve"> </w:t>
      </w:r>
      <w:r w:rsidR="00D97D4C">
        <w:t>that allows accessing and managing files on any type of Secure Digital (SD) card</w:t>
      </w:r>
      <w:r w:rsidR="003B1123">
        <w:t xml:space="preserve">, including microSD cards. </w:t>
      </w:r>
      <w:r w:rsidR="00994086">
        <w:t xml:space="preserve">Therefore, no external library needs installing before the </w:t>
      </w:r>
      <w:r w:rsidR="008B5D99">
        <w:t>software piece for the microSD card module is contructed.</w:t>
      </w:r>
      <w:r w:rsidR="00CA57A1">
        <w:t xml:space="preserve"> On the global scale, </w:t>
      </w:r>
      <w:r w:rsidR="00A97C46">
        <w:t>after including the library declaring the slave select pin for the micro SD card</w:t>
      </w:r>
      <w:r w:rsidR="00DD341F">
        <w:t xml:space="preserve">, and </w:t>
      </w:r>
      <w:r w:rsidR="00112E8C">
        <w:t xml:space="preserve">initialising an file-managing object, the </w:t>
      </w:r>
      <w:r w:rsidR="00F541A0">
        <w:t>library is ready to be used.</w:t>
      </w:r>
    </w:p>
    <w:p w14:paraId="60A33B28"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clude the built-in SD library</w:t>
      </w:r>
    </w:p>
    <w:p w14:paraId="71214CD6"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808080"/>
          <w:sz w:val="21"/>
          <w:szCs w:val="21"/>
          <w:lang w:eastAsia="en-GB"/>
        </w:rPr>
        <w:t>#include</w:t>
      </w:r>
      <w:r w:rsidRPr="005435EF">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E21F1F"/>
          <w:sz w:val="21"/>
          <w:szCs w:val="21"/>
          <w:lang w:eastAsia="en-GB"/>
        </w:rPr>
        <w:t>&lt;</w:t>
      </w:r>
      <w:r w:rsidRPr="005435EF">
        <w:rPr>
          <w:rFonts w:ascii="Consolas" w:eastAsia="Times New Roman" w:hAnsi="Consolas" w:cs="Times New Roman"/>
          <w:noProof w:val="0"/>
          <w:color w:val="A31515"/>
          <w:sz w:val="21"/>
          <w:szCs w:val="21"/>
          <w:lang w:eastAsia="en-GB"/>
        </w:rPr>
        <w:t>SD.h</w:t>
      </w:r>
      <w:r w:rsidRPr="005435EF">
        <w:rPr>
          <w:rFonts w:ascii="Consolas" w:eastAsia="Times New Roman" w:hAnsi="Consolas" w:cs="Times New Roman"/>
          <w:noProof w:val="0"/>
          <w:color w:val="E21F1F"/>
          <w:sz w:val="21"/>
          <w:szCs w:val="21"/>
          <w:lang w:eastAsia="en-GB"/>
        </w:rPr>
        <w:t>&gt;</w:t>
      </w:r>
    </w:p>
    <w:p w14:paraId="258DAFBF"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479BEB8F"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Declare slave select pin for SPI</w:t>
      </w:r>
    </w:p>
    <w:p w14:paraId="43A89721"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00FF"/>
          <w:sz w:val="21"/>
          <w:szCs w:val="21"/>
          <w:lang w:eastAsia="en-GB"/>
        </w:rPr>
        <w:t>uint32_t</w:t>
      </w:r>
      <w:r w:rsidRPr="005435EF">
        <w:rPr>
          <w:rFonts w:ascii="Consolas" w:eastAsia="Times New Roman" w:hAnsi="Consolas" w:cs="Times New Roman"/>
          <w:noProof w:val="0"/>
          <w:color w:val="000000"/>
          <w:sz w:val="21"/>
          <w:szCs w:val="21"/>
          <w:lang w:eastAsia="en-GB"/>
        </w:rPr>
        <w:t xml:space="preserve"> CSPin = PA4;</w:t>
      </w:r>
    </w:p>
    <w:p w14:paraId="35BAA016"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539C3053"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itialise a file-handling object</w:t>
      </w:r>
    </w:p>
    <w:p w14:paraId="29F6D32B" w14:textId="3B253601" w:rsidR="005435EF" w:rsidRPr="005435EF" w:rsidRDefault="005435EF" w:rsidP="005435EF">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000000"/>
          <w:sz w:val="21"/>
          <w:szCs w:val="21"/>
          <w:lang w:eastAsia="en-GB"/>
        </w:rPr>
        <w:t>File cardData;</w:t>
      </w:r>
    </w:p>
    <w:p w14:paraId="5213D432" w14:textId="244C1322" w:rsidR="00415CE3" w:rsidRPr="009B3D4F" w:rsidRDefault="006F4B2E" w:rsidP="009B3D4F">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Everytime </w:t>
      </w:r>
      <w:r w:rsidR="00BC15C7">
        <w:t xml:space="preserve">the log file (namely </w:t>
      </w:r>
      <w:r w:rsidR="009E5F12" w:rsidRPr="009E5F12">
        <w:rPr>
          <w:rFonts w:ascii="Consolas" w:eastAsia="Times New Roman" w:hAnsi="Consolas" w:cs="Times New Roman"/>
          <w:noProof w:val="0"/>
          <w:color w:val="A31515"/>
          <w:sz w:val="21"/>
          <w:szCs w:val="21"/>
          <w:lang w:eastAsia="en-GB"/>
        </w:rPr>
        <w:t>STATION_LOG.CSV</w:t>
      </w:r>
      <w:r w:rsidR="009E5F12">
        <w:rPr>
          <w:rFonts w:eastAsia="Times New Roman" w:cs="Times New Roman"/>
          <w:noProof w:val="0"/>
          <w:color w:val="000000"/>
          <w:szCs w:val="24"/>
          <w:lang w:eastAsia="en-GB"/>
        </w:rPr>
        <w:t>) is to receive a new data line</w:t>
      </w:r>
      <w:r w:rsidR="005D4116">
        <w:rPr>
          <w:rFonts w:eastAsia="Times New Roman" w:cs="Times New Roman"/>
          <w:noProof w:val="0"/>
          <w:color w:val="000000"/>
          <w:szCs w:val="24"/>
          <w:lang w:eastAsia="en-GB"/>
        </w:rPr>
        <w:t xml:space="preserve"> </w:t>
      </w:r>
      <w:r w:rsidR="005D4116" w:rsidRPr="005D4116">
        <w:rPr>
          <w:rFonts w:ascii="Consolas" w:eastAsia="Times New Roman" w:hAnsi="Consolas" w:cs="Times New Roman"/>
          <w:noProof w:val="0"/>
          <w:color w:val="000000"/>
          <w:sz w:val="21"/>
          <w:szCs w:val="21"/>
          <w:lang w:eastAsia="en-GB"/>
        </w:rPr>
        <w:t>entry</w:t>
      </w:r>
      <w:r w:rsidR="009E5F12">
        <w:rPr>
          <w:rFonts w:eastAsia="Times New Roman" w:cs="Times New Roman"/>
          <w:noProof w:val="0"/>
          <w:color w:val="000000"/>
          <w:szCs w:val="24"/>
          <w:lang w:eastAsia="en-GB"/>
        </w:rPr>
        <w:t>,</w:t>
      </w:r>
      <w:r w:rsidR="00C5757C">
        <w:rPr>
          <w:rFonts w:eastAsia="Times New Roman" w:cs="Times New Roman"/>
          <w:noProof w:val="0"/>
          <w:color w:val="000000"/>
          <w:szCs w:val="24"/>
          <w:lang w:eastAsia="en-GB"/>
        </w:rPr>
        <w:t xml:space="preserve"> </w:t>
      </w:r>
      <w:r w:rsidR="00AD12C4">
        <w:rPr>
          <w:rFonts w:eastAsia="Times New Roman" w:cs="Times New Roman"/>
          <w:noProof w:val="0"/>
          <w:color w:val="000000"/>
          <w:szCs w:val="24"/>
          <w:lang w:eastAsia="en-GB"/>
        </w:rPr>
        <w:t>the microcontroller simply</w:t>
      </w:r>
      <w:r w:rsidR="001D7181">
        <w:rPr>
          <w:rFonts w:eastAsia="Times New Roman" w:cs="Times New Roman"/>
          <w:noProof w:val="0"/>
          <w:color w:val="000000"/>
          <w:szCs w:val="24"/>
          <w:lang w:eastAsia="en-GB"/>
        </w:rPr>
        <w:t xml:space="preserve"> attempts to open the microSD card and write the content of </w:t>
      </w:r>
      <w:r w:rsidR="001D7181" w:rsidRPr="005D4116">
        <w:rPr>
          <w:rFonts w:ascii="Consolas" w:eastAsia="Times New Roman" w:hAnsi="Consolas" w:cs="Times New Roman"/>
          <w:noProof w:val="0"/>
          <w:color w:val="000000"/>
          <w:sz w:val="21"/>
          <w:szCs w:val="21"/>
          <w:lang w:eastAsia="en-GB"/>
        </w:rPr>
        <w:t>entry</w:t>
      </w:r>
      <w:r w:rsidR="001D7181">
        <w:rPr>
          <w:rFonts w:eastAsia="Times New Roman" w:cs="Times New Roman"/>
          <w:noProof w:val="0"/>
          <w:color w:val="000000"/>
          <w:szCs w:val="24"/>
          <w:lang w:eastAsia="en-GB"/>
        </w:rPr>
        <w:t xml:space="preserve"> to the designated </w:t>
      </w:r>
      <w:r w:rsidR="005A58CB">
        <w:rPr>
          <w:rFonts w:eastAsia="Times New Roman" w:cs="Times New Roman"/>
          <w:noProof w:val="0"/>
          <w:color w:val="000000"/>
          <w:szCs w:val="24"/>
          <w:lang w:eastAsia="en-GB"/>
        </w:rPr>
        <w:t xml:space="preserve">log file </w:t>
      </w:r>
      <w:r w:rsidR="005A58CB"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If the file </w:t>
      </w:r>
      <w:r w:rsidR="003B4761">
        <w:rPr>
          <w:rFonts w:eastAsia="Times New Roman" w:cs="Times New Roman"/>
          <w:noProof w:val="0"/>
          <w:color w:val="000000"/>
          <w:szCs w:val="24"/>
          <w:lang w:eastAsia="en-GB"/>
        </w:rPr>
        <w:t xml:space="preserve">named </w:t>
      </w:r>
      <w:r w:rsidR="003B4761"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does not exist, </w:t>
      </w:r>
      <w:r w:rsidR="00017BDB">
        <w:rPr>
          <w:rFonts w:eastAsia="Times New Roman" w:cs="Times New Roman"/>
          <w:noProof w:val="0"/>
          <w:color w:val="000000"/>
          <w:szCs w:val="24"/>
          <w:lang w:eastAsia="en-GB"/>
        </w:rPr>
        <w:t xml:space="preserve">the </w:t>
      </w:r>
      <w:r w:rsidR="00017BDB" w:rsidRPr="00017BDB">
        <w:rPr>
          <w:rFonts w:ascii="Consolas" w:eastAsia="Times New Roman" w:hAnsi="Consolas" w:cs="Times New Roman"/>
          <w:noProof w:val="0"/>
          <w:color w:val="000000"/>
          <w:sz w:val="21"/>
          <w:szCs w:val="21"/>
          <w:lang w:eastAsia="en-GB"/>
        </w:rPr>
        <w:t>.</w:t>
      </w:r>
      <w:r w:rsidR="00017BDB" w:rsidRPr="00017BDB">
        <w:rPr>
          <w:rFonts w:ascii="Consolas" w:eastAsia="Times New Roman" w:hAnsi="Consolas" w:cs="Times New Roman"/>
          <w:noProof w:val="0"/>
          <w:color w:val="74531F"/>
          <w:sz w:val="21"/>
          <w:szCs w:val="21"/>
          <w:lang w:eastAsia="en-GB"/>
        </w:rPr>
        <w:t>open</w:t>
      </w:r>
      <w:r w:rsidR="00017BDB" w:rsidRPr="00017BDB">
        <w:rPr>
          <w:rFonts w:ascii="Consolas" w:eastAsia="Times New Roman" w:hAnsi="Consolas" w:cs="Times New Roman"/>
          <w:noProof w:val="0"/>
          <w:color w:val="000000"/>
          <w:sz w:val="21"/>
          <w:szCs w:val="21"/>
          <w:lang w:eastAsia="en-GB"/>
        </w:rPr>
        <w:t>(</w:t>
      </w:r>
      <w:r w:rsidR="00017BDB">
        <w:rPr>
          <w:rFonts w:ascii="Consolas" w:eastAsia="Times New Roman" w:hAnsi="Consolas" w:cs="Times New Roman"/>
          <w:noProof w:val="0"/>
          <w:color w:val="000000"/>
          <w:sz w:val="21"/>
          <w:szCs w:val="21"/>
          <w:lang w:eastAsia="en-GB"/>
        </w:rPr>
        <w:t>..)</w:t>
      </w:r>
      <w:r w:rsidR="00017BDB">
        <w:rPr>
          <w:rFonts w:eastAsia="Times New Roman" w:cs="Times New Roman"/>
          <w:noProof w:val="0"/>
          <w:color w:val="000000"/>
          <w:szCs w:val="24"/>
          <w:lang w:eastAsia="en-GB"/>
        </w:rPr>
        <w:t xml:space="preserve"> method</w:t>
      </w:r>
      <w:r w:rsidR="003B4761">
        <w:rPr>
          <w:rFonts w:eastAsia="Times New Roman" w:cs="Times New Roman"/>
          <w:noProof w:val="0"/>
          <w:color w:val="000000"/>
          <w:szCs w:val="24"/>
          <w:lang w:eastAsia="en-GB"/>
        </w:rPr>
        <w:t xml:space="preserve"> creates a file that file</w:t>
      </w:r>
      <w:r w:rsidR="001F1122">
        <w:rPr>
          <w:rFonts w:eastAsia="Times New Roman" w:cs="Times New Roman"/>
          <w:noProof w:val="0"/>
          <w:color w:val="000000"/>
          <w:szCs w:val="24"/>
          <w:lang w:eastAsia="en-GB"/>
        </w:rPr>
        <w:t xml:space="preserve"> by default.</w:t>
      </w:r>
      <w:r w:rsidR="00600079">
        <w:rPr>
          <w:rFonts w:eastAsia="Times New Roman" w:cs="Times New Roman"/>
          <w:noProof w:val="0"/>
          <w:color w:val="000000"/>
          <w:szCs w:val="24"/>
          <w:lang w:eastAsia="en-GB"/>
        </w:rPr>
        <w:t xml:space="preserve"> </w:t>
      </w:r>
      <w:r w:rsidR="007B3172">
        <w:rPr>
          <w:rFonts w:eastAsia="Times New Roman" w:cs="Times New Roman"/>
          <w:noProof w:val="0"/>
          <w:color w:val="000000"/>
          <w:szCs w:val="24"/>
          <w:lang w:eastAsia="en-GB"/>
        </w:rPr>
        <w:t>In case the microSD card cannot be accessed, or</w:t>
      </w:r>
      <w:r w:rsidR="0073197B">
        <w:rPr>
          <w:rFonts w:eastAsia="Times New Roman" w:cs="Times New Roman"/>
          <w:noProof w:val="0"/>
          <w:color w:val="000000"/>
          <w:szCs w:val="24"/>
          <w:lang w:eastAsia="en-GB"/>
        </w:rPr>
        <w:t xml:space="preserve"> if there is a problem with the designated file to be written, t</w:t>
      </w:r>
      <w:r w:rsidR="00600079">
        <w:rPr>
          <w:rFonts w:eastAsia="Times New Roman" w:cs="Times New Roman"/>
          <w:noProof w:val="0"/>
          <w:color w:val="000000"/>
          <w:szCs w:val="24"/>
          <w:lang w:eastAsia="en-GB"/>
        </w:rPr>
        <w:t xml:space="preserve">he </w:t>
      </w:r>
      <w:r w:rsidR="00600079" w:rsidRPr="005435EF">
        <w:rPr>
          <w:rFonts w:ascii="Consolas" w:eastAsia="Times New Roman" w:hAnsi="Consolas" w:cs="Times New Roman"/>
          <w:noProof w:val="0"/>
          <w:color w:val="000000"/>
          <w:sz w:val="21"/>
          <w:szCs w:val="21"/>
          <w:lang w:eastAsia="en-GB"/>
        </w:rPr>
        <w:t xml:space="preserve">File </w:t>
      </w:r>
      <w:r w:rsidR="00600079">
        <w:rPr>
          <w:rFonts w:eastAsia="Times New Roman" w:cs="Times New Roman"/>
          <w:noProof w:val="0"/>
          <w:color w:val="000000"/>
          <w:szCs w:val="24"/>
          <w:lang w:eastAsia="en-GB"/>
        </w:rPr>
        <w:t>class</w:t>
      </w:r>
      <w:r w:rsidR="0073197B">
        <w:rPr>
          <w:rFonts w:eastAsia="Times New Roman" w:cs="Times New Roman"/>
          <w:noProof w:val="0"/>
          <w:color w:val="000000"/>
          <w:szCs w:val="24"/>
          <w:lang w:eastAsia="en-GB"/>
        </w:rPr>
        <w:t xml:space="preserve"> pro</w:t>
      </w:r>
      <w:r w:rsidR="009B3D4F">
        <w:rPr>
          <w:rFonts w:eastAsia="Times New Roman" w:cs="Times New Roman"/>
          <w:noProof w:val="0"/>
          <w:color w:val="000000"/>
          <w:szCs w:val="24"/>
          <w:lang w:eastAsia="en-GB"/>
        </w:rPr>
        <w:t xml:space="preserve">vides a mechanism which passes the value </w:t>
      </w:r>
      <w:r w:rsidR="009B3D4F" w:rsidRPr="009B3D4F">
        <w:rPr>
          <w:rFonts w:ascii="Consolas" w:eastAsia="Times New Roman" w:hAnsi="Consolas" w:cs="Times New Roman"/>
          <w:noProof w:val="0"/>
          <w:color w:val="098658"/>
          <w:sz w:val="21"/>
          <w:szCs w:val="21"/>
          <w:lang w:eastAsia="en-GB"/>
        </w:rPr>
        <w:t>0</w:t>
      </w:r>
      <w:r w:rsidR="007B3172">
        <w:rPr>
          <w:rFonts w:eastAsia="Times New Roman" w:cs="Times New Roman"/>
          <w:noProof w:val="0"/>
          <w:color w:val="000000"/>
          <w:szCs w:val="24"/>
          <w:lang w:eastAsia="en-GB"/>
        </w:rPr>
        <w:t xml:space="preserve"> </w:t>
      </w:r>
      <w:r w:rsidR="009B3D4F">
        <w:rPr>
          <w:rFonts w:eastAsia="Times New Roman" w:cs="Times New Roman"/>
          <w:noProof w:val="0"/>
          <w:color w:val="000000"/>
          <w:szCs w:val="24"/>
          <w:lang w:eastAsia="en-GB"/>
        </w:rPr>
        <w:t>to</w:t>
      </w:r>
      <w:r w:rsidR="0027155F">
        <w:rPr>
          <w:rFonts w:eastAsia="Times New Roman" w:cs="Times New Roman"/>
          <w:noProof w:val="0"/>
          <w:color w:val="000000"/>
          <w:szCs w:val="24"/>
          <w:lang w:eastAsia="en-GB"/>
        </w:rPr>
        <w:t xml:space="preserve"> </w:t>
      </w:r>
      <w:r w:rsidR="0027155F" w:rsidRPr="001F1122">
        <w:rPr>
          <w:rFonts w:ascii="Consolas" w:eastAsia="Times New Roman" w:hAnsi="Consolas" w:cs="Times New Roman"/>
          <w:noProof w:val="0"/>
          <w:color w:val="000000"/>
          <w:sz w:val="21"/>
          <w:szCs w:val="21"/>
          <w:lang w:eastAsia="en-GB"/>
        </w:rPr>
        <w:t>cardData</w:t>
      </w:r>
      <w:r w:rsidR="009B3D4F">
        <w:rPr>
          <w:rFonts w:eastAsia="Times New Roman" w:cs="Times New Roman"/>
          <w:noProof w:val="0"/>
          <w:color w:val="000000"/>
          <w:szCs w:val="24"/>
          <w:lang w:eastAsia="en-GB"/>
        </w:rPr>
        <w:t xml:space="preserve"> </w:t>
      </w:r>
      <w:r w:rsidR="0027155F">
        <w:rPr>
          <w:rFonts w:eastAsia="Times New Roman" w:cs="Times New Roman"/>
          <w:noProof w:val="0"/>
          <w:color w:val="000000"/>
          <w:szCs w:val="24"/>
          <w:lang w:eastAsia="en-GB"/>
        </w:rPr>
        <w:t>and prevents any further complications</w:t>
      </w:r>
    </w:p>
    <w:p w14:paraId="7661A805" w14:textId="77777777" w:rsidR="001F1122" w:rsidRPr="001F1122" w:rsidRDefault="001F1122" w:rsidP="001F112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cardData = </w:t>
      </w:r>
      <w:r w:rsidRPr="001F1122">
        <w:rPr>
          <w:rFonts w:ascii="Consolas" w:eastAsia="Times New Roman" w:hAnsi="Consolas" w:cs="Times New Roman"/>
          <w:noProof w:val="0"/>
          <w:color w:val="1F377F"/>
          <w:sz w:val="21"/>
          <w:szCs w:val="21"/>
          <w:lang w:eastAsia="en-GB"/>
        </w:rPr>
        <w:t>SD</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ope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STATION_LOG.CSV</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 FILE_WRITE);</w:t>
      </w:r>
    </w:p>
    <w:p w14:paraId="1B77B91C" w14:textId="791544FC"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8F08C4"/>
          <w:sz w:val="21"/>
          <w:szCs w:val="21"/>
          <w:lang w:eastAsia="en-GB"/>
        </w:rPr>
        <w:t>if</w:t>
      </w:r>
      <w:r w:rsidRPr="001F1122">
        <w:rPr>
          <w:rFonts w:ascii="Consolas" w:eastAsia="Times New Roman" w:hAnsi="Consolas" w:cs="Times New Roman"/>
          <w:noProof w:val="0"/>
          <w:color w:val="000000"/>
          <w:sz w:val="21"/>
          <w:szCs w:val="21"/>
          <w:lang w:eastAsia="en-GB"/>
        </w:rPr>
        <w:t xml:space="preserve"> (cardData) {</w:t>
      </w:r>
    </w:p>
    <w:p w14:paraId="5B053339"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entry);</w:t>
      </w:r>
    </w:p>
    <w:p w14:paraId="718AF98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close</w:t>
      </w:r>
      <w:r w:rsidRPr="001F1122">
        <w:rPr>
          <w:rFonts w:ascii="Consolas" w:eastAsia="Times New Roman" w:hAnsi="Consolas" w:cs="Times New Roman"/>
          <w:noProof w:val="0"/>
          <w:color w:val="000000"/>
          <w:sz w:val="21"/>
          <w:szCs w:val="21"/>
          <w:lang w:eastAsia="en-GB"/>
        </w:rPr>
        <w:t>();</w:t>
      </w:r>
    </w:p>
    <w:p w14:paraId="7B94B358" w14:textId="40047F04"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8F08C4"/>
          <w:sz w:val="21"/>
          <w:szCs w:val="21"/>
          <w:lang w:eastAsia="en-GB"/>
        </w:rPr>
        <w:t>else</w:t>
      </w:r>
      <w:r w:rsidRPr="001F1122">
        <w:rPr>
          <w:rFonts w:ascii="Consolas" w:eastAsia="Times New Roman" w:hAnsi="Consolas" w:cs="Times New Roman"/>
          <w:noProof w:val="0"/>
          <w:color w:val="000000"/>
          <w:sz w:val="21"/>
          <w:szCs w:val="21"/>
          <w:lang w:eastAsia="en-GB"/>
        </w:rPr>
        <w:t xml:space="preserve"> {</w:t>
      </w:r>
    </w:p>
    <w:p w14:paraId="12B1336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8000"/>
          <w:sz w:val="21"/>
          <w:szCs w:val="21"/>
          <w:lang w:eastAsia="en-GB"/>
        </w:rPr>
        <w:t>        // For debugging only</w:t>
      </w:r>
    </w:p>
    <w:p w14:paraId="330EAB33"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Serial</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Error accessing microSD card.</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w:t>
      </w:r>
    </w:p>
    <w:p w14:paraId="54CA8BC2" w14:textId="0789A5E2"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w:t>
      </w:r>
    </w:p>
    <w:p w14:paraId="4C9B3EAC" w14:textId="77777777" w:rsidR="00A84341" w:rsidRPr="00B2564A" w:rsidRDefault="00A84341" w:rsidP="00415CE3"/>
    <w:p w14:paraId="049B12FE" w14:textId="77777777" w:rsidR="00673AEA" w:rsidRDefault="00673AEA" w:rsidP="000D6016">
      <w:pPr>
        <w:pStyle w:val="Heading2"/>
      </w:pPr>
      <w:bookmarkStart w:id="160" w:name="_Ref145494802"/>
      <w:bookmarkStart w:id="161" w:name="_Toc145709117"/>
      <w:r w:rsidRPr="00B2564A">
        <w:lastRenderedPageBreak/>
        <w:t>System Powering</w:t>
      </w:r>
      <w:bookmarkEnd w:id="160"/>
      <w:bookmarkEnd w:id="161"/>
    </w:p>
    <w:p w14:paraId="34675328" w14:textId="2FD39521" w:rsidR="00F46632" w:rsidRPr="002C165D" w:rsidRDefault="0031492F" w:rsidP="002C165D">
      <w:r>
        <w:t xml:space="preserve">The </w:t>
      </w:r>
      <w:r w:rsidR="0099221C">
        <w:t>design for the system powering block for the Autonoumous Wireless Agromete</w:t>
      </w:r>
      <w:r w:rsidR="006E1DD6">
        <w:t xml:space="preserve">orology Station is developed from </w:t>
      </w:r>
      <w:r w:rsidR="00F46632">
        <w:t>a concept depicted in</w:t>
      </w:r>
      <w:r w:rsidR="00B8088C">
        <w:t xml:space="preserve"> </w:t>
      </w:r>
      <w:r w:rsidR="00B8088C">
        <w:fldChar w:fldCharType="begin"/>
      </w:r>
      <w:r w:rsidR="00B8088C">
        <w:instrText xml:space="preserve"> REF _Ref145689992 \h </w:instrText>
      </w:r>
      <w:r w:rsidR="00B8088C">
        <w:fldChar w:fldCharType="separate"/>
      </w:r>
      <w:r w:rsidR="00FB1E93" w:rsidRPr="00B2564A">
        <w:t xml:space="preserve">Figure </w:t>
      </w:r>
      <w:r w:rsidR="00FB1E93">
        <w:t>3</w:t>
      </w:r>
      <w:r w:rsidR="00FB1E93">
        <w:noBreakHyphen/>
        <w:t>27</w:t>
      </w:r>
      <w:r w:rsidR="00B8088C">
        <w:fldChar w:fldCharType="end"/>
      </w:r>
      <w:r w:rsidR="00B8088C">
        <w:t>.</w:t>
      </w:r>
    </w:p>
    <w:p w14:paraId="28B35184" w14:textId="5AEC39F4" w:rsidR="008A7A74" w:rsidRPr="00B2564A" w:rsidRDefault="0010789F" w:rsidP="0099384A">
      <w:pPr>
        <w:jc w:val="center"/>
        <w:rPr>
          <w:color w:val="FF0000"/>
        </w:rPr>
      </w:pPr>
      <w:r>
        <w:drawing>
          <wp:inline distT="0" distB="0" distL="0" distR="0" wp14:anchorId="42F136EA" wp14:editId="30912846">
            <wp:extent cx="5348377" cy="3009919"/>
            <wp:effectExtent l="0" t="0" r="5080" b="0"/>
            <wp:docPr id="648080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80305" name=""/>
                    <pic:cNvPicPr/>
                  </pic:nvPicPr>
                  <pic:blipFill>
                    <a:blip r:embed="rId87"/>
                    <a:stretch>
                      <a:fillRect/>
                    </a:stretch>
                  </pic:blipFill>
                  <pic:spPr>
                    <a:xfrm>
                      <a:off x="0" y="0"/>
                      <a:ext cx="5369996" cy="3022085"/>
                    </a:xfrm>
                    <a:prstGeom prst="rect">
                      <a:avLst/>
                    </a:prstGeom>
                  </pic:spPr>
                </pic:pic>
              </a:graphicData>
            </a:graphic>
          </wp:inline>
        </w:drawing>
      </w:r>
    </w:p>
    <w:p w14:paraId="4AD64EAE" w14:textId="75BEA405" w:rsidR="00BA5F2F" w:rsidRPr="00B2564A" w:rsidRDefault="008A7A74" w:rsidP="00E70C79">
      <w:pPr>
        <w:pStyle w:val="Caption"/>
      </w:pPr>
      <w:bookmarkStart w:id="162" w:name="_Ref145689992"/>
      <w:bookmarkStart w:id="163" w:name="_Toc145711310"/>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7</w:t>
      </w:r>
      <w:r w:rsidR="000A3FBA">
        <w:fldChar w:fldCharType="end"/>
      </w:r>
      <w:bookmarkEnd w:id="162"/>
      <w:r w:rsidRPr="00B2564A">
        <w:t xml:space="preserve">. </w:t>
      </w:r>
      <w:r w:rsidR="00944E38">
        <w:t xml:space="preserve">Concept of solar energy harvesting </w:t>
      </w:r>
      <w:r w:rsidR="00B8088C">
        <w:t>for the project</w:t>
      </w:r>
      <w:bookmarkEnd w:id="163"/>
    </w:p>
    <w:p w14:paraId="4E550136" w14:textId="7799BC51" w:rsidR="00900187" w:rsidRDefault="006F02CE" w:rsidP="00434538">
      <w:pPr>
        <w:jc w:val="both"/>
      </w:pPr>
      <w:r>
        <w:t>Since the design in</w:t>
      </w:r>
      <w:r w:rsidR="00543F78">
        <w:t>cludes 2</w:t>
      </w:r>
      <w:r w:rsidR="005C1B5C">
        <w:t xml:space="preserve"> Li-ion batteries and a HX-2S</w:t>
      </w:r>
      <w:r w:rsidR="00C27423">
        <w:t xml:space="preserve">-D20 </w:t>
      </w:r>
      <w:r w:rsidR="000D6B4E">
        <w:t>charger circuit</w:t>
      </w:r>
      <w:r w:rsidR="00F4520E">
        <w:t xml:space="preserve">, there requires </w:t>
      </w:r>
      <w:r w:rsidR="00D97A75">
        <w:t xml:space="preserve">an 8.5-V regulating circuit between the solar panel and the </w:t>
      </w:r>
      <w:r w:rsidR="002052E4">
        <w:t xml:space="preserve">charger. </w:t>
      </w:r>
      <w:r w:rsidR="006B529D">
        <w:t xml:space="preserve">During the </w:t>
      </w:r>
      <w:r w:rsidR="004435EA">
        <w:t>in-</w:t>
      </w:r>
      <w:r w:rsidR="00DF56C9">
        <w:t xml:space="preserve">lab </w:t>
      </w:r>
      <w:r w:rsidR="004435EA">
        <w:t>unit test</w:t>
      </w:r>
      <w:r w:rsidR="006B529D">
        <w:t xml:space="preserve"> phase of the </w:t>
      </w:r>
      <w:r w:rsidR="00D50CD0">
        <w:t xml:space="preserve">project, </w:t>
      </w:r>
      <w:r w:rsidR="00952990">
        <w:t xml:space="preserve">an </w:t>
      </w:r>
      <w:r w:rsidR="000B5DA0">
        <w:t>XL4015</w:t>
      </w:r>
      <w:r w:rsidR="00952990">
        <w:t xml:space="preserve"> buck converter </w:t>
      </w:r>
      <w:r w:rsidR="001006B5">
        <w:t>module</w:t>
      </w:r>
      <w:r w:rsidR="00952990">
        <w:t xml:space="preserve"> </w:t>
      </w:r>
      <w:r w:rsidR="00535BF2">
        <w:t xml:space="preserve">is used to step down a voltage of 18V to 8.5V </w:t>
      </w:r>
      <w:r w:rsidR="00DF56C9">
        <w:t xml:space="preserve">to test the charger, so </w:t>
      </w:r>
      <w:r w:rsidR="00732992">
        <w:t xml:space="preserve">it shall be </w:t>
      </w:r>
      <w:r w:rsidR="00D94847">
        <w:t>also be used in the final design.</w:t>
      </w:r>
      <w:r w:rsidR="005046F0">
        <w:t xml:space="preserve"> One advantage of the </w:t>
      </w:r>
      <w:r w:rsidR="001006B5">
        <w:t>XL4015</w:t>
      </w:r>
      <w:r w:rsidR="005046F0">
        <w:t xml:space="preserve"> found during the </w:t>
      </w:r>
      <w:r w:rsidR="004435EA">
        <w:t xml:space="preserve">in-lab unit test phase is that </w:t>
      </w:r>
      <w:r w:rsidR="00586EDF">
        <w:t xml:space="preserve">when the </w:t>
      </w:r>
      <w:r w:rsidR="00EC123C">
        <w:t xml:space="preserve">input voltage of the </w:t>
      </w:r>
      <w:r w:rsidR="001006B5">
        <w:t>m</w:t>
      </w:r>
      <w:r w:rsidR="00EC123C">
        <w:t xml:space="preserve">odule is cut, there appears little </w:t>
      </w:r>
      <w:r w:rsidR="00017837">
        <w:t>to none reverse current into the buck converter circuit</w:t>
      </w:r>
      <w:r w:rsidR="00312A5C">
        <w:t xml:space="preserve">. Therefore, it </w:t>
      </w:r>
      <w:r w:rsidR="00095315">
        <w:t xml:space="preserve">is quite safe to omit the reverse current protection circuit between the </w:t>
      </w:r>
      <w:r w:rsidR="00FF5CDD">
        <w:t>buck converter and the charger circuit.</w:t>
      </w:r>
      <w:r w:rsidR="00595182">
        <w:t xml:space="preserve"> Moreover, </w:t>
      </w:r>
      <w:r w:rsidR="00AF3668">
        <w:t xml:space="preserve">the </w:t>
      </w:r>
      <w:r w:rsidR="00972E15">
        <w:t>manufacterer specifies that the XL4015 has a low drop out of 0.3V</w:t>
      </w:r>
      <w:r w:rsidR="005B6202">
        <w:t xml:space="preserve"> and a minimum input voltage of 8V</w:t>
      </w:r>
      <w:r w:rsidR="00972E15">
        <w:t xml:space="preserve"> </w:t>
      </w:r>
      <w:r w:rsidR="007B6874">
        <w:fldChar w:fldCharType="begin" w:fldLock="1"/>
      </w:r>
      <w:r w:rsidR="007F3320">
        <w:instrText>ADDIN CSL_CITATION {"citationItems":[{"id":"ITEM-1","itemData":{"author":[{"dropping-particle":"","family":"XLSEMI","given":"","non-dropping-particle":"","parse-names":false,"suffix":""}],"id":"ITEM-1","issued":{"date-parts":[["2015"]]},"page":"1-10","title":"5A 180 KHz 36V Buck DC to DC Converter XL4015","type":"article-journal"},"uris":["http://www.mendeley.com/documents/?uuid=dc067a1a-3021-479e-bb8d-a525b6fd6106"]}],"mendeley":{"formattedCitation":"[78]","plainTextFormattedCitation":"[78]","previouslyFormattedCitation":"[78]"},"properties":{"noteIndex":0},"schema":"https://github.com/citation-style-language/schema/raw/master/csl-citation.json"}</w:instrText>
      </w:r>
      <w:r w:rsidR="007B6874">
        <w:fldChar w:fldCharType="separate"/>
      </w:r>
      <w:r w:rsidR="007B6874" w:rsidRPr="007B6874">
        <w:t>[78]</w:t>
      </w:r>
      <w:r w:rsidR="007B6874">
        <w:fldChar w:fldCharType="end"/>
      </w:r>
      <w:r w:rsidR="00F93A56">
        <w:t xml:space="preserve">, which means the solar panel voltage </w:t>
      </w:r>
      <w:r w:rsidR="00E15D73">
        <w:t>could drop to 8.8V and the batteries</w:t>
      </w:r>
      <w:r w:rsidR="001B175B">
        <w:t xml:space="preserve"> could still be charged.</w:t>
      </w:r>
    </w:p>
    <w:p w14:paraId="447B26D6" w14:textId="77777777" w:rsidR="0099384A" w:rsidRDefault="0099384A" w:rsidP="0099384A">
      <w:pPr>
        <w:keepNext/>
        <w:jc w:val="center"/>
      </w:pPr>
      <w:r>
        <w:drawing>
          <wp:inline distT="0" distB="0" distL="0" distR="0" wp14:anchorId="4D665171" wp14:editId="7ECA7497">
            <wp:extent cx="1880235" cy="2679231"/>
            <wp:effectExtent l="0" t="0" r="5715" b="6985"/>
            <wp:docPr id="1836020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20856" name=""/>
                    <pic:cNvPicPr/>
                  </pic:nvPicPr>
                  <pic:blipFill rotWithShape="1">
                    <a:blip r:embed="rId88"/>
                    <a:srcRect t="3720"/>
                    <a:stretch/>
                  </pic:blipFill>
                  <pic:spPr bwMode="auto">
                    <a:xfrm>
                      <a:off x="0" y="0"/>
                      <a:ext cx="1907868" cy="2718606"/>
                    </a:xfrm>
                    <a:prstGeom prst="rect">
                      <a:avLst/>
                    </a:prstGeom>
                    <a:ln>
                      <a:noFill/>
                    </a:ln>
                    <a:extLst>
                      <a:ext uri="{53640926-AAD7-44D8-BBD7-CCE9431645EC}">
                        <a14:shadowObscured xmlns:a14="http://schemas.microsoft.com/office/drawing/2010/main"/>
                      </a:ext>
                    </a:extLst>
                  </pic:spPr>
                </pic:pic>
              </a:graphicData>
            </a:graphic>
          </wp:inline>
        </w:drawing>
      </w:r>
    </w:p>
    <w:p w14:paraId="35803CC3" w14:textId="0A9A93CC" w:rsidR="0099384A" w:rsidRDefault="0099384A" w:rsidP="0099384A">
      <w:pPr>
        <w:pStyle w:val="Caption"/>
      </w:pPr>
      <w:bookmarkStart w:id="164" w:name="_Toc145711311"/>
      <w:r>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8</w:t>
      </w:r>
      <w:r w:rsidR="000A3FBA">
        <w:fldChar w:fldCharType="end"/>
      </w:r>
      <w:r>
        <w:t xml:space="preserve">. </w:t>
      </w:r>
      <w:r w:rsidR="001852B7">
        <w:t xml:space="preserve">Battery-charging setup for the </w:t>
      </w:r>
      <w:r w:rsidR="009C0292">
        <w:t>station</w:t>
      </w:r>
      <w:bookmarkEnd w:id="164"/>
    </w:p>
    <w:p w14:paraId="74772D20" w14:textId="4240ADE9" w:rsidR="0011266C" w:rsidRDefault="00B33C11" w:rsidP="00434538">
      <w:pPr>
        <w:jc w:val="both"/>
      </w:pPr>
      <w:r>
        <w:lastRenderedPageBreak/>
        <w:t xml:space="preserve">For the </w:t>
      </w:r>
      <w:r w:rsidR="001E1A23">
        <w:t xml:space="preserve">3.3-V </w:t>
      </w:r>
      <w:r>
        <w:t>voltage regulators</w:t>
      </w:r>
      <w:r w:rsidR="001E1A23">
        <w:t xml:space="preserve">, </w:t>
      </w:r>
      <w:r w:rsidR="00914415">
        <w:t>an</w:t>
      </w:r>
      <w:r w:rsidR="00EB34A7">
        <w:t xml:space="preserve"> available option in Vietnam that does not require complex circuitry is the LM317. </w:t>
      </w:r>
      <w:r w:rsidR="00E82CB9">
        <w:t xml:space="preserve">According to the datasheet, </w:t>
      </w:r>
      <w:r w:rsidR="004B126F">
        <w:t>the input voltage for the regulator is up to 37</w:t>
      </w:r>
      <w:r w:rsidR="00B06E56">
        <w:t>V, which means the 18V output of the solar panel could be put on the input of the LM317 regulator.</w:t>
      </w:r>
      <w:r w:rsidR="0036420A">
        <w:t xml:space="preserve"> </w:t>
      </w:r>
      <w:r w:rsidR="006C78E3">
        <w:t xml:space="preserve"> </w:t>
      </w:r>
      <w:r w:rsidR="003039CE">
        <w:t>The general circuitry for the LM317</w:t>
      </w:r>
      <w:r w:rsidR="002A25A0">
        <w:t xml:space="preserve"> is as follows.</w:t>
      </w:r>
    </w:p>
    <w:p w14:paraId="0C09CD62" w14:textId="77777777" w:rsidR="00D54779" w:rsidRDefault="00D54779" w:rsidP="00D54779">
      <w:pPr>
        <w:keepNext/>
        <w:jc w:val="center"/>
      </w:pPr>
      <w:r>
        <w:drawing>
          <wp:inline distT="0" distB="0" distL="0" distR="0" wp14:anchorId="5AA9A1CA" wp14:editId="240EE463">
            <wp:extent cx="2069465" cy="2372264"/>
            <wp:effectExtent l="0" t="0" r="6985" b="9525"/>
            <wp:docPr id="23804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3813" name=""/>
                    <pic:cNvPicPr/>
                  </pic:nvPicPr>
                  <pic:blipFill rotWithShape="1">
                    <a:blip r:embed="rId89"/>
                    <a:srcRect t="5984" b="2584"/>
                    <a:stretch/>
                  </pic:blipFill>
                  <pic:spPr bwMode="auto">
                    <a:xfrm>
                      <a:off x="0" y="0"/>
                      <a:ext cx="2075359" cy="2379020"/>
                    </a:xfrm>
                    <a:prstGeom prst="rect">
                      <a:avLst/>
                    </a:prstGeom>
                    <a:ln>
                      <a:noFill/>
                    </a:ln>
                    <a:extLst>
                      <a:ext uri="{53640926-AAD7-44D8-BBD7-CCE9431645EC}">
                        <a14:shadowObscured xmlns:a14="http://schemas.microsoft.com/office/drawing/2010/main"/>
                      </a:ext>
                    </a:extLst>
                  </pic:spPr>
                </pic:pic>
              </a:graphicData>
            </a:graphic>
          </wp:inline>
        </w:drawing>
      </w:r>
    </w:p>
    <w:p w14:paraId="694EF883" w14:textId="40A28FA5" w:rsidR="002A25A0" w:rsidRDefault="00D54779" w:rsidP="00D54779">
      <w:pPr>
        <w:pStyle w:val="Caption"/>
      </w:pPr>
      <w:bookmarkStart w:id="165" w:name="_Toc145711312"/>
      <w:r>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9</w:t>
      </w:r>
      <w:r w:rsidR="000A3FBA">
        <w:fldChar w:fldCharType="end"/>
      </w:r>
      <w:r>
        <w:t xml:space="preserve">. Basic circuitry </w:t>
      </w:r>
      <w:r w:rsidR="00D40AAD">
        <w:t xml:space="preserve">for LM317 </w:t>
      </w:r>
      <w:r w:rsidR="007F3320">
        <w:fldChar w:fldCharType="begin" w:fldLock="1"/>
      </w:r>
      <w:r w:rsidR="007A1B3A">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eviouslyFormattedCitation":"[79]"},"properties":{"noteIndex":0},"schema":"https://github.com/citation-style-language/schema/raw/master/csl-citation.json"}</w:instrText>
      </w:r>
      <w:r w:rsidR="007F3320">
        <w:fldChar w:fldCharType="separate"/>
      </w:r>
      <w:r w:rsidR="007F3320" w:rsidRPr="007F3320">
        <w:t>[79]</w:t>
      </w:r>
      <w:bookmarkEnd w:id="165"/>
      <w:r w:rsidR="007F3320">
        <w:fldChar w:fldCharType="end"/>
      </w:r>
    </w:p>
    <w:p w14:paraId="45AFC16E" w14:textId="4276BD9A" w:rsidR="003925C1" w:rsidRPr="003925C1" w:rsidRDefault="003925C1" w:rsidP="005612CF">
      <w:pPr>
        <w:jc w:val="both"/>
      </w:pPr>
      <w:r>
        <w:t xml:space="preserve">It is also given that the output voltage of the </w:t>
      </w:r>
      <w:r w:rsidR="00622919">
        <w:t xml:space="preserve">LM317 could be programmed with just 2 resistors as follows, where </w:t>
      </w:r>
      <m:oMath>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25V</m:t>
        </m:r>
      </m:oMath>
      <w:r w:rsidR="006229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dj</m:t>
            </m:r>
          </m:sub>
        </m:sSub>
        <m:r>
          <w:rPr>
            <w:rFonts w:ascii="Cambria Math" w:eastAsiaTheme="minorEastAsia" w:hAnsi="Cambria Math"/>
          </w:rPr>
          <m:t>=50μA</m:t>
        </m:r>
      </m:oMath>
      <w:r w:rsidR="00622919">
        <w:rPr>
          <w:rFonts w:eastAsiaTheme="minorEastAsia"/>
        </w:rPr>
        <w:t>.</w:t>
      </w:r>
    </w:p>
    <w:p w14:paraId="2A2D3CA3" w14:textId="1839528B" w:rsidR="003039CE" w:rsidRPr="00386EDA" w:rsidRDefault="00CA0405" w:rsidP="003039CE">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oMath>
      </m:oMathPara>
    </w:p>
    <w:p w14:paraId="37B68E5A" w14:textId="6563D2BD" w:rsidR="00386EDA" w:rsidRDefault="00386EDA" w:rsidP="005612CF">
      <w:pPr>
        <w:jc w:val="both"/>
        <w:rPr>
          <w:rFonts w:eastAsiaTheme="minorEastAsia"/>
        </w:rPr>
      </w:pPr>
      <w:r>
        <w:rPr>
          <w:rFonts w:eastAsiaTheme="minorEastAsia"/>
        </w:rPr>
        <w:t>Since the desired output voltage is 3.3V for the main system</w:t>
      </w:r>
      <w:r w:rsidR="007A1B3A">
        <w:rPr>
          <w:rFonts w:eastAsiaTheme="minorEastAsia"/>
        </w:rPr>
        <w:t xml:space="preserve">, and </w:t>
      </w:r>
      <w:r w:rsidR="007A1B3A">
        <w:rPr>
          <w:rFonts w:eastAsiaTheme="minorEastAsia"/>
        </w:rPr>
        <w:fldChar w:fldCharType="begin" w:fldLock="1"/>
      </w:r>
      <w:r w:rsidR="0006410E">
        <w:rPr>
          <w:rFonts w:eastAsiaTheme="minorEastAsia"/>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eviouslyFormattedCitation":"[79]"},"properties":{"noteIndex":0},"schema":"https://github.com/citation-style-language/schema/raw/master/csl-citation.json"}</w:instrText>
      </w:r>
      <w:r w:rsidR="007A1B3A">
        <w:rPr>
          <w:rFonts w:eastAsiaTheme="minorEastAsia"/>
        </w:rPr>
        <w:fldChar w:fldCharType="separate"/>
      </w:r>
      <w:r w:rsidR="007A1B3A" w:rsidRPr="007A1B3A">
        <w:rPr>
          <w:rFonts w:eastAsiaTheme="minorEastAsia"/>
        </w:rPr>
        <w:t>[79]</w:t>
      </w:r>
      <w:r w:rsidR="007A1B3A">
        <w:rPr>
          <w:rFonts w:eastAsiaTheme="minorEastAsia"/>
        </w:rPr>
        <w:fldChar w:fldCharType="end"/>
      </w:r>
      <w:r w:rsidR="007A1B3A">
        <w:rPr>
          <w:rFonts w:eastAsiaTheme="minorEastAsia"/>
        </w:rPr>
        <w:t xml:space="preserve"> recommends that a value of 240</w:t>
      </w:r>
      <w:r w:rsidR="007A1B3A">
        <w:rPr>
          <w:rFonts w:eastAsiaTheme="minorEastAsia" w:cs="Times New Roman"/>
        </w:rPr>
        <w:t>Ω</w:t>
      </w:r>
      <w:r w:rsidR="006C3192">
        <w:rPr>
          <w:rFonts w:eastAsiaTheme="minorEastAsia"/>
        </w:rPr>
        <w:t xml:space="preserve"> is used for R</w:t>
      </w:r>
      <w:r w:rsidR="006C3192">
        <w:rPr>
          <w:rFonts w:eastAsiaTheme="minorEastAsia"/>
          <w:vertAlign w:val="subscript"/>
        </w:rPr>
        <w:t>1</w:t>
      </w:r>
      <w:r w:rsidR="006C3192">
        <w:rPr>
          <w:rFonts w:eastAsiaTheme="minorEastAsia"/>
        </w:rPr>
        <w:t>, the value for the resistor R</w:t>
      </w:r>
      <w:r w:rsidR="006C3192">
        <w:rPr>
          <w:rFonts w:eastAsiaTheme="minorEastAsia"/>
          <w:vertAlign w:val="subscript"/>
        </w:rPr>
        <w:t>2</w:t>
      </w:r>
      <w:r w:rsidR="006C3192">
        <w:rPr>
          <w:rFonts w:eastAsiaTheme="minorEastAsia"/>
        </w:rPr>
        <w:t xml:space="preserve"> is determined to be 390</w:t>
      </w:r>
      <w:r w:rsidR="006C3192">
        <w:rPr>
          <w:rFonts w:eastAsiaTheme="minorEastAsia" w:cs="Times New Roman"/>
        </w:rPr>
        <w:t>Ω</w:t>
      </w:r>
      <w:r w:rsidR="006C3192">
        <w:rPr>
          <w:rFonts w:eastAsiaTheme="minorEastAsia"/>
        </w:rPr>
        <w:t xml:space="preserve">. </w:t>
      </w:r>
    </w:p>
    <w:p w14:paraId="086670C0" w14:textId="1E097E1A" w:rsidR="00DB6D63" w:rsidRDefault="00DB6D63" w:rsidP="005612CF">
      <w:pPr>
        <w:jc w:val="both"/>
        <w:rPr>
          <w:rFonts w:eastAsiaTheme="minorEastAsia"/>
        </w:rPr>
      </w:pPr>
      <w:r>
        <w:rPr>
          <w:rFonts w:eastAsiaTheme="minorEastAsia"/>
        </w:rPr>
        <w:t xml:space="preserve">In case </w:t>
      </w:r>
      <w:r w:rsidR="00481CF6">
        <w:rPr>
          <w:rFonts w:eastAsiaTheme="minorEastAsia"/>
        </w:rPr>
        <w:t>the input voltage of the LM317 drops</w:t>
      </w:r>
      <w:r w:rsidR="00461CC7">
        <w:rPr>
          <w:rFonts w:eastAsiaTheme="minorEastAsia"/>
        </w:rPr>
        <w:t xml:space="preserve"> while the main station remains powered by the </w:t>
      </w:r>
      <w:r w:rsidR="00505429">
        <w:rPr>
          <w:rFonts w:eastAsiaTheme="minorEastAsia"/>
        </w:rPr>
        <w:t>other, there could be a reserve current flowing through the LM317</w:t>
      </w:r>
      <w:r w:rsidR="0006410E">
        <w:rPr>
          <w:rFonts w:eastAsiaTheme="minorEastAsia"/>
        </w:rPr>
        <w:t xml:space="preserve">. </w:t>
      </w:r>
      <w:r w:rsidR="0006410E">
        <w:rPr>
          <w:rFonts w:eastAsiaTheme="minorEastAsia"/>
        </w:rPr>
        <w:fldChar w:fldCharType="begin" w:fldLock="1"/>
      </w:r>
      <w:r w:rsidR="0006410E">
        <w:rPr>
          <w:rFonts w:eastAsiaTheme="minorEastAsia"/>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operties":{"noteIndex":0},"schema":"https://github.com/citation-style-language/schema/raw/master/csl-citation.json"}</w:instrText>
      </w:r>
      <w:r w:rsidR="0006410E">
        <w:rPr>
          <w:rFonts w:eastAsiaTheme="minorEastAsia"/>
        </w:rPr>
        <w:fldChar w:fldCharType="separate"/>
      </w:r>
      <w:r w:rsidR="0006410E" w:rsidRPr="0006410E">
        <w:rPr>
          <w:rFonts w:eastAsiaTheme="minorEastAsia"/>
        </w:rPr>
        <w:t>[79]</w:t>
      </w:r>
      <w:r w:rsidR="0006410E">
        <w:rPr>
          <w:rFonts w:eastAsiaTheme="minorEastAsia"/>
        </w:rPr>
        <w:fldChar w:fldCharType="end"/>
      </w:r>
      <w:r w:rsidR="0006410E">
        <w:rPr>
          <w:rFonts w:eastAsiaTheme="minorEastAsia"/>
        </w:rPr>
        <w:t xml:space="preserve"> specifies that the maximum </w:t>
      </w:r>
      <w:r w:rsidR="00AF371B">
        <w:rPr>
          <w:rFonts w:eastAsiaTheme="minorEastAsia"/>
        </w:rPr>
        <w:t xml:space="preserve">potenti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n</m:t>
            </m:r>
          </m:sub>
        </m:sSub>
      </m:oMath>
      <w:r w:rsidR="00AF371B">
        <w:rPr>
          <w:rFonts w:eastAsiaTheme="minorEastAsia"/>
        </w:rPr>
        <w:t xml:space="preserve"> an LM317 could handle is 0.3V</w:t>
      </w:r>
      <w:r w:rsidR="005612CF">
        <w:rPr>
          <w:rFonts w:eastAsiaTheme="minorEastAsia"/>
        </w:rPr>
        <w:t>, so there needs to be a protective circuit for the regulator.</w:t>
      </w:r>
      <w:r w:rsidR="00D93E47">
        <w:rPr>
          <w:rFonts w:eastAsiaTheme="minorEastAsia"/>
        </w:rPr>
        <w:t xml:space="preserve"> The fastest way is to use a diode</w:t>
      </w:r>
      <w:r w:rsidR="005141B3">
        <w:rPr>
          <w:rFonts w:eastAsiaTheme="minorEastAsia"/>
        </w:rPr>
        <w:t xml:space="preserve">; however, this solution is undesirable because of the </w:t>
      </w:r>
      <w:r w:rsidR="006D29C7">
        <w:rPr>
          <w:rFonts w:eastAsiaTheme="minorEastAsia"/>
        </w:rPr>
        <w:t>0.7-V forward voltage of a standard diode, and the power dissi</w:t>
      </w:r>
      <w:r w:rsidR="008A006D">
        <w:rPr>
          <w:rFonts w:eastAsiaTheme="minorEastAsia"/>
        </w:rPr>
        <w:t>pation</w:t>
      </w:r>
      <w:r w:rsidR="006134E3">
        <w:rPr>
          <w:rFonts w:eastAsiaTheme="minorEastAsia"/>
        </w:rPr>
        <w:t>. The solution of a MOSFET is then considered.</w:t>
      </w:r>
    </w:p>
    <w:p w14:paraId="028BBB07" w14:textId="1032AF9F" w:rsidR="006134E3" w:rsidRDefault="0078192F" w:rsidP="005612CF">
      <w:pPr>
        <w:jc w:val="both"/>
        <w:rPr>
          <w:rFonts w:eastAsiaTheme="minorEastAsia"/>
        </w:rPr>
      </w:pPr>
      <w:r>
        <w:t xml:space="preserve">The voltage drop </w:t>
      </w:r>
      <w:r w:rsidR="002D251C">
        <w:t xml:space="preserve">and the power loss on a MOSFET is relatively low. For example, with </w:t>
      </w:r>
      <w:r w:rsidR="00A93416">
        <w:t xml:space="preserve">a </w:t>
      </w:r>
      <w:r w:rsidR="004C0F62">
        <w:t xml:space="preserve">Drain </w:t>
      </w:r>
      <w:r w:rsidR="00A93416">
        <w:t>current of 0.27A, when turned</w:t>
      </w:r>
      <w:r w:rsidR="004C0F62">
        <w:t xml:space="preserve"> on, an IRF9540 with </w:t>
      </w:r>
      <m:oMath>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0.2</m:t>
        </m:r>
        <m:r>
          <m:rPr>
            <m:sty m:val="p"/>
          </m:rPr>
          <w:rPr>
            <w:rFonts w:ascii="Cambria Math" w:hAnsi="Cambria Math"/>
          </w:rPr>
          <m:t>Ω</m:t>
        </m:r>
      </m:oMath>
      <w:r w:rsidR="004C0F62">
        <w:rPr>
          <w:rFonts w:eastAsiaTheme="minorEastAsia"/>
        </w:rPr>
        <w:t xml:space="preserve"> </w:t>
      </w:r>
      <w:r w:rsidR="00F03A4D">
        <w:rPr>
          <w:rFonts w:eastAsiaTheme="minorEastAsia"/>
        </w:rPr>
        <w:t xml:space="preserve">introduces a voltage drop of 0.054V and power loss of </w:t>
      </w:r>
      <w:r w:rsidR="007E6A9D">
        <w:rPr>
          <w:rFonts w:eastAsiaTheme="minorEastAsia"/>
        </w:rPr>
        <w:t>14.58mW.</w:t>
      </w:r>
      <w:r w:rsidR="009D630D">
        <w:rPr>
          <w:rFonts w:eastAsiaTheme="minorEastAsia"/>
        </w:rPr>
        <w:t xml:space="preserve"> </w:t>
      </w:r>
      <w:r w:rsidR="00E90052">
        <w:rPr>
          <w:rFonts w:eastAsiaTheme="minorEastAsia"/>
        </w:rPr>
        <w:t xml:space="preserve">To provide protections for a LM317, a </w:t>
      </w:r>
      <w:r w:rsidR="00242CE3">
        <w:rPr>
          <w:rFonts w:eastAsiaTheme="minorEastAsia"/>
        </w:rPr>
        <w:t>P-channel MOSFET is used.</w:t>
      </w:r>
    </w:p>
    <w:p w14:paraId="6B638873" w14:textId="77777777" w:rsidR="00290C47" w:rsidRDefault="00242CE3" w:rsidP="00290C47">
      <w:pPr>
        <w:keepNext/>
        <w:jc w:val="center"/>
      </w:pPr>
      <w:r>
        <w:lastRenderedPageBreak/>
        <w:drawing>
          <wp:inline distT="0" distB="0" distL="0" distR="0" wp14:anchorId="4AAFD1B5" wp14:editId="3525683B">
            <wp:extent cx="3088256" cy="2240500"/>
            <wp:effectExtent l="0" t="0" r="0" b="7620"/>
            <wp:docPr id="1057738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38339" name=""/>
                    <pic:cNvPicPr/>
                  </pic:nvPicPr>
                  <pic:blipFill>
                    <a:blip r:embed="rId90"/>
                    <a:stretch>
                      <a:fillRect/>
                    </a:stretch>
                  </pic:blipFill>
                  <pic:spPr>
                    <a:xfrm>
                      <a:off x="0" y="0"/>
                      <a:ext cx="3106509" cy="2253742"/>
                    </a:xfrm>
                    <a:prstGeom prst="rect">
                      <a:avLst/>
                    </a:prstGeom>
                  </pic:spPr>
                </pic:pic>
              </a:graphicData>
            </a:graphic>
          </wp:inline>
        </w:drawing>
      </w:r>
    </w:p>
    <w:p w14:paraId="18A5595A" w14:textId="19F59401" w:rsidR="00242CE3" w:rsidRDefault="00290C47" w:rsidP="00290C47">
      <w:pPr>
        <w:pStyle w:val="Caption"/>
      </w:pPr>
      <w:bookmarkStart w:id="166" w:name="_Toc145711313"/>
      <w:r>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0</w:t>
      </w:r>
      <w:r w:rsidR="000A3FBA">
        <w:fldChar w:fldCharType="end"/>
      </w:r>
      <w:r>
        <w:t>. General idea of protecting LM317 against reverse current with a P-channel MOSFET</w:t>
      </w:r>
      <w:bookmarkEnd w:id="166"/>
    </w:p>
    <w:p w14:paraId="288143F8" w14:textId="77777777" w:rsidR="007D4A94" w:rsidRDefault="00F35FFF" w:rsidP="00A77B20">
      <w:pPr>
        <w:jc w:val="both"/>
        <w:rPr>
          <w:rFonts w:eastAsiaTheme="minorEastAsia"/>
        </w:rPr>
      </w:pPr>
      <w:r>
        <w:t xml:space="preserve">Next, </w:t>
      </w:r>
      <w:r w:rsidR="002D25F2">
        <w:t>the solution on how to turn on or off the MOSFET suitably is explored.</w:t>
      </w:r>
      <w:r w:rsidR="00164883">
        <w:t xml:space="preserve"> For a P-channel MOSFET, </w:t>
      </w:r>
      <w:r w:rsidR="00AE0D71">
        <w:t xml:space="preserve">it is turned on when </w:t>
      </w:r>
      <m:oMath>
        <m:sSub>
          <m:sSubPr>
            <m:ctrlPr>
              <w:rPr>
                <w:rFonts w:ascii="Cambria Math" w:hAnsi="Cambria Math"/>
                <w:i/>
              </w:rPr>
            </m:ctrlPr>
          </m:sSubPr>
          <m:e>
            <m:r>
              <w:rPr>
                <w:rFonts w:ascii="Cambria Math" w:hAnsi="Cambria Math"/>
              </w:rPr>
              <m:t>V</m:t>
            </m:r>
          </m:e>
          <m:sub>
            <m:r>
              <w:rPr>
                <w:rFonts w:ascii="Cambria Math" w:hAnsi="Cambria Math"/>
              </w:rPr>
              <m:t>G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S(th)</m:t>
            </m:r>
          </m:sub>
        </m:sSub>
      </m:oMath>
      <w:r w:rsidR="002D115B">
        <w:rPr>
          <w:rFonts w:eastAsiaTheme="minorEastAsia"/>
        </w:rPr>
        <w:t xml:space="preserve"> and vice versa.</w:t>
      </w:r>
      <w:r w:rsidR="002A6024">
        <w:rPr>
          <w:rFonts w:eastAsiaTheme="minorEastAsia"/>
        </w:rPr>
        <w:t xml:space="preserve"> </w:t>
      </w:r>
      <w:r w:rsidR="00F91685">
        <w:rPr>
          <w:rFonts w:eastAsiaTheme="minorEastAsia"/>
        </w:rPr>
        <w:t xml:space="preserve">The voltage </w:t>
      </w:r>
      <w:r w:rsidR="00DF6705">
        <w:rPr>
          <w:rFonts w:eastAsiaTheme="minorEastAsia"/>
        </w:rPr>
        <w:t xml:space="preserve">at the </w:t>
      </w:r>
      <w:r w:rsidR="00E16E6A">
        <w:rPr>
          <w:rFonts w:eastAsiaTheme="minorEastAsia"/>
        </w:rPr>
        <w:t xml:space="preserve">Gate is then heavily dependent on the voltage at the Drain and the Source. </w:t>
      </w:r>
      <w:r w:rsidR="00BA0D21">
        <w:rPr>
          <w:rFonts w:eastAsiaTheme="minorEastAsia"/>
        </w:rPr>
        <w:t xml:space="preserve">As a result, the </w:t>
      </w:r>
      <w:r w:rsidR="00A77B20">
        <w:rPr>
          <w:rFonts w:eastAsiaTheme="minorEastAsia"/>
        </w:rPr>
        <w:t xml:space="preserve">idea is to use a comparator. </w:t>
      </w:r>
      <w:r w:rsidR="00B625A1">
        <w:rPr>
          <w:rFonts w:eastAsiaTheme="minorEastAsia"/>
        </w:rPr>
        <w:t xml:space="preserve">Since there are 2 LM317s </w:t>
      </w:r>
      <w:r w:rsidR="000039AD">
        <w:rPr>
          <w:rFonts w:eastAsiaTheme="minorEastAsia"/>
        </w:rPr>
        <w:t>needing reserve current protection, a dual Op-Amp is put in use. Because of the behaviour</w:t>
      </w:r>
      <w:r w:rsidR="008348A5">
        <w:rPr>
          <w:rFonts w:eastAsiaTheme="minorEastAsia"/>
        </w:rPr>
        <w:t>s explored during the hardware design for the wind vane</w:t>
      </w:r>
      <w:r w:rsidR="002E3A6C">
        <w:rPr>
          <w:rFonts w:eastAsiaTheme="minorEastAsia"/>
        </w:rPr>
        <w:t xml:space="preserve">, an MCP6002-I/P OpAmp becomes the option. </w:t>
      </w:r>
    </w:p>
    <w:p w14:paraId="1B5CCE36" w14:textId="77777777" w:rsidR="004F0EDE" w:rsidRDefault="007D4A94" w:rsidP="00A77B20">
      <w:pPr>
        <w:jc w:val="both"/>
        <w:rPr>
          <w:rFonts w:eastAsiaTheme="minorEastAsia"/>
        </w:rPr>
      </w:pPr>
      <w:r>
        <w:rPr>
          <w:rFonts w:eastAsiaTheme="minorEastAsia"/>
        </w:rPr>
        <w:t xml:space="preserve">There are 2 cases to be taken into account </w:t>
      </w:r>
      <w:r w:rsidR="004F0EDE">
        <w:rPr>
          <w:rFonts w:eastAsiaTheme="minorEastAsia"/>
        </w:rPr>
        <w:t>when the physical connections are to be made:</w:t>
      </w:r>
    </w:p>
    <w:p w14:paraId="1A42C5A8" w14:textId="7ED5AFB4" w:rsidR="00290C47" w:rsidRDefault="004F0EDE" w:rsidP="004F0EDE">
      <w:pPr>
        <w:pStyle w:val="ListParagraph"/>
        <w:numPr>
          <w:ilvl w:val="0"/>
          <w:numId w:val="42"/>
        </w:numPr>
        <w:jc w:val="both"/>
      </w:pPr>
      <w:r>
        <w:t xml:space="preserve">When </w:t>
      </w:r>
      <w:r w:rsidR="00F46E51">
        <w:t>the output of the LM317 falls below 3.3V, the MOSFET must turn off</w:t>
      </w:r>
      <w:r w:rsidR="005953A5">
        <w:t xml:space="preserve"> to activate protection against reverse current.</w:t>
      </w:r>
    </w:p>
    <w:p w14:paraId="51AF4858" w14:textId="003CCA6C" w:rsidR="005953A5" w:rsidRDefault="005953A5" w:rsidP="004F0EDE">
      <w:pPr>
        <w:pStyle w:val="ListParagraph"/>
        <w:numPr>
          <w:ilvl w:val="0"/>
          <w:numId w:val="42"/>
        </w:numPr>
        <w:jc w:val="both"/>
      </w:pPr>
      <w:r>
        <w:t xml:space="preserve">When the output of the LM317 </w:t>
      </w:r>
      <w:r w:rsidR="00642EEA">
        <w:t xml:space="preserve">is 3.3V, the MOSFET turns on the </w:t>
      </w:r>
      <w:r w:rsidR="005C6965">
        <w:t xml:space="preserve">merge </w:t>
      </w:r>
      <w:r w:rsidR="00C509FB">
        <w:t>the LM317 output with the +3.3V bus.</w:t>
      </w:r>
    </w:p>
    <w:p w14:paraId="02B8E6B2" w14:textId="01731F62" w:rsidR="00C509FB" w:rsidRDefault="00336F3E" w:rsidP="00C509FB">
      <w:pPr>
        <w:jc w:val="both"/>
      </w:pPr>
      <w:r>
        <w:t>In the first case</w:t>
      </w:r>
      <w:r w:rsidR="002264FC">
        <w:t xml:space="preserve">, </w:t>
      </w:r>
      <w:r w:rsidR="00FF4CD6">
        <w:t>the input voltage at the Gate V</w:t>
      </w:r>
      <w:r w:rsidR="00FF4CD6">
        <w:rPr>
          <w:vertAlign w:val="subscript"/>
        </w:rPr>
        <w:t>G</w:t>
      </w:r>
      <w:r w:rsidR="00FF4CD6">
        <w:t xml:space="preserve"> must be equal or greater than the input voltage </w:t>
      </w:r>
      <w:r w:rsidR="00677CF6">
        <w:t>at the Source V</w:t>
      </w:r>
      <w:r w:rsidR="00677CF6">
        <w:rPr>
          <w:vertAlign w:val="subscript"/>
        </w:rPr>
        <w:t>S</w:t>
      </w:r>
      <w:r w:rsidR="00677CF6">
        <w:t xml:space="preserve">, which means for the Op-Amp, </w:t>
      </w:r>
      <m:oMath>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m:t>
            </m:r>
          </m:sub>
        </m:sSub>
      </m:oMath>
      <w:r w:rsidR="0042014A">
        <w:rPr>
          <w:rFonts w:eastAsiaTheme="minorEastAsia"/>
        </w:rPr>
        <w:t>.</w:t>
      </w:r>
      <w:r w:rsidR="00B068AC">
        <w:rPr>
          <w:rFonts w:eastAsiaTheme="minorEastAsia"/>
        </w:rPr>
        <w:t xml:space="preserve"> In the second case, </w:t>
      </w:r>
      <w:r w:rsidR="00B068AC">
        <w:t>the input voltage at the Gate V</w:t>
      </w:r>
      <w:r w:rsidR="00B068AC">
        <w:rPr>
          <w:vertAlign w:val="subscript"/>
        </w:rPr>
        <w:t>G</w:t>
      </w:r>
      <w:r w:rsidR="00B068AC">
        <w:t xml:space="preserve"> must be lower than the input voltage at the Source V</w:t>
      </w:r>
      <w:r w:rsidR="00B068AC">
        <w:rPr>
          <w:vertAlign w:val="subscript"/>
        </w:rPr>
        <w:t>S</w:t>
      </w:r>
      <w:r w:rsidR="00B068AC">
        <w:t>, which could be obtained by</w:t>
      </w:r>
      <w:r w:rsidR="00941CD6">
        <w:t xml:space="preserve"> a 0-V output by the Op-Amp.</w:t>
      </w:r>
      <w:r w:rsidR="00EB467E">
        <w:t xml:space="preserve"> A viable solution for </w:t>
      </w:r>
      <w:r w:rsidR="00A5595E">
        <w:t>this problem is to pull the inverting pins of the Op-Amp</w:t>
      </w:r>
      <w:r w:rsidR="007E54C3">
        <w:t xml:space="preserve"> to the +3.3V bus, while the non-inverting pins are wired to the respective </w:t>
      </w:r>
      <w:r w:rsidR="000D22BB">
        <w:t>output of the LM317 it protects.</w:t>
      </w:r>
      <w:r w:rsidR="00D15825">
        <w:t xml:space="preserve"> </w:t>
      </w:r>
      <w:r w:rsidR="008C07F0">
        <w:t>Last but not least, t</w:t>
      </w:r>
      <w:r w:rsidR="00D15825">
        <w:t>he MCP6002-I/P Op-Amp</w:t>
      </w:r>
      <w:r w:rsidR="008C07F0">
        <w:t xml:space="preserve"> is powered directly by the +3.3V </w:t>
      </w:r>
      <w:r w:rsidR="00E655B6">
        <w:t>bus, and a 100-</w:t>
      </w:r>
      <w:r w:rsidR="00E655B6">
        <w:rPr>
          <w:rFonts w:cs="Times New Roman"/>
        </w:rPr>
        <w:t>Ω</w:t>
      </w:r>
      <w:r w:rsidR="00E655B6">
        <w:t xml:space="preserve"> resistor is put between the output of each Op-Amp </w:t>
      </w:r>
      <w:r w:rsidR="002C09C9">
        <w:t>channel and its corresponding P-channel MOSFET</w:t>
      </w:r>
      <w:r w:rsidR="00001D67">
        <w:t xml:space="preserve"> to protect the MOSFETs</w:t>
      </w:r>
      <w:r w:rsidR="002C09C9">
        <w:t>. The P-channel MOSFET</w:t>
      </w:r>
      <w:r w:rsidR="00657EBA">
        <w:t>s are chosen to be IRF9540 due to its availability</w:t>
      </w:r>
      <w:r w:rsidR="000A3FBA">
        <w:t>.</w:t>
      </w:r>
    </w:p>
    <w:p w14:paraId="45DF364B" w14:textId="77777777" w:rsidR="000A3FBA" w:rsidRDefault="000A3FBA" w:rsidP="000A3FBA">
      <w:pPr>
        <w:keepNext/>
        <w:jc w:val="center"/>
      </w:pPr>
      <w:r>
        <w:lastRenderedPageBreak/>
        <w:drawing>
          <wp:inline distT="0" distB="0" distL="0" distR="0" wp14:anchorId="5AF292A6" wp14:editId="47312F40">
            <wp:extent cx="6120130" cy="3163570"/>
            <wp:effectExtent l="0" t="0" r="0" b="0"/>
            <wp:docPr id="1062284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84015" name=""/>
                    <pic:cNvPicPr/>
                  </pic:nvPicPr>
                  <pic:blipFill>
                    <a:blip r:embed="rId91"/>
                    <a:stretch>
                      <a:fillRect/>
                    </a:stretch>
                  </pic:blipFill>
                  <pic:spPr>
                    <a:xfrm>
                      <a:off x="0" y="0"/>
                      <a:ext cx="6120130" cy="3163570"/>
                    </a:xfrm>
                    <a:prstGeom prst="rect">
                      <a:avLst/>
                    </a:prstGeom>
                  </pic:spPr>
                </pic:pic>
              </a:graphicData>
            </a:graphic>
          </wp:inline>
        </w:drawing>
      </w:r>
    </w:p>
    <w:p w14:paraId="4BD48C54" w14:textId="25CDC1DA" w:rsidR="00FC3329" w:rsidRPr="006C3192" w:rsidRDefault="000A3FBA" w:rsidP="00AA06D7">
      <w:pPr>
        <w:pStyle w:val="Caption"/>
      </w:pPr>
      <w:bookmarkStart w:id="167" w:name="_Toc145711314"/>
      <w:r>
        <w:t xml:space="preserve">Figure </w:t>
      </w:r>
      <w:r>
        <w:fldChar w:fldCharType="begin"/>
      </w:r>
      <w:r>
        <w:instrText xml:space="preserve"> STYLEREF 1 \s </w:instrText>
      </w:r>
      <w:r>
        <w:fldChar w:fldCharType="separate"/>
      </w:r>
      <w:r w:rsidR="00FB1E93">
        <w:t>3</w:t>
      </w:r>
      <w:r>
        <w:fldChar w:fldCharType="end"/>
      </w:r>
      <w:r>
        <w:noBreakHyphen/>
      </w:r>
      <w:r>
        <w:fldChar w:fldCharType="begin"/>
      </w:r>
      <w:r>
        <w:instrText xml:space="preserve"> SEQ Figure \* ARABIC \s 1 </w:instrText>
      </w:r>
      <w:r>
        <w:fldChar w:fldCharType="separate"/>
      </w:r>
      <w:r w:rsidR="00FB1E93">
        <w:t>31</w:t>
      </w:r>
      <w:r>
        <w:fldChar w:fldCharType="end"/>
      </w:r>
      <w:r>
        <w:t xml:space="preserve">. </w:t>
      </w:r>
      <w:r w:rsidR="00AC52AC">
        <w:t>Powering circuit for the Autonomous Wireless Agrometeorology Station</w:t>
      </w:r>
      <w:bookmarkEnd w:id="167"/>
    </w:p>
    <w:p w14:paraId="0B9AB8F7" w14:textId="77777777" w:rsidR="008373EA" w:rsidRPr="00B2564A" w:rsidRDefault="008373EA" w:rsidP="000D6016">
      <w:pPr>
        <w:pStyle w:val="Heading2"/>
      </w:pPr>
      <w:bookmarkStart w:id="168" w:name="_Toc145709118"/>
      <w:r w:rsidRPr="00B2564A">
        <w:t xml:space="preserve">Gateway and </w:t>
      </w:r>
      <w:r w:rsidR="004B4964" w:rsidRPr="00B2564A">
        <w:t>Server</w:t>
      </w:r>
      <w:bookmarkEnd w:id="168"/>
    </w:p>
    <w:p w14:paraId="3FAB5140" w14:textId="2244C870" w:rsidR="00305D22" w:rsidRPr="00B2564A" w:rsidRDefault="00305D22" w:rsidP="00305D22">
      <w:pPr>
        <w:pStyle w:val="Heading5"/>
        <w:spacing w:after="240"/>
      </w:pPr>
      <w:r w:rsidRPr="00B2564A">
        <w:t>Hardware design</w:t>
      </w:r>
    </w:p>
    <w:p w14:paraId="5732CF5B" w14:textId="00121883"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00FB1E93">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FB1E93">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FB1E93" w:rsidRPr="00B2564A">
        <w:t xml:space="preserve">Figure </w:t>
      </w:r>
      <w:r w:rsidR="00FB1E93">
        <w:t>3</w:t>
      </w:r>
      <w:r w:rsidR="00FB1E93">
        <w:noBreakHyphen/>
        <w:t>32</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7A1B3A">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80]","plainTextFormattedCitation":"[80]","previouslyFormattedCitation":"[80]"},"properties":{"noteIndex":0},"schema":"https://github.com/citation-style-language/schema/raw/master/csl-citation.json"}</w:instrText>
      </w:r>
      <w:r w:rsidR="00EF1E19" w:rsidRPr="00B2564A">
        <w:fldChar w:fldCharType="separate"/>
      </w:r>
      <w:r w:rsidR="007F3320" w:rsidRPr="007F3320">
        <w:t>[80]</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92"/>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33F5BD8C" w:rsidR="002B0D1C" w:rsidRPr="00B2564A" w:rsidRDefault="00305D22" w:rsidP="00E70C79">
      <w:pPr>
        <w:pStyle w:val="Caption"/>
      </w:pPr>
      <w:bookmarkStart w:id="169" w:name="_Ref145494917"/>
      <w:bookmarkStart w:id="170" w:name="_Toc145711315"/>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2</w:t>
      </w:r>
      <w:r w:rsidR="000A3FBA">
        <w:fldChar w:fldCharType="end"/>
      </w:r>
      <w:bookmarkEnd w:id="169"/>
      <w:r w:rsidRPr="00B2564A">
        <w:t xml:space="preserve">. </w:t>
      </w:r>
      <w:r w:rsidR="00036688" w:rsidRPr="00B2564A">
        <w:t>Hardware setup for the gateway</w:t>
      </w:r>
      <w:bookmarkEnd w:id="170"/>
    </w:p>
    <w:p w14:paraId="1373A35F" w14:textId="77777777" w:rsidR="002B0D1C" w:rsidRPr="00B2564A" w:rsidRDefault="002B0D1C" w:rsidP="002B0D1C">
      <w:pPr>
        <w:pStyle w:val="Heading5"/>
        <w:spacing w:after="240"/>
      </w:pPr>
      <w:r w:rsidRPr="00B2564A">
        <w:t>Software design</w:t>
      </w:r>
    </w:p>
    <w:p w14:paraId="70A80F80" w14:textId="5E2F4A81"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ESP8266 is not an officially supported microcontroller, the 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7A1B3A">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81]","plainTextFormattedCitation":"[81]","previouslyFormattedCitation":"[81]"},"properties":{"noteIndex":0},"schema":"https://github.com/citation-style-language/schema/raw/master/csl-citation.json"}</w:instrText>
      </w:r>
      <w:r w:rsidR="003E5457" w:rsidRPr="00B2564A">
        <w:fldChar w:fldCharType="separate"/>
      </w:r>
      <w:r w:rsidR="007F3320" w:rsidRPr="007F3320">
        <w:t>[81]</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79157348"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 xml:space="preserve">and the built-in LED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FB1E93" w:rsidRPr="00B2564A">
        <w:t xml:space="preserve">Figure </w:t>
      </w:r>
      <w:r w:rsidR="00FB1E93">
        <w:t>2</w:t>
      </w:r>
      <w:r w:rsidR="00FB1E93">
        <w:noBreakHyphen/>
        <w:t>22</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09508B55"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FB1E93" w:rsidRPr="00B2564A">
        <w:t xml:space="preserve">Figure </w:t>
      </w:r>
      <w:r w:rsidR="00FB1E93">
        <w:t>3</w:t>
      </w:r>
      <w:r w:rsidR="00FB1E93">
        <w:noBreakHyphen/>
        <w:t>33</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FB1E93" w:rsidRPr="00B2564A">
        <w:t xml:space="preserve">Figure </w:t>
      </w:r>
      <w:r w:rsidR="00FB1E93">
        <w:t>3</w:t>
      </w:r>
      <w:r w:rsidR="00FB1E93">
        <w:noBreakHyphen/>
        <w:t>32</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lastRenderedPageBreak/>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iFiClient client;</w:t>
      </w:r>
    </w:p>
    <w:p w14:paraId="32EE7FA0" w14:textId="77777777" w:rsidR="009C65C8" w:rsidRPr="00B2564A" w:rsidRDefault="009C65C8" w:rsidP="009C65C8">
      <w:pPr>
        <w:keepNext/>
        <w:shd w:val="clear" w:color="auto" w:fill="FFFFFF"/>
        <w:spacing w:before="240" w:line="285" w:lineRule="atLeast"/>
        <w:jc w:val="center"/>
      </w:pPr>
      <w:r w:rsidRPr="00B2564A">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93"/>
                    <a:stretch>
                      <a:fillRect/>
                    </a:stretch>
                  </pic:blipFill>
                  <pic:spPr>
                    <a:xfrm>
                      <a:off x="0" y="0"/>
                      <a:ext cx="6090350" cy="3702994"/>
                    </a:xfrm>
                    <a:prstGeom prst="rect">
                      <a:avLst/>
                    </a:prstGeom>
                  </pic:spPr>
                </pic:pic>
              </a:graphicData>
            </a:graphic>
          </wp:inline>
        </w:drawing>
      </w:r>
    </w:p>
    <w:p w14:paraId="02A2DC12" w14:textId="05D8DFC9" w:rsidR="009C65C8" w:rsidRPr="00B2564A" w:rsidRDefault="009C65C8" w:rsidP="00E70C79">
      <w:pPr>
        <w:pStyle w:val="Caption"/>
      </w:pPr>
      <w:bookmarkStart w:id="171" w:name="_Ref145579240"/>
      <w:bookmarkStart w:id="172" w:name="_Toc145711316"/>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3</w:t>
      </w:r>
      <w:r w:rsidR="000A3FBA">
        <w:fldChar w:fldCharType="end"/>
      </w:r>
      <w:bookmarkEnd w:id="171"/>
      <w:r w:rsidRPr="00B2564A">
        <w:t>. ThingSpeak</w:t>
      </w:r>
      <w:r w:rsidR="00AA7D89" w:rsidRPr="00B2564A">
        <w:t xml:space="preserve"> channel’s </w:t>
      </w:r>
      <w:r w:rsidR="00312003" w:rsidRPr="00B2564A">
        <w:t>“API Keys” tab</w:t>
      </w:r>
      <w:bookmarkEnd w:id="172"/>
    </w:p>
    <w:p w14:paraId="1D885315" w14:textId="6A19AB13"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FB1E93" w:rsidRPr="00B2564A">
        <w:t xml:space="preserve">Figure </w:t>
      </w:r>
      <w:r w:rsidR="00FB1E93">
        <w:t>3</w:t>
      </w:r>
      <w:r w:rsidR="00FB1E93">
        <w:noBreakHyphen/>
        <w:t>34</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1F7200DD"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FB1E93">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0C268BB4" w:rsidR="00E53C87" w:rsidRPr="00B2564A" w:rsidRDefault="00B0788C" w:rsidP="00E70C79">
      <w:pPr>
        <w:pStyle w:val="Caption"/>
        <w:rPr>
          <w:rFonts w:ascii="Consolas" w:eastAsia="Times New Roman" w:hAnsi="Consolas" w:cs="Times New Roman"/>
          <w:color w:val="000000"/>
          <w:sz w:val="21"/>
          <w:szCs w:val="21"/>
          <w:lang w:eastAsia="en-GB"/>
        </w:rPr>
      </w:pPr>
      <w:bookmarkStart w:id="173" w:name="_Ref145583299"/>
      <w:bookmarkStart w:id="174" w:name="_Toc145711317"/>
      <w:r w:rsidRPr="00B2564A">
        <w:t xml:space="preserve">Figure </w:t>
      </w:r>
      <w:r w:rsidR="000A3FBA">
        <w:fldChar w:fldCharType="begin"/>
      </w:r>
      <w:r w:rsidR="000A3FBA">
        <w:instrText xml:space="preserve"> STYLEREF 1 \s </w:instrText>
      </w:r>
      <w:r w:rsidR="000A3FBA">
        <w:fldChar w:fldCharType="separate"/>
      </w:r>
      <w:r w:rsidR="00FB1E93">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4</w:t>
      </w:r>
      <w:r w:rsidR="000A3FBA">
        <w:fldChar w:fldCharType="end"/>
      </w:r>
      <w:bookmarkEnd w:id="173"/>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74"/>
    </w:p>
    <w:p w14:paraId="7F4E0DFA" w14:textId="366217C2"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FB1E93" w:rsidRPr="00B2564A">
        <w:t xml:space="preserve">Figure </w:t>
      </w:r>
      <w:r w:rsidR="00FB1E93">
        <w:t>3</w:t>
      </w:r>
      <w:r w:rsidR="00FB1E93">
        <w:noBreakHyphen/>
        <w:t>34</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37B497B8"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and the received data is 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5E9AC192"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1] is the wind direction</w:t>
      </w:r>
      <w:r w:rsidR="007F0687" w:rsidRPr="00B2564A">
        <w:t>,</w:t>
      </w:r>
    </w:p>
    <w:p w14:paraId="58F2721F" w14:textId="7200E6DC"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2] is the wind speed</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46F0A34A"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5] is the relative humidity read by the BME280</w:t>
      </w:r>
      <w:r w:rsidR="007F0687" w:rsidRPr="00B2564A">
        <w:t>,</w:t>
      </w:r>
    </w:p>
    <w:p w14:paraId="249FCA40" w14:textId="18B529F9"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6] is the barometric pressur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7777777"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563B4A" w:rsidRPr="00B2564A">
        <w:t>22.5</w:t>
      </w:r>
      <w:r w:rsidR="00D94971" w:rsidRPr="00B2564A">
        <w:t>,</w:t>
      </w:r>
      <w:r w:rsidR="00563B4A" w:rsidRPr="00B2564A">
        <w:t>4.44,</w:t>
      </w:r>
      <w:r w:rsidR="000B2A67" w:rsidRPr="00B2564A">
        <w:t>29.1,28.8,</w:t>
      </w:r>
      <w:r w:rsidR="00524E9A" w:rsidRPr="00B2564A">
        <w:t>75,1001.4,</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7B9B4702" w14:textId="579BF0B3" w:rsidR="00A33479"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w:t>
      </w:r>
      <w:r w:rsidR="00DD0368" w:rsidRPr="00B2564A">
        <w:t xml:space="preserve"> estimated to be</w:t>
      </w:r>
      <w:r w:rsidRPr="00B2564A">
        <w:t xml:space="preserve"> 75 %RH.</w:t>
      </w:r>
    </w:p>
    <w:p w14:paraId="5A28AF7E" w14:textId="77777777" w:rsidR="00DD0368"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4D0A04">
      <w:pPr>
        <w:pStyle w:val="Heading1"/>
        <w:numPr>
          <w:ilvl w:val="0"/>
          <w:numId w:val="27"/>
        </w:numPr>
      </w:pPr>
      <w:bookmarkStart w:id="175" w:name="_Toc145709119"/>
      <w:r w:rsidRPr="00B2564A">
        <w:lastRenderedPageBreak/>
        <w:t>Experimental Characterisation</w:t>
      </w:r>
      <w:bookmarkEnd w:id="175"/>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0D6016">
      <w:pPr>
        <w:pStyle w:val="Heading2"/>
      </w:pPr>
      <w:bookmarkStart w:id="176" w:name="_Ref145430612"/>
      <w:bookmarkStart w:id="177" w:name="_Toc145709120"/>
      <w:r w:rsidRPr="00B2564A">
        <w:t>Anemometer</w:t>
      </w:r>
      <w:bookmarkEnd w:id="176"/>
      <w:bookmarkEnd w:id="177"/>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95">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600F0869" w:rsidR="004E2DA9" w:rsidRPr="00B2564A" w:rsidRDefault="006D4F9E" w:rsidP="00E70C79">
      <w:pPr>
        <w:pStyle w:val="Caption"/>
      </w:pPr>
      <w:bookmarkStart w:id="178" w:name="_Toc145711318"/>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w:t>
      </w:r>
      <w:r w:rsidR="000A3FBA">
        <w:fldChar w:fldCharType="end"/>
      </w:r>
      <w:r w:rsidRPr="00B2564A">
        <w:t xml:space="preserve">. </w:t>
      </w:r>
      <w:r w:rsidR="00A02501" w:rsidRPr="00B2564A">
        <w:t xml:space="preserve">Axial Fan Module MFP107 by TecQuipment </w:t>
      </w:r>
      <w:r w:rsidR="00A02501" w:rsidRPr="00B2564A">
        <w:fldChar w:fldCharType="begin" w:fldLock="1"/>
      </w:r>
      <w:r w:rsidR="007A1B3A">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82]","plainTextFormattedCitation":"[82]","previouslyFormattedCitation":"[82]"},"properties":{"noteIndex":0},"schema":"https://github.com/citation-style-language/schema/raw/master/csl-citation.json"}</w:instrText>
      </w:r>
      <w:r w:rsidR="00A02501" w:rsidRPr="00B2564A">
        <w:fldChar w:fldCharType="separate"/>
      </w:r>
      <w:r w:rsidR="007F3320" w:rsidRPr="007F3320">
        <w:t>[82]</w:t>
      </w:r>
      <w:bookmarkEnd w:id="178"/>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B2564A"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B2564A" w:rsidRDefault="00870E35" w:rsidP="00D00990">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B2564A" w:rsidRDefault="00870E35" w:rsidP="00D00990">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B2564A" w:rsidRDefault="00870E35" w:rsidP="00D00990">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B2564A" w:rsidRDefault="00870E35" w:rsidP="00D00990">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B2564A" w:rsidRDefault="00870E35" w:rsidP="00D00990">
            <w:pPr>
              <w:spacing w:after="0"/>
              <w:ind w:right="130"/>
              <w:jc w:val="right"/>
              <w:rPr>
                <w:b/>
                <w:bCs/>
                <w:color w:val="000000"/>
              </w:rPr>
            </w:pPr>
            <w:r w:rsidRPr="00B2564A">
              <w:rPr>
                <w:b/>
                <w:bCs/>
                <w:color w:val="000000"/>
              </w:rPr>
              <w:t>T = 20 s</w:t>
            </w:r>
          </w:p>
        </w:tc>
      </w:tr>
      <w:tr w:rsidR="00870E35" w:rsidRPr="00B2564A"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B2564A" w:rsidRDefault="00870E35" w:rsidP="00D00990">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B2564A" w:rsidRDefault="00870E35" w:rsidP="00D00990">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B2564A" w:rsidRDefault="00870E35" w:rsidP="00D00990">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B2564A" w:rsidRDefault="00870E35" w:rsidP="00D00990">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B2564A" w:rsidRDefault="00870E35" w:rsidP="00D00990">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870E35" w:rsidRPr="00B2564A"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B2564A" w:rsidRDefault="00870E35" w:rsidP="00D00990">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B2564A" w:rsidRDefault="00870E35" w:rsidP="00D00990">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B2564A" w:rsidRDefault="00870E35" w:rsidP="00D00990">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B2564A" w:rsidRDefault="00870E35" w:rsidP="00D00990">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B2564A" w:rsidRDefault="00870E35" w:rsidP="00D00990">
            <w:pPr>
              <w:spacing w:after="0"/>
              <w:ind w:right="130"/>
              <w:jc w:val="right"/>
              <w:rPr>
                <w:color w:val="000000"/>
              </w:rPr>
            </w:pPr>
            <w:r w:rsidRPr="00B2564A">
              <w:rPr>
                <w:color w:val="000000"/>
              </w:rPr>
              <w:t>15.60199386</w:t>
            </w:r>
          </w:p>
        </w:tc>
      </w:tr>
      <w:tr w:rsidR="00870E35" w:rsidRPr="00B2564A"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B2564A" w:rsidRDefault="00870E35" w:rsidP="00D00990">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B2564A" w:rsidRDefault="00870E35" w:rsidP="00D00990">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B2564A" w:rsidRDefault="00870E35" w:rsidP="00D00990">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B2564A" w:rsidRDefault="00870E35" w:rsidP="00D00990">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B2564A" w:rsidRDefault="00870E35" w:rsidP="00D00990">
            <w:pPr>
              <w:spacing w:after="0"/>
              <w:ind w:right="130"/>
              <w:jc w:val="right"/>
              <w:rPr>
                <w:color w:val="000000"/>
              </w:rPr>
            </w:pPr>
            <w:r w:rsidRPr="00B2564A">
              <w:rPr>
                <w:color w:val="000000"/>
              </w:rPr>
              <w:t>9.110896948</w:t>
            </w:r>
          </w:p>
        </w:tc>
      </w:tr>
      <w:tr w:rsidR="00870E35" w:rsidRPr="00B2564A"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B2564A" w:rsidRDefault="00870E35" w:rsidP="00D00990">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B2564A" w:rsidRDefault="00870E35" w:rsidP="00D00990">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B2564A" w:rsidRDefault="00870E35" w:rsidP="00D00990">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B2564A" w:rsidRDefault="00870E35" w:rsidP="00D00990">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B2564A" w:rsidRDefault="00870E35" w:rsidP="00D00990">
            <w:pPr>
              <w:spacing w:after="0"/>
              <w:ind w:right="130"/>
              <w:jc w:val="right"/>
              <w:rPr>
                <w:color w:val="000000"/>
              </w:rPr>
            </w:pPr>
            <w:r w:rsidRPr="00B2564A">
              <w:rPr>
                <w:color w:val="000000"/>
              </w:rPr>
              <w:t>5.734032014</w:t>
            </w:r>
          </w:p>
        </w:tc>
      </w:tr>
      <w:tr w:rsidR="00870E35" w:rsidRPr="00B2564A"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B2564A" w:rsidRDefault="00870E35" w:rsidP="00D00990">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B2564A" w:rsidRDefault="00870E35" w:rsidP="00D00990">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B2564A" w:rsidRDefault="00870E35" w:rsidP="00D00990">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B2564A" w:rsidRDefault="00870E35" w:rsidP="00D00990">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B2564A" w:rsidRDefault="00870E35" w:rsidP="00D00990">
            <w:pPr>
              <w:spacing w:after="0"/>
              <w:ind w:right="130"/>
              <w:jc w:val="right"/>
              <w:rPr>
                <w:color w:val="000000"/>
              </w:rPr>
            </w:pPr>
            <w:r w:rsidRPr="00B2564A">
              <w:rPr>
                <w:color w:val="000000"/>
              </w:rPr>
              <w:t>4.168689601</w:t>
            </w:r>
          </w:p>
        </w:tc>
      </w:tr>
      <w:tr w:rsidR="00870E35" w:rsidRPr="00B2564A"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B2564A" w:rsidRDefault="00870E35" w:rsidP="00D00990">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B2564A" w:rsidRDefault="00870E35" w:rsidP="00D00990">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B2564A" w:rsidRDefault="00870E35" w:rsidP="00D00990">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B2564A" w:rsidRDefault="00870E35" w:rsidP="00D00990">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B2564A" w:rsidRDefault="00870E35" w:rsidP="00D00990">
            <w:pPr>
              <w:spacing w:after="0"/>
              <w:ind w:right="130"/>
              <w:jc w:val="right"/>
              <w:rPr>
                <w:color w:val="000000"/>
              </w:rPr>
            </w:pPr>
            <w:r w:rsidRPr="00B2564A">
              <w:rPr>
                <w:color w:val="000000"/>
              </w:rPr>
              <w:t>3.566765976</w:t>
            </w:r>
          </w:p>
        </w:tc>
      </w:tr>
      <w:tr w:rsidR="00870E35" w:rsidRPr="00B2564A"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B2564A" w:rsidRDefault="00870E35" w:rsidP="00D00990">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B2564A" w:rsidRDefault="00870E35" w:rsidP="00D00990">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B2564A" w:rsidRDefault="00870E35" w:rsidP="00D00990">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B2564A" w:rsidRDefault="00870E35" w:rsidP="00D00990">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B2564A" w:rsidRDefault="00870E35" w:rsidP="00D00990">
            <w:pPr>
              <w:spacing w:after="0"/>
              <w:ind w:right="130"/>
              <w:jc w:val="right"/>
              <w:rPr>
                <w:color w:val="000000"/>
              </w:rPr>
            </w:pPr>
            <w:r w:rsidRPr="00B2564A">
              <w:rPr>
                <w:color w:val="000000"/>
              </w:rPr>
              <w:t>2.88336987</w:t>
            </w:r>
          </w:p>
        </w:tc>
      </w:tr>
      <w:tr w:rsidR="00870E35" w:rsidRPr="00B2564A"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B2564A" w:rsidRDefault="00870E35" w:rsidP="00D00990">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B2564A" w:rsidRDefault="00870E35" w:rsidP="00D00990">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B2564A" w:rsidRDefault="00870E35" w:rsidP="00D00990">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B2564A" w:rsidRDefault="00870E35" w:rsidP="00D00990">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B2564A" w:rsidRDefault="00870E35" w:rsidP="00D00990">
            <w:pPr>
              <w:spacing w:after="0"/>
              <w:ind w:right="130"/>
              <w:jc w:val="right"/>
              <w:rPr>
                <w:color w:val="000000"/>
              </w:rPr>
            </w:pPr>
            <w:r w:rsidRPr="00B2564A">
              <w:rPr>
                <w:color w:val="000000"/>
              </w:rPr>
              <w:t>2.743766068</w:t>
            </w:r>
          </w:p>
        </w:tc>
      </w:tr>
      <w:tr w:rsidR="00870E35" w:rsidRPr="00B2564A"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B2564A" w:rsidRDefault="00870E35" w:rsidP="00D00990">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B2564A" w:rsidRDefault="00870E35" w:rsidP="00D00990">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B2564A" w:rsidRDefault="00870E35" w:rsidP="00D00990">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B2564A" w:rsidRDefault="00870E35" w:rsidP="00D00990">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B2564A" w:rsidRDefault="00870E35" w:rsidP="00D00990">
            <w:pPr>
              <w:spacing w:after="0"/>
              <w:ind w:right="130"/>
              <w:jc w:val="right"/>
              <w:rPr>
                <w:color w:val="000000"/>
              </w:rPr>
            </w:pPr>
            <w:r w:rsidRPr="00B2564A">
              <w:rPr>
                <w:color w:val="000000"/>
              </w:rPr>
              <w:t>2.611025613</w:t>
            </w:r>
          </w:p>
        </w:tc>
      </w:tr>
      <w:tr w:rsidR="00870E35" w:rsidRPr="00B2564A"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B2564A" w:rsidRDefault="00870E35" w:rsidP="00D00990">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B2564A" w:rsidRDefault="00870E35" w:rsidP="00D00990">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B2564A" w:rsidRDefault="00870E35" w:rsidP="00D00990">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B2564A" w:rsidRDefault="00870E35" w:rsidP="00D00990">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B2564A" w:rsidRDefault="00870E35" w:rsidP="00D00990">
            <w:pPr>
              <w:spacing w:after="0"/>
              <w:ind w:right="130"/>
              <w:jc w:val="right"/>
              <w:rPr>
                <w:color w:val="000000"/>
              </w:rPr>
            </w:pPr>
            <w:r w:rsidRPr="00B2564A">
              <w:rPr>
                <w:color w:val="000000"/>
              </w:rPr>
              <w:t>2.455639733</w:t>
            </w:r>
          </w:p>
        </w:tc>
      </w:tr>
      <w:tr w:rsidR="00870E35" w:rsidRPr="00B2564A"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B2564A" w:rsidRDefault="00870E35" w:rsidP="00D00990">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B2564A" w:rsidRDefault="00870E35" w:rsidP="00D00990">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B2564A" w:rsidRDefault="00870E35" w:rsidP="00D00990">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B2564A" w:rsidRDefault="00870E35" w:rsidP="00D00990">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B2564A" w:rsidRDefault="00870E35" w:rsidP="00D00990">
            <w:pPr>
              <w:spacing w:after="0"/>
              <w:ind w:right="130"/>
              <w:jc w:val="right"/>
              <w:rPr>
                <w:color w:val="000000"/>
              </w:rPr>
            </w:pPr>
            <w:r w:rsidRPr="00B2564A">
              <w:rPr>
                <w:color w:val="000000"/>
              </w:rPr>
              <w:t>2.559196658</w:t>
            </w:r>
          </w:p>
        </w:tc>
      </w:tr>
      <w:tr w:rsidR="00870E35" w:rsidRPr="00B2564A"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B2564A" w:rsidRDefault="00870E35" w:rsidP="00D00990">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B2564A" w:rsidRDefault="00870E35" w:rsidP="00D00990">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B2564A" w:rsidRDefault="00870E35" w:rsidP="00D00990">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B2564A" w:rsidRDefault="00870E35" w:rsidP="00D00990">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B2564A" w:rsidRDefault="00870E35" w:rsidP="00D00990">
            <w:pPr>
              <w:spacing w:after="0"/>
              <w:ind w:right="130"/>
              <w:jc w:val="right"/>
              <w:rPr>
                <w:color w:val="000000"/>
              </w:rPr>
            </w:pPr>
            <w:r w:rsidRPr="00B2564A">
              <w:rPr>
                <w:color w:val="000000"/>
              </w:rPr>
              <w:t>2.394167855</w:t>
            </w:r>
          </w:p>
        </w:tc>
      </w:tr>
      <w:tr w:rsidR="00870E35" w:rsidRPr="00B2564A"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B2564A" w:rsidRDefault="00870E35" w:rsidP="00D00990">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B2564A" w:rsidRDefault="00870E35" w:rsidP="00D00990">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B2564A" w:rsidRDefault="00870E35" w:rsidP="00D00990">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B2564A" w:rsidRDefault="00870E35" w:rsidP="00D00990">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B2564A" w:rsidRDefault="00870E35" w:rsidP="00D00990">
            <w:pPr>
              <w:spacing w:after="0"/>
              <w:ind w:right="130"/>
              <w:jc w:val="right"/>
              <w:rPr>
                <w:color w:val="000000"/>
              </w:rPr>
            </w:pPr>
            <w:r w:rsidRPr="00B2564A">
              <w:rPr>
                <w:color w:val="000000"/>
              </w:rPr>
              <w:t>2.213538558</w:t>
            </w:r>
          </w:p>
        </w:tc>
      </w:tr>
      <w:tr w:rsidR="00870E35" w:rsidRPr="00B2564A"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B2564A" w:rsidRDefault="00870E35" w:rsidP="00D00990">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B2564A" w:rsidRDefault="00870E35" w:rsidP="00D00990">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B2564A" w:rsidRDefault="00870E35" w:rsidP="00D00990">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B2564A" w:rsidRDefault="00870E35" w:rsidP="00D00990">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B2564A" w:rsidRDefault="00870E35" w:rsidP="00D00990">
            <w:pPr>
              <w:spacing w:after="0"/>
              <w:ind w:right="130"/>
              <w:jc w:val="right"/>
              <w:rPr>
                <w:color w:val="000000"/>
              </w:rPr>
            </w:pPr>
            <w:r w:rsidRPr="00B2564A">
              <w:rPr>
                <w:color w:val="000000"/>
              </w:rPr>
              <w:t>2.200587369</w:t>
            </w:r>
          </w:p>
        </w:tc>
      </w:tr>
    </w:tbl>
    <w:p w14:paraId="02810A65" w14:textId="1F1ED037" w:rsidR="003638BF" w:rsidRPr="00B2564A" w:rsidRDefault="009935AD" w:rsidP="00E70C79">
      <w:pPr>
        <w:pStyle w:val="Caption"/>
      </w:pPr>
      <w:bookmarkStart w:id="179" w:name="_Ref145328805"/>
      <w:bookmarkStart w:id="180" w:name="_Toc14570907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1</w:t>
      </w:r>
      <w:r w:rsidR="003D7D62" w:rsidRPr="00B2564A">
        <w:fldChar w:fldCharType="end"/>
      </w:r>
      <w:bookmarkEnd w:id="179"/>
      <w:r w:rsidRPr="00B2564A">
        <w:t>. Ane</w:t>
      </w:r>
      <w:r w:rsidR="00CA0405" w:rsidRPr="00CA0405">
        <w:t>wheel of time</w:t>
      </w:r>
      <w:r w:rsidRPr="00B2564A">
        <w:t xml:space="preserve">mometer </w:t>
      </w:r>
      <w:r w:rsidR="00D8554D" w:rsidRPr="00B2564A">
        <w:t>test data with the Axial Fan Module MFP107</w:t>
      </w:r>
      <w:bookmarkEnd w:id="180"/>
    </w:p>
    <w:p w14:paraId="5D9E6A04" w14:textId="17223A80" w:rsidR="00AD450A" w:rsidRPr="00B2564A" w:rsidRDefault="00AD450A" w:rsidP="00AD450A">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6D7E2B9" w14:textId="6E850C30" w:rsidR="001551A2" w:rsidRPr="00B2564A" w:rsidRDefault="0022112E" w:rsidP="00E70C79">
      <w:pPr>
        <w:pStyle w:val="Caption"/>
      </w:pPr>
      <w:bookmarkStart w:id="181" w:name="_Toc145711319"/>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w:t>
      </w:r>
      <w:r w:rsidR="000A3FBA">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81"/>
    </w:p>
    <w:p w14:paraId="7457D900" w14:textId="77777777" w:rsidR="008309BD" w:rsidRPr="00B2564A" w:rsidRDefault="008309BD" w:rsidP="008309BD">
      <w:pPr>
        <w:keepNext/>
        <w:jc w:val="center"/>
      </w:pPr>
      <w:r w:rsidRPr="00B2564A">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403F45D3" w14:textId="4BCBB8BA" w:rsidR="005B285E" w:rsidRPr="00B2564A" w:rsidRDefault="008309BD" w:rsidP="00E70C79">
      <w:pPr>
        <w:pStyle w:val="Caption"/>
      </w:pPr>
      <w:bookmarkStart w:id="182" w:name="_Ref145324379"/>
      <w:bookmarkStart w:id="183" w:name="_Toc145711320"/>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3</w:t>
      </w:r>
      <w:r w:rsidR="000A3FBA">
        <w:fldChar w:fldCharType="end"/>
      </w:r>
      <w:bookmarkEnd w:id="182"/>
      <w:r w:rsidRPr="00B2564A">
        <w:t>. Wind speed factor</w:t>
      </w:r>
      <w:r w:rsidR="00996A34" w:rsidRPr="00B2564A">
        <w:t xml:space="preserve">s by the read wind speed </w:t>
      </w:r>
      <w:r w:rsidR="004731AF" w:rsidRPr="00B2564A">
        <w:t>from the anemometer</w:t>
      </w:r>
      <w:bookmarkEnd w:id="183"/>
    </w:p>
    <w:p w14:paraId="43A60847" w14:textId="6BBBF47C"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FB1E93" w:rsidRPr="00B2564A">
        <w:t xml:space="preserve">Figure </w:t>
      </w:r>
      <w:r w:rsidR="00FB1E93">
        <w:t>4</w:t>
      </w:r>
      <w:r w:rsidR="00FB1E93">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CA0405"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50FAC819" w:rsidR="00CF26F0" w:rsidRPr="00B2564A" w:rsidRDefault="00CF26F0" w:rsidP="006E538F">
            <w:pPr>
              <w:jc w:val="center"/>
            </w:pPr>
            <w:r w:rsidRPr="00B2564A">
              <w:t>(</w:t>
            </w:r>
            <w:bookmarkStart w:id="184" w:name="Is"/>
            <w:bookmarkStart w:id="185" w:name="ModelForF"/>
            <w:r w:rsidRPr="00B2564A">
              <w:fldChar w:fldCharType="begin"/>
            </w:r>
            <w:r w:rsidRPr="00B2564A">
              <w:instrText xml:space="preserve"> SEQ Eq \* MERGEFORMAT </w:instrText>
            </w:r>
            <w:r w:rsidRPr="00B2564A">
              <w:fldChar w:fldCharType="separate"/>
            </w:r>
            <w:r w:rsidR="00FB1E93">
              <w:t>3</w:t>
            </w:r>
            <w:r w:rsidRPr="00B2564A">
              <w:fldChar w:fldCharType="end"/>
            </w:r>
            <w:bookmarkEnd w:id="184"/>
            <w:bookmarkEnd w:id="185"/>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CA0405"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15891B52" w:rsidR="00AC15CF" w:rsidRPr="00B2564A" w:rsidRDefault="000F3342">
      <w:pPr>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FB1E93" w:rsidRPr="00B2564A">
        <w:t xml:space="preserve">Figure </w:t>
      </w:r>
      <w:r w:rsidR="00FB1E93">
        <w:t>4</w:t>
      </w:r>
      <w:r w:rsidR="00FB1E93">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FB1E93">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FB1E93" w:rsidRPr="00B2564A">
        <w:t xml:space="preserve">Table </w:t>
      </w:r>
      <w:r w:rsidR="00FB1E93">
        <w:t>4</w:t>
      </w:r>
      <w:r w:rsidR="00FB1E93" w:rsidRPr="00B2564A">
        <w:noBreakHyphen/>
      </w:r>
      <w:r w:rsidR="00FB1E93">
        <w:t>1</w:t>
      </w:r>
      <w:r w:rsidR="005976DD" w:rsidRPr="00B2564A">
        <w:rPr>
          <w:rFonts w:eastAsiaTheme="minorEastAsia"/>
        </w:rPr>
        <w:fldChar w:fldCharType="end"/>
      </w:r>
      <w:r w:rsidR="005976DD" w:rsidRPr="00B2564A">
        <w:rPr>
          <w:rFonts w:eastAsiaTheme="minorEastAsia"/>
        </w:rPr>
        <w:t>.</w:t>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98"/>
                    <a:stretch>
                      <a:fillRect/>
                    </a:stretch>
                  </pic:blipFill>
                  <pic:spPr>
                    <a:xfrm>
                      <a:off x="0" y="0"/>
                      <a:ext cx="8926042" cy="4835388"/>
                    </a:xfrm>
                    <a:prstGeom prst="rect">
                      <a:avLst/>
                    </a:prstGeom>
                  </pic:spPr>
                </pic:pic>
              </a:graphicData>
            </a:graphic>
          </wp:inline>
        </w:drawing>
      </w:r>
    </w:p>
    <w:p w14:paraId="070E2C1B" w14:textId="2401FAD3" w:rsidR="00DD3CED" w:rsidRPr="00B2564A" w:rsidRDefault="00DD3CED" w:rsidP="00E70C79">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86" w:name="_Toc145711321"/>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4</w:t>
      </w:r>
      <w:r w:rsidR="000A3FBA">
        <w:fldChar w:fldCharType="end"/>
      </w:r>
      <w:r w:rsidRPr="00B2564A">
        <w:t xml:space="preserve">. Curve Fitting result </w:t>
      </w:r>
      <w:r w:rsidR="00424FC6" w:rsidRPr="00B2564A">
        <w:t>for N = 1</w:t>
      </w:r>
      <w:bookmarkEnd w:id="186"/>
    </w:p>
    <w:p w14:paraId="3A89EDBB" w14:textId="77777777" w:rsidR="00CB483B" w:rsidRPr="00B2564A" w:rsidRDefault="00CB483B" w:rsidP="00CB483B">
      <w:pPr>
        <w:keepNext/>
        <w:jc w:val="center"/>
      </w:pPr>
      <w:r w:rsidRPr="00B2564A">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9"/>
                    <a:stretch>
                      <a:fillRect/>
                    </a:stretch>
                  </pic:blipFill>
                  <pic:spPr>
                    <a:xfrm>
                      <a:off x="0" y="0"/>
                      <a:ext cx="8919476" cy="4831829"/>
                    </a:xfrm>
                    <a:prstGeom prst="rect">
                      <a:avLst/>
                    </a:prstGeom>
                  </pic:spPr>
                </pic:pic>
              </a:graphicData>
            </a:graphic>
          </wp:inline>
        </w:drawing>
      </w:r>
    </w:p>
    <w:p w14:paraId="58720057" w14:textId="6220AAEC" w:rsidR="00CB483B" w:rsidRPr="00B2564A" w:rsidRDefault="00CB483B" w:rsidP="00E70C79">
      <w:pPr>
        <w:pStyle w:val="Caption"/>
      </w:pPr>
      <w:bookmarkStart w:id="187" w:name="_Toc145711322"/>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5</w:t>
      </w:r>
      <w:r w:rsidR="000A3FBA">
        <w:fldChar w:fldCharType="end"/>
      </w:r>
      <w:r w:rsidRPr="00B2564A">
        <w:t>. Curve Fitting result for N = 2</w:t>
      </w:r>
      <w:bookmarkEnd w:id="187"/>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100"/>
                    <a:stretch>
                      <a:fillRect/>
                    </a:stretch>
                  </pic:blipFill>
                  <pic:spPr>
                    <a:xfrm>
                      <a:off x="0" y="0"/>
                      <a:ext cx="8933062" cy="4839190"/>
                    </a:xfrm>
                    <a:prstGeom prst="rect">
                      <a:avLst/>
                    </a:prstGeom>
                  </pic:spPr>
                </pic:pic>
              </a:graphicData>
            </a:graphic>
          </wp:inline>
        </w:drawing>
      </w:r>
    </w:p>
    <w:p w14:paraId="544BEAED" w14:textId="0AAFD706" w:rsidR="0077415F" w:rsidRPr="00B2564A" w:rsidRDefault="00E12EFF" w:rsidP="00E70C79">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88" w:name="_Ref145328085"/>
      <w:bookmarkStart w:id="189" w:name="_Toc145711323"/>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6</w:t>
      </w:r>
      <w:r w:rsidR="000A3FBA">
        <w:fldChar w:fldCharType="end"/>
      </w:r>
      <w:bookmarkEnd w:id="188"/>
      <w:r w:rsidRPr="00B2564A">
        <w:t xml:space="preserve">. Curve Fitting result for N = </w:t>
      </w:r>
      <w:r w:rsidR="00CB3F65" w:rsidRPr="00B2564A">
        <w:t>3</w:t>
      </w:r>
      <w:bookmarkEnd w:id="189"/>
    </w:p>
    <w:p w14:paraId="6A22B622" w14:textId="5999449E" w:rsidR="00D802B8" w:rsidRPr="00B2564A" w:rsidRDefault="00A42F74" w:rsidP="000D6016">
      <w:pPr>
        <w:pStyle w:val="Heading2"/>
      </w:pPr>
      <w:bookmarkStart w:id="190" w:name="_Ref145426946"/>
      <w:bookmarkStart w:id="191" w:name="_Toc145709121"/>
      <w:r w:rsidRPr="00B2564A">
        <w:t>Wind Vane</w:t>
      </w:r>
      <w:bookmarkEnd w:id="190"/>
      <w:bookmarkEnd w:id="191"/>
    </w:p>
    <w:p w14:paraId="0C16B47A" w14:textId="19554240"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FB1E93">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FB1E93" w:rsidRPr="00B2564A">
        <w:t xml:space="preserve">Figure </w:t>
      </w:r>
      <w:r w:rsidR="00FB1E93">
        <w:t>3</w:t>
      </w:r>
      <w:r w:rsidR="00FB1E93">
        <w:noBreakHyphen/>
        <w:t>12</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FB1E93">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77777777" w:rsidR="00F129F1" w:rsidRPr="00B2564A" w:rsidRDefault="00F129F1" w:rsidP="00F129F1">
      <w:pPr>
        <w:keepNext/>
        <w:jc w:val="center"/>
      </w:pPr>
      <w:r w:rsidRPr="00B2564A">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1B4F41D" w14:textId="1598D6DD" w:rsidR="00C306CB" w:rsidRPr="00B2564A" w:rsidRDefault="00F129F1" w:rsidP="00E70C79">
      <w:pPr>
        <w:pStyle w:val="Caption"/>
      </w:pPr>
      <w:bookmarkStart w:id="192" w:name="_Toc145711324"/>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7</w:t>
      </w:r>
      <w:r w:rsidR="000A3FBA">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92"/>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4B3F15A5"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FB1E93" w:rsidRPr="00B2564A">
        <w:t xml:space="preserve">Table </w:t>
      </w:r>
      <w:r w:rsidR="00FB1E93">
        <w:t>4</w:t>
      </w:r>
      <w:r w:rsidR="00FB1E93" w:rsidRPr="00B2564A">
        <w:noBreakHyphen/>
      </w:r>
      <w:r w:rsidR="00FB1E93">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086FE5" w:rsidRPr="00B2564A">
        <w:fldChar w:fldCharType="begin"/>
      </w:r>
      <w:r w:rsidR="00086FE5" w:rsidRPr="00B2564A">
        <w:instrText xml:space="preserve"> REF _Ref130178487 \h </w:instrText>
      </w:r>
      <w:r w:rsidR="00086FE5" w:rsidRPr="00B2564A">
        <w:fldChar w:fldCharType="separate"/>
      </w:r>
      <w:r w:rsidR="00FB1E93" w:rsidRPr="00B2564A">
        <w:t xml:space="preserve">Table </w:t>
      </w:r>
      <w:r w:rsidR="00FB1E93">
        <w:t>2</w:t>
      </w:r>
      <w:r w:rsidR="00FB1E93" w:rsidRPr="00B2564A">
        <w:noBreakHyphen/>
      </w:r>
      <w:r w:rsidR="00FB1E93">
        <w:t>1</w:t>
      </w:r>
      <w:r w:rsidR="00086FE5" w:rsidRPr="00B2564A">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B2564A"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B2564A" w:rsidRDefault="00CE72EB" w:rsidP="00CE72EB">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CE72EB" w:rsidRPr="00B2564A"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00870714"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00870714" w:rsidRPr="00B2564A">
              <w:rPr>
                <w:rFonts w:eastAsia="Times New Roman" w:cs="Times New Roman"/>
                <w:b/>
                <w:bCs/>
                <w:color w:val="000000"/>
                <w:szCs w:val="24"/>
                <w:vertAlign w:val="subscript"/>
                <w:lang w:eastAsia="en-GB"/>
              </w:rPr>
              <w:t>read</w:t>
            </w:r>
          </w:p>
        </w:tc>
      </w:tr>
      <w:tr w:rsidR="00CE72EB" w:rsidRPr="00B2564A"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r w:rsidR="00416F73" w:rsidRPr="00B2564A">
              <w:rPr>
                <w:rFonts w:eastAsia="Times New Roman" w:cs="Times New Roman"/>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CE72EB" w:rsidRPr="00B2564A"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870714" w:rsidRPr="00B2564A"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r w:rsidR="00416F73" w:rsidRPr="00B2564A">
              <w:rPr>
                <w:rFonts w:eastAsia="Times New Roman" w:cs="Times New Roman"/>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870714" w:rsidRPr="00B2564A"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CE72EB" w:rsidRPr="00B2564A"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55FBAC8E" w14:textId="28F0D595" w:rsidR="00CE72EB" w:rsidRPr="00B2564A" w:rsidRDefault="00137C12" w:rsidP="00E70C79">
      <w:pPr>
        <w:pStyle w:val="Caption"/>
      </w:pPr>
      <w:bookmarkStart w:id="193" w:name="_Toc145709075"/>
      <w:bookmarkStart w:id="194" w:name="_Ref14561369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2</w:t>
      </w:r>
      <w:r w:rsidR="003D7D62" w:rsidRPr="00B2564A">
        <w:fldChar w:fldCharType="end"/>
      </w:r>
      <w:bookmarkEnd w:id="194"/>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93"/>
    </w:p>
    <w:p w14:paraId="44EA1B2A" w14:textId="77777777" w:rsidR="00660727" w:rsidRPr="00B2564A" w:rsidRDefault="00660727" w:rsidP="009424DC">
      <w:pPr>
        <w:keepNext/>
        <w:spacing w:before="240"/>
        <w:jc w:val="center"/>
      </w:pPr>
      <w:r w:rsidRPr="00B2564A">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21D1E60" w14:textId="4F32FD4B" w:rsidR="00660727" w:rsidRPr="00B2564A" w:rsidRDefault="00660727" w:rsidP="00E70C79">
      <w:pPr>
        <w:pStyle w:val="Caption"/>
      </w:pPr>
      <w:bookmarkStart w:id="195" w:name="_Toc145711325"/>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8</w:t>
      </w:r>
      <w:r w:rsidR="000A3FBA">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95"/>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3893C763"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FB1E93" w:rsidRPr="00B2564A">
        <w:t xml:space="preserve">Figure </w:t>
      </w:r>
      <w:r w:rsidR="00FB1E93">
        <w:t>4</w:t>
      </w:r>
      <w:r w:rsidR="00FB1E93">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44698CC2"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FB1E93"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103"/>
                    <a:stretch>
                      <a:fillRect/>
                    </a:stretch>
                  </pic:blipFill>
                  <pic:spPr>
                    <a:xfrm>
                      <a:off x="0" y="0"/>
                      <a:ext cx="4722837" cy="2362889"/>
                    </a:xfrm>
                    <a:prstGeom prst="rect">
                      <a:avLst/>
                    </a:prstGeom>
                  </pic:spPr>
                </pic:pic>
              </a:graphicData>
            </a:graphic>
          </wp:inline>
        </w:drawing>
      </w:r>
    </w:p>
    <w:p w14:paraId="23A472A9" w14:textId="50627522" w:rsidR="00B10927" w:rsidRPr="00B2564A" w:rsidRDefault="00B10927" w:rsidP="00E70C79">
      <w:pPr>
        <w:pStyle w:val="Caption"/>
      </w:pPr>
      <w:bookmarkStart w:id="196" w:name="_Ref145616515"/>
      <w:bookmarkStart w:id="197" w:name="_Toc145711326"/>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9</w:t>
      </w:r>
      <w:r w:rsidR="000A3FBA">
        <w:fldChar w:fldCharType="end"/>
      </w:r>
      <w:bookmarkEnd w:id="196"/>
      <w:r w:rsidRPr="00B2564A">
        <w:t>. Op-Amp setup for the voltage buffer test</w:t>
      </w:r>
      <w:bookmarkEnd w:id="197"/>
    </w:p>
    <w:p w14:paraId="46CBE39D" w14:textId="70EC5ED1"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BD4AE0" w:rsidRPr="00B2564A">
        <w:fldChar w:fldCharType="separate"/>
      </w:r>
      <w:r w:rsidR="00715E75" w:rsidRPr="00715E75">
        <w:t>[20]</w:t>
      </w:r>
      <w:r w:rsidR="00BD4AE0" w:rsidRPr="00B2564A">
        <w:fldChar w:fldCharType="end"/>
      </w:r>
      <w:r w:rsidR="00BD4AE0" w:rsidRPr="00B2564A">
        <w:t xml:space="preserve"> in </w:t>
      </w:r>
      <w:r w:rsidR="00BD4AE0" w:rsidRPr="00B2564A">
        <w:fldChar w:fldCharType="begin"/>
      </w:r>
      <w:r w:rsidR="00BD4AE0" w:rsidRPr="00B2564A">
        <w:instrText xml:space="preserve"> REF _Ref130178487 \h </w:instrText>
      </w:r>
      <w:r w:rsidR="00BD4AE0" w:rsidRPr="00B2564A">
        <w:fldChar w:fldCharType="separate"/>
      </w:r>
      <w:r w:rsidR="00FB1E93" w:rsidRPr="00B2564A">
        <w:t xml:space="preserve">Table </w:t>
      </w:r>
      <w:r w:rsidR="00FB1E93">
        <w:t>2</w:t>
      </w:r>
      <w:r w:rsidR="00FB1E93" w:rsidRPr="00B2564A">
        <w:noBreakHyphen/>
      </w:r>
      <w:r w:rsidR="00FB1E93">
        <w:t>1</w:t>
      </w:r>
      <w:r w:rsidR="00BD4AE0" w:rsidRPr="00B2564A">
        <w:fldChar w:fldCharType="end"/>
      </w:r>
      <w:r w:rsidR="00BD4AE0" w:rsidRPr="00B2564A">
        <w:t>.</w:t>
      </w:r>
    </w:p>
    <w:p w14:paraId="26CF2B53" w14:textId="77777777" w:rsidR="004773F1" w:rsidRPr="00B2564A" w:rsidRDefault="004773F1" w:rsidP="004773F1">
      <w:pPr>
        <w:keepNext/>
        <w:spacing w:before="240"/>
        <w:jc w:val="center"/>
      </w:pPr>
      <w:r w:rsidRPr="00B2564A">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78EE44C7" w14:textId="6399A78E" w:rsidR="004773F1" w:rsidRPr="00B2564A" w:rsidRDefault="004773F1" w:rsidP="00E70C79">
      <w:pPr>
        <w:pStyle w:val="Caption"/>
      </w:pPr>
      <w:bookmarkStart w:id="198" w:name="_Toc145711327"/>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0</w:t>
      </w:r>
      <w:r w:rsidR="000A3FBA">
        <w:fldChar w:fldCharType="end"/>
      </w:r>
      <w:r w:rsidRPr="00B2564A">
        <w:t>. Number of correct and bad readings when sampling from an active 11.587-kHz LPF</w:t>
      </w:r>
      <w:r w:rsidR="00D84D14" w:rsidRPr="00B2564A">
        <w:t xml:space="preserve"> using </w:t>
      </w:r>
      <w:r w:rsidR="00D978FB" w:rsidRPr="00B2564A">
        <w:t>a CA3140EZ Op-Amp</w:t>
      </w:r>
      <w:bookmarkEnd w:id="198"/>
    </w:p>
    <w:p w14:paraId="327673EC" w14:textId="77777777" w:rsidR="00BD4AE0" w:rsidRPr="00B2564A" w:rsidRDefault="00BD4AE0" w:rsidP="00BD4AE0"/>
    <w:p w14:paraId="0E3BEC68" w14:textId="2BA9C80E" w:rsidR="00CE0094" w:rsidRPr="00B2564A" w:rsidRDefault="00CE0094" w:rsidP="00CE0094">
      <w:pPr>
        <w:pStyle w:val="Heading5"/>
      </w:pPr>
      <w:r w:rsidRPr="00B2564A">
        <w:t xml:space="preserve">Reading signal outputs by an active LPF using </w:t>
      </w:r>
      <w:r w:rsidR="002F5239" w:rsidRPr="00B2564A">
        <w:t>MCP6002-I/P</w:t>
      </w:r>
    </w:p>
    <w:p w14:paraId="62F31D2F" w14:textId="29C492D1"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 V for the Op-Amp </w:t>
      </w:r>
      <w:r w:rsidR="00D52A4C" w:rsidRPr="00B2564A">
        <w:t>is not ideal since the main system runs at 3.3 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FB1E93" w:rsidRPr="00B2564A">
        <w:t xml:space="preserve">Figure </w:t>
      </w:r>
      <w:r w:rsidR="00FB1E93">
        <w:t>4</w:t>
      </w:r>
      <w:r w:rsidR="00FB1E93">
        <w:noBreakHyphen/>
        <w:t>9</w:t>
      </w:r>
      <w:r w:rsidR="00C07081" w:rsidRPr="00B2564A">
        <w:fldChar w:fldCharType="end"/>
      </w:r>
      <w:r w:rsidR="00C07081" w:rsidRPr="00B2564A">
        <w:t xml:space="preserve">, but </w:t>
      </w:r>
      <w:r w:rsidR="008A6F01" w:rsidRPr="00B2564A">
        <w:t xml:space="preserve">in this case, the VCC is kept at 3.3 V and the Op-Amp </w:t>
      </w:r>
      <w:r w:rsidR="00073C61" w:rsidRPr="00B2564A">
        <w:t xml:space="preserve">becomes the variable. </w:t>
      </w:r>
    </w:p>
    <w:p w14:paraId="00FE4AF2" w14:textId="7F677F9D"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FB1E93"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77777777" w:rsidR="00D734DF" w:rsidRPr="00B2564A" w:rsidRDefault="00D734DF" w:rsidP="00D734DF">
      <w:pPr>
        <w:keepNext/>
        <w:spacing w:before="240"/>
        <w:jc w:val="center"/>
      </w:pPr>
      <w:r w:rsidRPr="00B2564A">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542B4E19" w14:textId="06566784" w:rsidR="006413F9" w:rsidRPr="00B2564A" w:rsidRDefault="00D734DF" w:rsidP="00E70C79">
      <w:pPr>
        <w:pStyle w:val="Caption"/>
      </w:pPr>
      <w:bookmarkStart w:id="199" w:name="_Toc145711328"/>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1</w:t>
      </w:r>
      <w:r w:rsidR="000A3FBA">
        <w:fldChar w:fldCharType="end"/>
      </w:r>
      <w:r w:rsidRPr="00B2564A">
        <w:t>. Number of correct and bad readings when sampling from an active 11.587-kHz LPF using a MCP6002-I/P Op-Amp</w:t>
      </w:r>
      <w:bookmarkEnd w:id="199"/>
    </w:p>
    <w:p w14:paraId="211B92D2" w14:textId="7E2A5E37" w:rsidR="00C76657" w:rsidRPr="00B2564A" w:rsidRDefault="00990FA8" w:rsidP="00DB2533">
      <w:pPr>
        <w:pStyle w:val="Heading5"/>
      </w:pPr>
      <w:r w:rsidRPr="00B2564A">
        <w:t xml:space="preserve">The addition of a pull-down resistor </w:t>
      </w:r>
      <w:r w:rsidR="000B70F5" w:rsidRPr="00B2564A">
        <w:t>between the latest active LPF design and the microcontroller</w:t>
      </w:r>
    </w:p>
    <w:p w14:paraId="544BA0E0" w14:textId="105A7935"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FB1E93" w:rsidRPr="00B2564A">
        <w:t xml:space="preserve">Figure </w:t>
      </w:r>
      <w:r w:rsidR="00FB1E93">
        <w:t>3</w:t>
      </w:r>
      <w:r w:rsidR="00FB1E93">
        <w:noBreakHyphen/>
        <w:t>14</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E70C79">
      <w:pPr>
        <w:pStyle w:val="Caption"/>
      </w:pPr>
      <w:r w:rsidRPr="00B2564A">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09096AFD" w14:textId="72E63B33" w:rsidR="00A306BC" w:rsidRPr="00B2564A" w:rsidRDefault="00A9653F" w:rsidP="00E70C79">
      <w:pPr>
        <w:pStyle w:val="Caption"/>
      </w:pPr>
      <w:bookmarkStart w:id="200" w:name="_Toc145711329"/>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2</w:t>
      </w:r>
      <w:r w:rsidR="000A3FBA">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00FB1E93" w:rsidRPr="00B2564A">
        <w:t xml:space="preserve">Figure </w:t>
      </w:r>
      <w:r w:rsidR="00FB1E93">
        <w:t>3</w:t>
      </w:r>
      <w:r w:rsidR="00FB1E93">
        <w:noBreakHyphen/>
        <w:t>14</w:t>
      </w:r>
      <w:bookmarkEnd w:id="200"/>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8845D9">
      <w:pPr>
        <w:pStyle w:val="Heading2"/>
      </w:pPr>
      <w:bookmarkStart w:id="201" w:name="_Toc145709122"/>
      <w:r w:rsidRPr="00B2564A">
        <w:t>Rain Gauge</w:t>
      </w:r>
      <w:bookmarkEnd w:id="201"/>
    </w:p>
    <w:p w14:paraId="37F65C87" w14:textId="307EC340"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7A1B3A">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83]","plainTextFormattedCitation":"[83]","previouslyFormattedCitation":"[83]"},"properties":{"noteIndex":0},"schema":"https://github.com/citation-style-language/schema/raw/master/csl-citation.json"}</w:instrText>
      </w:r>
      <w:r w:rsidR="00385F72" w:rsidRPr="00B2564A">
        <w:fldChar w:fldCharType="separate"/>
      </w:r>
      <w:r w:rsidR="007F3320" w:rsidRPr="007F3320">
        <w:t>[83]</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0FDE1298"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FB1E93" w:rsidRPr="00B2564A">
        <w:t xml:space="preserve">Figure </w:t>
      </w:r>
      <w:r w:rsidR="00FB1E93">
        <w:t>2</w:t>
      </w:r>
      <w:r w:rsidR="00FB1E93">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77E2C81D" w:rsidR="004B674B" w:rsidRPr="00B2564A" w:rsidRDefault="0058224E" w:rsidP="00E70C79">
      <w:pPr>
        <w:pStyle w:val="Caption"/>
      </w:pPr>
      <w:bookmarkStart w:id="202" w:name="_Toc145711330"/>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3</w:t>
      </w:r>
      <w:r w:rsidR="000A3FBA">
        <w:fldChar w:fldCharType="end"/>
      </w:r>
      <w:r w:rsidRPr="00B2564A">
        <w:t>. The mini digital scale used in rain gauge test</w:t>
      </w:r>
      <w:bookmarkEnd w:id="202"/>
    </w:p>
    <w:p w14:paraId="25897DE2" w14:textId="05EDFAB8"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E66D83">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EA6F6D" w:rsidRPr="00B2564A">
        <w:fldChar w:fldCharType="separate"/>
      </w:r>
      <w:r w:rsidR="00715E75" w:rsidRPr="00715E75">
        <w:t>[22]</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B2564A"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B2564A" w:rsidRDefault="00D34DA5" w:rsidP="00D34DA5">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B2564A" w:rsidRDefault="00D34DA5" w:rsidP="00D34DA5">
            <w:pPr>
              <w:spacing w:after="0" w:line="240" w:lineRule="auto"/>
              <w:jc w:val="center"/>
              <w:rPr>
                <w:rFonts w:eastAsia="Times New Roman" w:cs="Times New Roman"/>
                <w:sz w:val="20"/>
                <w:szCs w:val="20"/>
                <w:lang w:eastAsia="en-GB"/>
              </w:rPr>
            </w:pPr>
          </w:p>
        </w:tc>
      </w:tr>
      <w:tr w:rsidR="00D34DA5" w:rsidRPr="00B2564A"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D34DA5" w:rsidRPr="00B2564A"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5D5B9927" w14:textId="33925261" w:rsidR="001D7C23" w:rsidRPr="00B2564A" w:rsidRDefault="003D7D62" w:rsidP="00E70C79">
      <w:pPr>
        <w:pStyle w:val="Caption"/>
      </w:pPr>
      <w:bookmarkStart w:id="203" w:name="_Toc145709076"/>
      <w:r w:rsidRPr="00B2564A">
        <w:t xml:space="preserve">Table </w:t>
      </w:r>
      <w:r w:rsidRPr="00B2564A">
        <w:fldChar w:fldCharType="begin"/>
      </w:r>
      <w:r w:rsidRPr="00B2564A">
        <w:instrText xml:space="preserve"> STYLEREF 1 \s </w:instrText>
      </w:r>
      <w:r w:rsidRPr="00B2564A">
        <w:fldChar w:fldCharType="separate"/>
      </w:r>
      <w:r w:rsidR="00FB1E93">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00FB1E93">
        <w:t>3</w:t>
      </w:r>
      <w:r w:rsidRPr="00B2564A">
        <w:fldChar w:fldCharType="end"/>
      </w:r>
      <w:r w:rsidRPr="00B2564A">
        <w:t>. Rain gauge test with a fixed amount of water</w:t>
      </w:r>
      <w:bookmarkEnd w:id="203"/>
    </w:p>
    <w:tbl>
      <w:tblPr>
        <w:tblW w:w="7366" w:type="dxa"/>
        <w:jc w:val="center"/>
        <w:tblLook w:val="04A0" w:firstRow="1" w:lastRow="0" w:firstColumn="1" w:lastColumn="0" w:noHBand="0" w:noVBand="1"/>
      </w:tblPr>
      <w:tblGrid>
        <w:gridCol w:w="2122"/>
        <w:gridCol w:w="2126"/>
        <w:gridCol w:w="1559"/>
        <w:gridCol w:w="1559"/>
      </w:tblGrid>
      <w:tr w:rsidR="003D7D62" w:rsidRPr="00B2564A"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B2564A" w:rsidRDefault="003D7D62" w:rsidP="003D7D62">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B2564A" w:rsidRDefault="003D7D62" w:rsidP="003D7D62">
            <w:pPr>
              <w:spacing w:after="0" w:line="240" w:lineRule="auto"/>
              <w:jc w:val="center"/>
              <w:rPr>
                <w:rFonts w:eastAsia="Times New Roman" w:cs="Times New Roman"/>
                <w:sz w:val="20"/>
                <w:szCs w:val="20"/>
                <w:lang w:eastAsia="en-GB"/>
              </w:rPr>
            </w:pPr>
          </w:p>
        </w:tc>
      </w:tr>
      <w:tr w:rsidR="003D7D62" w:rsidRPr="00B2564A"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3D7D62" w:rsidRPr="00B2564A"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3D7D62" w:rsidRPr="00B2564A"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3D7D62" w:rsidRPr="00B2564A"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w:t>
            </w:r>
            <w:r w:rsidR="00806CE6" w:rsidRPr="00B2564A">
              <w:rPr>
                <w:rFonts w:eastAsia="Times New Roman" w:cs="Times New Roman"/>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3D7D62" w:rsidRPr="00B2564A"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3D7D62" w:rsidRPr="00B2564A"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79748686" w14:textId="4C1E338D" w:rsidR="00435CC0" w:rsidRPr="00B2564A" w:rsidRDefault="003D7D62" w:rsidP="00E70C79">
      <w:pPr>
        <w:pStyle w:val="Caption"/>
      </w:pPr>
      <w:bookmarkStart w:id="204" w:name="_Toc145709077"/>
      <w:r w:rsidRPr="00B2564A">
        <w:t xml:space="preserve">Table </w:t>
      </w:r>
      <w:r w:rsidRPr="00B2564A">
        <w:fldChar w:fldCharType="begin"/>
      </w:r>
      <w:r w:rsidRPr="00B2564A">
        <w:instrText xml:space="preserve"> STYLEREF 1 \s </w:instrText>
      </w:r>
      <w:r w:rsidRPr="00B2564A">
        <w:fldChar w:fldCharType="separate"/>
      </w:r>
      <w:r w:rsidR="00FB1E93">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00FB1E93">
        <w:t>4</w:t>
      </w:r>
      <w:r w:rsidRPr="00B2564A">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bookmarkEnd w:id="204"/>
    </w:p>
    <w:p w14:paraId="175E980D" w14:textId="708C7293" w:rsidR="00E11D65" w:rsidRPr="00B2564A" w:rsidRDefault="00A414FB" w:rsidP="00664793">
      <w:pPr>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5F473D">
      <w:pPr>
        <w:pStyle w:val="Heading2"/>
      </w:pPr>
      <w:bookmarkStart w:id="205" w:name="_Ref145660582"/>
      <w:bookmarkStart w:id="206" w:name="_Ref145662565"/>
      <w:bookmarkStart w:id="207" w:name="_Toc145709123"/>
      <w:r w:rsidRPr="00B2564A">
        <w:t>Temperature Sensors</w:t>
      </w:r>
      <w:r w:rsidR="0092627A" w:rsidRPr="00B2564A">
        <w:t xml:space="preserve"> </w:t>
      </w:r>
      <w:r w:rsidR="005F473D" w:rsidRPr="00B2564A">
        <w:t>–</w:t>
      </w:r>
      <w:r w:rsidR="0092627A" w:rsidRPr="00B2564A">
        <w:t xml:space="preserve"> Hygrometer – Barometer</w:t>
      </w:r>
      <w:bookmarkEnd w:id="205"/>
      <w:bookmarkEnd w:id="206"/>
      <w:bookmarkEnd w:id="207"/>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1780EB78" w14:textId="77777777" w:rsidR="0073442A" w:rsidRPr="00B2564A" w:rsidRDefault="0073442A" w:rsidP="0073442A">
      <w:pPr>
        <w:jc w:val="center"/>
      </w:pPr>
      <w:r w:rsidRPr="00B2564A">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704068B2" w:rsidR="0073442A" w:rsidRPr="00B2564A" w:rsidRDefault="0073442A" w:rsidP="00E70C79">
      <w:pPr>
        <w:pStyle w:val="Caption"/>
      </w:pPr>
      <w:bookmarkStart w:id="208" w:name="_Toc145711331"/>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4</w:t>
      </w:r>
      <w:r w:rsidR="000A3FBA">
        <w:fldChar w:fldCharType="end"/>
      </w:r>
      <w:r w:rsidRPr="00B2564A">
        <w:t>. Extech 445815 Humidity Alert II Hygro-Thermometer unit used as reference</w:t>
      </w:r>
      <w:bookmarkEnd w:id="208"/>
    </w:p>
    <w:p w14:paraId="675ABAC4" w14:textId="78F59E67"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FB1E93">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00C3A730"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FB1E93"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72DC99B2"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7EB5CAFF" w14:textId="4D2BB73D" w:rsidR="00A402A6"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p>
    <w:p w14:paraId="53B9387E" w14:textId="0F5F7B80" w:rsidR="00902501" w:rsidRPr="00B2564A" w:rsidRDefault="003C35EA" w:rsidP="0000321B">
      <w:pPr>
        <w:shd w:val="clear" w:color="auto" w:fill="FFFFFF"/>
        <w:spacing w:line="285" w:lineRule="atLeast"/>
        <w:jc w:val="both"/>
      </w:pPr>
      <w:r w:rsidRPr="00B2564A">
        <w:t xml:space="preserve">The results of the test </w:t>
      </w:r>
      <w:r w:rsidR="00D63A5B" w:rsidRPr="00B2564A">
        <w:t>are</w:t>
      </w:r>
      <w:r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3965D33F" w14:textId="7957A0D7" w:rsidR="001D4B2B" w:rsidRPr="00B2564A" w:rsidRDefault="007E25C7" w:rsidP="00E70C79">
      <w:pPr>
        <w:pStyle w:val="Caption"/>
      </w:pPr>
      <w:bookmarkStart w:id="209" w:name="_Ref145658517"/>
      <w:bookmarkStart w:id="210" w:name="_Toc145711332"/>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5</w:t>
      </w:r>
      <w:r w:rsidR="000A3FBA">
        <w:fldChar w:fldCharType="end"/>
      </w:r>
      <w:bookmarkEnd w:id="209"/>
      <w:r w:rsidR="00F8420D" w:rsidRPr="00B2564A">
        <w:t xml:space="preserve">. Temperature readings </w:t>
      </w:r>
      <w:r w:rsidR="009C43F3" w:rsidRPr="00B2564A">
        <w:t>from the compound test</w:t>
      </w:r>
      <w:bookmarkEnd w:id="210"/>
    </w:p>
    <w:p w14:paraId="063E5522" w14:textId="57B0EB8A" w:rsidR="00D63A5B" w:rsidRPr="00B2564A" w:rsidRDefault="00D63A5B" w:rsidP="00D63A5B">
      <w:pPr>
        <w:jc w:val="center"/>
      </w:pPr>
      <w:r w:rsidRPr="00B2564A">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161769D6" w14:textId="557D58DB" w:rsidR="00D63A5B" w:rsidRPr="00B2564A" w:rsidRDefault="00D63A5B" w:rsidP="00E70C79">
      <w:pPr>
        <w:pStyle w:val="Caption"/>
      </w:pPr>
      <w:bookmarkStart w:id="211" w:name="_Toc145711333"/>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6</w:t>
      </w:r>
      <w:r w:rsidR="000A3FBA">
        <w:fldChar w:fldCharType="end"/>
      </w:r>
      <w:r w:rsidRPr="00B2564A">
        <w:t>. Humidity readings from the compound test</w:t>
      </w:r>
      <w:bookmarkEnd w:id="211"/>
    </w:p>
    <w:p w14:paraId="06A04B5E" w14:textId="1F647877" w:rsidR="00D63A5B" w:rsidRPr="00B2564A" w:rsidRDefault="00FD312C" w:rsidP="00FD312C">
      <w:pPr>
        <w:jc w:val="center"/>
      </w:pPr>
      <w:r w:rsidRPr="00B2564A">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7F20AA9F" w14:textId="4294AA49" w:rsidR="00FD312C" w:rsidRPr="00B2564A" w:rsidRDefault="00FD312C" w:rsidP="00E70C79">
      <w:pPr>
        <w:pStyle w:val="Caption"/>
      </w:pPr>
      <w:bookmarkStart w:id="212" w:name="_Ref145659936"/>
      <w:bookmarkStart w:id="213" w:name="_Toc145711334"/>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7</w:t>
      </w:r>
      <w:r w:rsidR="000A3FBA">
        <w:fldChar w:fldCharType="end"/>
      </w:r>
      <w:bookmarkEnd w:id="212"/>
      <w:r w:rsidRPr="00B2564A">
        <w:t>. Barometric pressure readings from the compound test</w:t>
      </w:r>
      <w:bookmarkEnd w:id="213"/>
    </w:p>
    <w:p w14:paraId="13841DDD" w14:textId="1DC8A25B" w:rsidR="00032749" w:rsidRPr="00B2564A" w:rsidRDefault="008B6B6C" w:rsidP="00106A50">
      <w:pPr>
        <w:jc w:val="both"/>
        <w:rPr>
          <w:rFonts w:cs="Times New Roman"/>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00FB1E93" w:rsidRPr="00B2564A">
        <w:t xml:space="preserve">Figure </w:t>
      </w:r>
      <w:r w:rsidR="00FB1E93">
        <w:t>4</w:t>
      </w:r>
      <w:r w:rsidR="00FB1E93">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p>
    <w:p w14:paraId="66EE85CC" w14:textId="4C14D65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a humidity offset of -4.46 %RH within the software for the BME280.</w:t>
      </w:r>
    </w:p>
    <w:p w14:paraId="2CE08096" w14:textId="01605846" w:rsidR="00FC62EE" w:rsidRPr="00B2564A" w:rsidRDefault="00FC62EE" w:rsidP="00106A50">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FB1E93" w:rsidRPr="00B2564A">
        <w:t xml:space="preserve">Figure </w:t>
      </w:r>
      <w:r w:rsidR="00FB1E93">
        <w:t>4</w:t>
      </w:r>
      <w:r w:rsidR="00FB1E93">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E66D83">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C759D6" w:rsidRPr="00B2564A">
        <w:rPr>
          <w:rFonts w:cs="Times New Roman"/>
        </w:rPr>
        <w:fldChar w:fldCharType="separate"/>
      </w:r>
      <w:r w:rsidR="00715E75" w:rsidRPr="00715E75">
        <w:rPr>
          <w:rFonts w:cs="Times New Roman"/>
        </w:rPr>
        <w:t>[24]</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4801309D" w14:textId="77777777" w:rsidR="00032749" w:rsidRPr="00B2564A" w:rsidRDefault="00032749" w:rsidP="00032749"/>
    <w:p w14:paraId="682D9AF4" w14:textId="00897F68" w:rsidR="009842C2" w:rsidRPr="00B2564A" w:rsidRDefault="005A62AC" w:rsidP="005A62AC">
      <w:pPr>
        <w:pStyle w:val="Heading2"/>
      </w:pPr>
      <w:bookmarkStart w:id="214" w:name="_Toc145709124"/>
      <w:r w:rsidRPr="00B2564A">
        <w:t>LoRa Connectivity – ThingSpeak</w:t>
      </w:r>
      <w:bookmarkEnd w:id="214"/>
    </w:p>
    <w:p w14:paraId="69FA47ED" w14:textId="3F64F475"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FB1E93">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52012F04">
            <wp:extent cx="5094514" cy="6047983"/>
            <wp:effectExtent l="0" t="0" r="0" b="0"/>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12"/>
                    <a:stretch>
                      <a:fillRect/>
                    </a:stretch>
                  </pic:blipFill>
                  <pic:spPr>
                    <a:xfrm>
                      <a:off x="0" y="0"/>
                      <a:ext cx="5096562" cy="6050415"/>
                    </a:xfrm>
                    <a:prstGeom prst="rect">
                      <a:avLst/>
                    </a:prstGeom>
                  </pic:spPr>
                </pic:pic>
              </a:graphicData>
            </a:graphic>
          </wp:inline>
        </w:drawing>
      </w:r>
    </w:p>
    <w:p w14:paraId="588709B9" w14:textId="573C9480" w:rsidR="00345D05" w:rsidRPr="00B2564A" w:rsidRDefault="00345D05" w:rsidP="00E70C79">
      <w:pPr>
        <w:pStyle w:val="Caption"/>
      </w:pPr>
      <w:bookmarkStart w:id="215" w:name="_Toc145711335"/>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8</w:t>
      </w:r>
      <w:r w:rsidR="000A3FBA">
        <w:fldChar w:fldCharType="end"/>
      </w:r>
      <w:r w:rsidRPr="00B2564A">
        <w:t xml:space="preserve">. Channel settings on ThingSpeak for </w:t>
      </w:r>
      <w:r w:rsidR="006F0201" w:rsidRPr="00B2564A">
        <w:t>LoRa connectivity and server test</w:t>
      </w:r>
      <w:bookmarkEnd w:id="215"/>
    </w:p>
    <w:p w14:paraId="18A24B7E" w14:textId="79DEA1EC" w:rsidR="00FE2DF6" w:rsidRPr="00B2564A" w:rsidRDefault="00FE2DF6" w:rsidP="00904D43">
      <w:pPr>
        <w:jc w:val="both"/>
      </w:pPr>
      <w:r w:rsidRPr="00B2564A">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71AD72F3">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64CEBE7B" w:rsidR="00DF4081" w:rsidRPr="00B2564A" w:rsidRDefault="00DF4081" w:rsidP="00E70C79">
      <w:pPr>
        <w:pStyle w:val="Caption"/>
      </w:pPr>
      <w:bookmarkStart w:id="216" w:name="_Toc145711336"/>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19</w:t>
      </w:r>
      <w:r w:rsidR="000A3FBA">
        <w:fldChar w:fldCharType="end"/>
      </w:r>
      <w:r w:rsidRPr="00B2564A">
        <w:t xml:space="preserve">. Private view of the </w:t>
      </w:r>
      <w:r w:rsidR="009D2927" w:rsidRPr="00B2564A">
        <w:t>server test channel on ThingSpeak</w:t>
      </w:r>
      <w:bookmarkEnd w:id="216"/>
    </w:p>
    <w:p w14:paraId="3B03876F" w14:textId="5EDB51C2" w:rsidR="00E236A7" w:rsidRPr="00B2564A" w:rsidRDefault="00156969" w:rsidP="00E236A7">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FB1E93" w:rsidRPr="00B2564A">
        <w:t xml:space="preserve">Figure </w:t>
      </w:r>
      <w:r w:rsidR="00FB1E93">
        <w:t>4</w:t>
      </w:r>
      <w:r w:rsidR="00FB1E93">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7A8AFA7A" w:rsidR="00F3644B" w:rsidRPr="00B2564A" w:rsidRDefault="00F3644B" w:rsidP="00E70C79">
      <w:pPr>
        <w:pStyle w:val="Caption"/>
      </w:pPr>
      <w:bookmarkStart w:id="217" w:name="_Ref145662501"/>
      <w:bookmarkStart w:id="218" w:name="_Toc145711337"/>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0</w:t>
      </w:r>
      <w:r w:rsidR="000A3FBA">
        <w:fldChar w:fldCharType="end"/>
      </w:r>
      <w:bookmarkEnd w:id="217"/>
      <w:r w:rsidRPr="00B2564A">
        <w:t xml:space="preserve">. Example of </w:t>
      </w:r>
      <w:r w:rsidR="0052410F" w:rsidRPr="00B2564A">
        <w:t>Chart Option window on ThingSpeak</w:t>
      </w:r>
      <w:bookmarkEnd w:id="218"/>
    </w:p>
    <w:p w14:paraId="4F36E6FD" w14:textId="1AA3ACA3" w:rsidR="0052410F"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FB1E93">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53AF16E5" w14:textId="0057FC3F" w:rsidR="005A62AC" w:rsidRPr="00B2564A" w:rsidRDefault="005A62AC" w:rsidP="005A62AC">
      <w:pPr>
        <w:pStyle w:val="Heading2"/>
      </w:pPr>
      <w:bookmarkStart w:id="219" w:name="_Toc145709125"/>
      <w:r w:rsidRPr="00B2564A">
        <w:t>LoRa Range Test</w:t>
      </w:r>
      <w:bookmarkEnd w:id="219"/>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23D64897"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FB1E93" w:rsidRPr="00B2564A">
        <w:t xml:space="preserve">Figure </w:t>
      </w:r>
      <w:r w:rsidR="00FB1E93">
        <w:t>4</w:t>
      </w:r>
      <w:r w:rsidR="00FB1E93">
        <w:noBreakHyphen/>
        <w:t>21</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FB1E93" w:rsidRPr="00B2564A">
        <w:t xml:space="preserve">Table </w:t>
      </w:r>
      <w:r w:rsidR="00FB1E93">
        <w:t>4</w:t>
      </w:r>
      <w:r w:rsidR="00FB1E93" w:rsidRPr="00B2564A">
        <w:noBreakHyphen/>
      </w:r>
      <w:r w:rsidR="00FB1E93">
        <w:t>5</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359D68CD" w:rsidR="00255CE8" w:rsidRPr="00B2564A" w:rsidRDefault="00255CE8" w:rsidP="00E70C79">
      <w:pPr>
        <w:pStyle w:val="Caption"/>
      </w:pPr>
      <w:bookmarkStart w:id="220" w:name="_Ref145333543"/>
      <w:bookmarkStart w:id="221" w:name="_Toc145711338"/>
      <w:r w:rsidRPr="00B2564A">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1</w:t>
      </w:r>
      <w:r w:rsidR="000A3FBA">
        <w:fldChar w:fldCharType="end"/>
      </w:r>
      <w:bookmarkEnd w:id="220"/>
      <w:r w:rsidRPr="00B2564A">
        <w:t xml:space="preserve">. LoRa Range Test – </w:t>
      </w:r>
      <w:r w:rsidR="00841C0C" w:rsidRPr="00B2564A">
        <w:t>logged locations of LoRa transmissions by the node</w:t>
      </w:r>
      <w:bookmarkEnd w:id="221"/>
    </w:p>
    <w:p w14:paraId="384A7B5B" w14:textId="6413EE89" w:rsidR="00DF65E4" w:rsidRPr="00B2564A" w:rsidRDefault="00DF65E4">
      <w:pPr>
        <w:rPr>
          <w:color w:val="FF0000"/>
        </w:rPr>
      </w:pPr>
      <w:r w:rsidRPr="00B2564A">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B2564A"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DF65E4" w:rsidRPr="00B2564A"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DF65E4" w:rsidRPr="00B2564A"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DF65E4" w:rsidRPr="00B2564A"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DF65E4" w:rsidRPr="00B2564A"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DF65E4" w:rsidRPr="00B2564A"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DF65E4" w:rsidRPr="00B2564A"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DF65E4" w:rsidRPr="00B2564A"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DF65E4" w:rsidRPr="00B2564A"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DF65E4" w:rsidRPr="00B2564A"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DF65E4" w:rsidRPr="00B2564A"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DF65E4" w:rsidRPr="00B2564A"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DF65E4" w:rsidRPr="00B2564A"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15A8BCDD" w14:textId="31E80C16" w:rsidR="001D2072" w:rsidRPr="00B2564A" w:rsidRDefault="003E53DA" w:rsidP="00E70C79">
      <w:pPr>
        <w:pStyle w:val="Caption"/>
      </w:pPr>
      <w:bookmarkStart w:id="222" w:name="_Toc145709078"/>
      <w:bookmarkStart w:id="223" w:name="_Ref145353652"/>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FB1E93">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FB1E93">
        <w:t>5</w:t>
      </w:r>
      <w:r w:rsidR="003D7D62" w:rsidRPr="00B2564A">
        <w:fldChar w:fldCharType="end"/>
      </w:r>
      <w:bookmarkEnd w:id="223"/>
      <w:r w:rsidRPr="00B2564A">
        <w:t xml:space="preserve">. LoRa range </w:t>
      </w:r>
      <w:r w:rsidR="00B5492F" w:rsidRPr="00B2564A">
        <w:t>test result</w:t>
      </w:r>
      <w:bookmarkEnd w:id="222"/>
    </w:p>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16"/>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16"/>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0EF2D8" w14:textId="667E05B5" w:rsidR="00440F9B" w:rsidRDefault="00440F9B" w:rsidP="00E70C79">
      <w:pPr>
        <w:pStyle w:val="Caption"/>
      </w:pPr>
      <w:bookmarkStart w:id="224" w:name="_Toc145711339"/>
      <w:r>
        <w:t xml:space="preserve">Figure </w:t>
      </w:r>
      <w:r w:rsidR="000A3FBA">
        <w:fldChar w:fldCharType="begin"/>
      </w:r>
      <w:r w:rsidR="000A3FBA">
        <w:instrText xml:space="preserve"> STYLEREF 1 \s </w:instrText>
      </w:r>
      <w:r w:rsidR="000A3FBA">
        <w:fldChar w:fldCharType="separate"/>
      </w:r>
      <w:r w:rsidR="00FB1E93">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FB1E93">
        <w:t>22</w:t>
      </w:r>
      <w:r w:rsidR="000A3FBA">
        <w:fldChar w:fldCharType="end"/>
      </w:r>
      <w:r>
        <w:t xml:space="preserve">. </w:t>
      </w:r>
      <w:r w:rsidRPr="00B2564A">
        <w:t>RSSI and SNR of the gateway displayed on ThingSpeak</w:t>
      </w:r>
      <w:bookmarkEnd w:id="224"/>
    </w:p>
    <w:p w14:paraId="35A15AC3" w14:textId="02934E18" w:rsidR="00DF65E4" w:rsidRPr="00B2564A" w:rsidRDefault="00E3376A" w:rsidP="00E70C79">
      <w:pPr>
        <w:pStyle w:val="Caption"/>
      </w:pPr>
      <w:r w:rsidRPr="00B2564A">
        <w:t>Beyond 759.66 m, the communication between the node and the gateway could no longer be established.</w:t>
      </w:r>
      <w:r w:rsidR="00AC3CEC" w:rsidRPr="00B2564A">
        <w:t xml:space="preserve"> It is then determined that the communication range of SX1278 modules</w:t>
      </w:r>
      <w:r w:rsidR="00456FAE" w:rsidRPr="00B2564A">
        <w:t xml:space="preserve"> at the 500-kHz bandwidth</w:t>
      </w:r>
      <w:r w:rsidR="0068152D" w:rsidRPr="00B2564A">
        <w:t xml:space="preserve"> is about 760 m. Sinc</w:t>
      </w:r>
      <w:r w:rsidR="00883DC7" w:rsidRPr="00B2564A">
        <w:t xml:space="preserve">e LoRa </w:t>
      </w:r>
      <w:r w:rsidR="00790786" w:rsidRPr="00B2564A">
        <w:t xml:space="preserve">gains </w:t>
      </w:r>
      <w:r w:rsidR="00683CBE" w:rsidRPr="00B2564A">
        <w:t xml:space="preserve">coverage by lowering the signal bandwidth </w:t>
      </w:r>
      <w:r w:rsidR="00683CBE" w:rsidRPr="00B2564A">
        <w:fldChar w:fldCharType="begin" w:fldLock="1"/>
      </w:r>
      <w:r w:rsidR="007A1B3A">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84]","plainTextFormattedCitation":"[84]","previouslyFormattedCitation":"[84]"},"properties":{"noteIndex":0},"schema":"https://github.com/citation-style-language/schema/raw/master/csl-citation.json"}</w:instrText>
      </w:r>
      <w:r w:rsidR="00683CBE" w:rsidRPr="00B2564A">
        <w:fldChar w:fldCharType="separate"/>
      </w:r>
      <w:r w:rsidR="007F3320" w:rsidRPr="007F3320">
        <w:t>[84]</w:t>
      </w:r>
      <w:r w:rsidR="00683CBE" w:rsidRPr="00B2564A">
        <w:fldChar w:fldCharType="end"/>
      </w:r>
      <w:r w:rsidR="00683CBE" w:rsidRPr="00B2564A">
        <w:t xml:space="preserve">, </w:t>
      </w:r>
      <w:r w:rsidR="007C19ED" w:rsidRPr="00B2564A">
        <w:t xml:space="preserve">the </w:t>
      </w:r>
      <w:r w:rsidR="00B46826" w:rsidRPr="00B2564A">
        <w:t xml:space="preserve">maxium distance over which the SX1278 modules could </w:t>
      </w:r>
      <w:r w:rsidR="009C5A52" w:rsidRPr="00B2564A">
        <w:t>communicate is expected to be much higher with proper settings.</w:t>
      </w:r>
      <w:r w:rsidR="00883DC7" w:rsidRPr="00B2564A">
        <w:t xml:space="preserve"> </w:t>
      </w:r>
    </w:p>
    <w:p w14:paraId="74875783" w14:textId="1D05A5AB" w:rsidR="00787AB6" w:rsidRPr="00B2564A" w:rsidRDefault="00787AB6" w:rsidP="001F3DB1">
      <w:pPr>
        <w:jc w:val="both"/>
        <w:sectPr w:rsidR="00787AB6" w:rsidRPr="00B2564A" w:rsidSect="001A2F7B">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3F92FC40" w:rsidR="00290884" w:rsidRPr="00B2564A" w:rsidRDefault="00C918BE" w:rsidP="004D0A04">
      <w:pPr>
        <w:pStyle w:val="Heading1"/>
        <w:numPr>
          <w:ilvl w:val="0"/>
          <w:numId w:val="27"/>
        </w:numPr>
        <w:rPr>
          <w:rFonts w:cs="Times New Roman"/>
        </w:rPr>
      </w:pPr>
      <w:bookmarkStart w:id="225" w:name="_Toc145709126"/>
      <w:r w:rsidRPr="00B2564A">
        <w:t>Conclusion</w:t>
      </w:r>
      <w:r w:rsidR="00D063DA" w:rsidRPr="00B2564A">
        <w:t xml:space="preserve"> and </w:t>
      </w:r>
      <w:r w:rsidR="0048509D">
        <w:t>Further Development</w:t>
      </w:r>
      <w:bookmarkEnd w:id="225"/>
    </w:p>
    <w:p w14:paraId="4B259ECF" w14:textId="77777777" w:rsidR="00312E53" w:rsidRPr="004B0461" w:rsidRDefault="008B283C" w:rsidP="00E4694A">
      <w:pPr>
        <w:jc w:val="both"/>
      </w:pPr>
      <w:r w:rsidRPr="004B0461">
        <w:t xml:space="preserve">The design of an Autonomous </w:t>
      </w:r>
      <w:r w:rsidR="00A377D6" w:rsidRPr="004B0461">
        <w:t xml:space="preserve">Wireless Agrometeorology Station </w:t>
      </w:r>
      <w:r w:rsidR="007A02A0" w:rsidRPr="004B0461">
        <w:t>introduc</w:t>
      </w:r>
      <w:r w:rsidR="00E5665D" w:rsidRPr="004B0461">
        <w:t xml:space="preserve">es </w:t>
      </w:r>
      <w:r w:rsidR="002A6E55" w:rsidRPr="004B0461">
        <w:t xml:space="preserve">a new </w:t>
      </w:r>
      <w:r w:rsidR="008812E3" w:rsidRPr="004B0461">
        <w:t>territory toward</w:t>
      </w:r>
      <w:r w:rsidR="002A6E55" w:rsidRPr="004B0461">
        <w:t xml:space="preserve"> improvements </w:t>
      </w:r>
      <w:r w:rsidR="00E33453" w:rsidRPr="004B0461">
        <w:t xml:space="preserve">of agricultural production via monitoring </w:t>
      </w:r>
      <w:r w:rsidR="00252A83" w:rsidRPr="004B0461">
        <w:t xml:space="preserve">the meteorological </w:t>
      </w:r>
      <w:r w:rsidR="00F00259" w:rsidRPr="004B0461">
        <w:t>factors</w:t>
      </w:r>
      <w:r w:rsidR="00A61EB0" w:rsidRPr="004B0461">
        <w:t xml:space="preserve">, including </w:t>
      </w:r>
      <w:r w:rsidR="00F00259" w:rsidRPr="004B0461">
        <w:t>wind parameters</w:t>
      </w:r>
      <w:r w:rsidR="00A623FF" w:rsidRPr="004B0461">
        <w:t>, precipitations, temperature, humidity, and atmospheric pressure.</w:t>
      </w:r>
      <w:r w:rsidR="00076E5F" w:rsidRPr="004B0461">
        <w:t xml:space="preserve"> </w:t>
      </w:r>
      <w:r w:rsidR="00D537BD" w:rsidRPr="004B0461">
        <w:t xml:space="preserve">The </w:t>
      </w:r>
      <w:r w:rsidR="00892993" w:rsidRPr="004B0461">
        <w:t xml:space="preserve">available results </w:t>
      </w:r>
      <w:r w:rsidR="007C2B31" w:rsidRPr="004B0461">
        <w:t xml:space="preserve">suggest that </w:t>
      </w:r>
      <w:r w:rsidR="007C0C35" w:rsidRPr="004B0461">
        <w:t xml:space="preserve">the sensor outputs </w:t>
      </w:r>
      <w:r w:rsidR="00CC02B6" w:rsidRPr="004B0461">
        <w:t xml:space="preserve">could become useful after </w:t>
      </w:r>
      <w:r w:rsidR="00BE6779" w:rsidRPr="004B0461">
        <w:t>calibrations</w:t>
      </w:r>
      <w:r w:rsidR="007F6C9D" w:rsidRPr="004B0461">
        <w:t xml:space="preserve">, and </w:t>
      </w:r>
      <w:r w:rsidR="000E37EF" w:rsidRPr="004B0461">
        <w:t>remote data access in real time is possible</w:t>
      </w:r>
      <w:r w:rsidR="003F7D61" w:rsidRPr="004B0461">
        <w:t xml:space="preserve"> </w:t>
      </w:r>
      <w:r w:rsidR="00FF010D" w:rsidRPr="004B0461">
        <w:t xml:space="preserve">with </w:t>
      </w:r>
      <w:r w:rsidR="0026576C" w:rsidRPr="004B0461">
        <w:t xml:space="preserve">LoRa communication and </w:t>
      </w:r>
      <w:r w:rsidR="002F5A5C" w:rsidRPr="004B0461">
        <w:t>ThingSpeak</w:t>
      </w:r>
      <w:r w:rsidR="00FF010D" w:rsidRPr="004B0461">
        <w:t xml:space="preserve">. </w:t>
      </w:r>
    </w:p>
    <w:p w14:paraId="75DD9F74" w14:textId="4B855942" w:rsidR="00D06D54" w:rsidRPr="004B0461" w:rsidRDefault="00312E53" w:rsidP="00E4694A">
      <w:pPr>
        <w:jc w:val="both"/>
      </w:pPr>
      <w:r w:rsidRPr="004B0461">
        <w:t>However, the system powering design remains basic and need</w:t>
      </w:r>
      <w:r w:rsidR="00C405BF" w:rsidRPr="004B0461">
        <w:t>s</w:t>
      </w:r>
      <w:r w:rsidRPr="004B0461">
        <w:t xml:space="preserve"> improvements</w:t>
      </w:r>
      <w:r w:rsidR="009B72CA" w:rsidRPr="004B0461">
        <w:t xml:space="preserve">, while a data backup solution is missing </w:t>
      </w:r>
      <w:r w:rsidR="00EF054D" w:rsidRPr="004B0461">
        <w:t>due to the invalidation of the microSD card</w:t>
      </w:r>
      <w:r w:rsidR="0048509D" w:rsidRPr="004B0461">
        <w:t xml:space="preserve"> in use.</w:t>
      </w:r>
      <w:r w:rsidR="00181D09" w:rsidRPr="004B0461">
        <w:t xml:space="preserve"> Therefore, the further development </w:t>
      </w:r>
      <w:r w:rsidR="00C405BF" w:rsidRPr="004B0461">
        <w:t>of the project is suggested as below:</w:t>
      </w:r>
    </w:p>
    <w:p w14:paraId="0794382E" w14:textId="38EB9F75" w:rsidR="00F51B50" w:rsidRPr="004B0461" w:rsidRDefault="00C405BF" w:rsidP="00AD7E84">
      <w:pPr>
        <w:pStyle w:val="ListParagraph"/>
        <w:numPr>
          <w:ilvl w:val="0"/>
          <w:numId w:val="26"/>
        </w:numPr>
        <w:ind w:left="426"/>
        <w:jc w:val="both"/>
        <w:rPr>
          <w:rFonts w:cs="Times New Roman"/>
        </w:rPr>
      </w:pPr>
      <w:r w:rsidRPr="004B0461">
        <w:t xml:space="preserve">Redesign the </w:t>
      </w:r>
      <w:r w:rsidR="008B000D" w:rsidRPr="004B0461">
        <w:t xml:space="preserve">system powering block by adding </w:t>
      </w:r>
      <w:r w:rsidR="00AB6463" w:rsidRPr="004B0461">
        <w:t xml:space="preserve">load </w:t>
      </w:r>
      <w:r w:rsidR="00725612" w:rsidRPr="004B0461">
        <w:t>balancing</w:t>
      </w:r>
      <w:r w:rsidR="00AB6463" w:rsidRPr="004B0461">
        <w:t>.</w:t>
      </w:r>
    </w:p>
    <w:p w14:paraId="6D9B5D2E" w14:textId="037EDC11" w:rsidR="00BE6759" w:rsidRPr="004B0461" w:rsidRDefault="00725612" w:rsidP="00AD7E84">
      <w:pPr>
        <w:pStyle w:val="ListParagraph"/>
        <w:numPr>
          <w:ilvl w:val="0"/>
          <w:numId w:val="26"/>
        </w:numPr>
        <w:ind w:left="426"/>
        <w:jc w:val="both"/>
        <w:rPr>
          <w:rFonts w:cs="Times New Roman"/>
        </w:rPr>
      </w:pPr>
      <w:r w:rsidRPr="004B0461">
        <w:t xml:space="preserve">Add a data backup solution. The microSD card module </w:t>
      </w:r>
      <w:r w:rsidR="000C5341" w:rsidRPr="004B0461">
        <w:t xml:space="preserve">is suggested to remain, but another microcontroller </w:t>
      </w:r>
      <w:r w:rsidR="00A259E1" w:rsidRPr="004B0461">
        <w:t>(i.e. STM8</w:t>
      </w:r>
      <w:r w:rsidR="00B8677C" w:rsidRPr="004B0461">
        <w:t>S103F3P6</w:t>
      </w:r>
      <w:r w:rsidR="00A259E1" w:rsidRPr="004B0461">
        <w:t>) is to be put between the main one and the microSD card module</w:t>
      </w:r>
      <w:r w:rsidR="00082E5D" w:rsidRPr="004B0461">
        <w:t xml:space="preserve"> as a bridge</w:t>
      </w:r>
      <w:r w:rsidR="00A259E1" w:rsidRPr="004B0461">
        <w:t>.</w:t>
      </w:r>
      <w:r w:rsidR="00082E5D" w:rsidRPr="004B0461">
        <w:t xml:space="preserve"> The bridge is to receive data to be logged via UART </w:t>
      </w:r>
      <w:r w:rsidR="009C1A63" w:rsidRPr="004B0461">
        <w:t>then write those data on the microSD card for the main microcontroller.</w:t>
      </w:r>
      <w:r w:rsidR="00A259E1" w:rsidRPr="004B0461">
        <w:t xml:space="preserve"> </w:t>
      </w:r>
    </w:p>
    <w:p w14:paraId="5950E1A0" w14:textId="779C668E" w:rsidR="00D65A44" w:rsidRPr="004B0461" w:rsidRDefault="00BE6759" w:rsidP="00AD7E84">
      <w:pPr>
        <w:pStyle w:val="ListParagraph"/>
        <w:numPr>
          <w:ilvl w:val="0"/>
          <w:numId w:val="26"/>
        </w:numPr>
        <w:ind w:left="426"/>
        <w:jc w:val="both"/>
        <w:rPr>
          <w:rFonts w:cs="Times New Roman"/>
        </w:rPr>
      </w:pPr>
      <w:r w:rsidRPr="004B0461">
        <w:t xml:space="preserve">Evaluation of the </w:t>
      </w:r>
      <w:r w:rsidR="0096054B" w:rsidRPr="004B0461">
        <w:t>anemometer</w:t>
      </w:r>
      <w:r w:rsidR="00CF3BAD" w:rsidRPr="004B0461">
        <w:t xml:space="preserve"> to complete the wind speed model</w:t>
      </w:r>
      <w:r w:rsidRPr="004B0461">
        <w:t xml:space="preserve">. </w:t>
      </w:r>
      <w:r w:rsidR="0096054B" w:rsidRPr="004B0461">
        <w:t xml:space="preserve">Due to the aerodynamic nature of the device, this </w:t>
      </w:r>
      <w:r w:rsidR="00CF3BAD" w:rsidRPr="004B0461">
        <w:t xml:space="preserve">development may need collaborations with </w:t>
      </w:r>
      <w:r w:rsidR="00867DDC" w:rsidRPr="004B0461">
        <w:t>other engineering fields</w:t>
      </w:r>
      <w:r w:rsidR="00D65A44" w:rsidRPr="004B0461">
        <w:t>.</w:t>
      </w:r>
    </w:p>
    <w:p w14:paraId="16656452" w14:textId="41024714" w:rsidR="009C1A63" w:rsidRPr="004B0461" w:rsidRDefault="00867DDC" w:rsidP="009C1A63">
      <w:pPr>
        <w:pStyle w:val="ListParagraph"/>
        <w:numPr>
          <w:ilvl w:val="0"/>
          <w:numId w:val="26"/>
        </w:numPr>
        <w:ind w:left="426"/>
        <w:jc w:val="both"/>
        <w:rPr>
          <w:rFonts w:cs="Times New Roman"/>
        </w:rPr>
      </w:pPr>
      <w:r w:rsidRPr="004B0461">
        <w:t>Further e</w:t>
      </w:r>
      <w:r w:rsidR="009C1A63" w:rsidRPr="004B0461">
        <w:t>valuation of the rain gaug</w:t>
      </w:r>
      <w:r w:rsidR="006C1FE8" w:rsidRPr="004B0461">
        <w:t xml:space="preserve">e to determine the fault of the </w:t>
      </w:r>
      <w:r w:rsidR="009A38B8" w:rsidRPr="004B0461">
        <w:t>device on top of the product specifications by the manufacterer</w:t>
      </w:r>
      <w:r w:rsidR="009C1A63" w:rsidRPr="004B0461">
        <w:t>.</w:t>
      </w:r>
    </w:p>
    <w:p w14:paraId="55513928" w14:textId="77777777" w:rsidR="00D10739" w:rsidRPr="004B0461" w:rsidRDefault="00AD3A85" w:rsidP="00AD7E84">
      <w:pPr>
        <w:pStyle w:val="ListParagraph"/>
        <w:numPr>
          <w:ilvl w:val="0"/>
          <w:numId w:val="26"/>
        </w:numPr>
        <w:ind w:left="426"/>
        <w:jc w:val="both"/>
        <w:rPr>
          <w:rFonts w:cs="Times New Roman"/>
        </w:rPr>
      </w:pPr>
      <w:r w:rsidRPr="004B0461">
        <w:t>Further evaluations of the digital sensors</w:t>
      </w:r>
      <w:r w:rsidR="00E67A9A" w:rsidRPr="004B0461">
        <w:t xml:space="preserve">. </w:t>
      </w:r>
    </w:p>
    <w:p w14:paraId="5979D673" w14:textId="60511197" w:rsidR="00CA654F" w:rsidRPr="004B0461" w:rsidRDefault="004B0461" w:rsidP="00AD7E84">
      <w:pPr>
        <w:pStyle w:val="ListParagraph"/>
        <w:numPr>
          <w:ilvl w:val="0"/>
          <w:numId w:val="26"/>
        </w:numPr>
        <w:ind w:left="426"/>
        <w:jc w:val="both"/>
        <w:rPr>
          <w:rFonts w:cs="Times New Roman"/>
        </w:rPr>
      </w:pPr>
      <w:r w:rsidRPr="004B0461">
        <w:t>Further improvements of communications via LoRa</w:t>
      </w:r>
      <w:r w:rsidR="00CA654F" w:rsidRPr="004B0461">
        <w:t>.</w:t>
      </w:r>
    </w:p>
    <w:p w14:paraId="73A4BC2F" w14:textId="77777777" w:rsidR="00850829" w:rsidRDefault="002466DB" w:rsidP="00850829">
      <w:pPr>
        <w:pStyle w:val="ListParagraph"/>
        <w:numPr>
          <w:ilvl w:val="0"/>
          <w:numId w:val="26"/>
        </w:numPr>
        <w:ind w:left="426"/>
        <w:jc w:val="both"/>
        <w:rPr>
          <w:rFonts w:cs="Times New Roman"/>
        </w:rPr>
      </w:pPr>
      <w:r w:rsidRPr="004B0461">
        <w:t xml:space="preserve">Integration of </w:t>
      </w:r>
      <w:r w:rsidR="00BD43DD" w:rsidRPr="004B0461">
        <w:t>all</w:t>
      </w:r>
      <w:r w:rsidRPr="004B0461">
        <w:t xml:space="preserve"> modules on a single prototype</w:t>
      </w:r>
      <w:r w:rsidR="00AA7763" w:rsidRPr="004B0461">
        <w:t>.</w:t>
      </w:r>
    </w:p>
    <w:p w14:paraId="047C4A30" w14:textId="54FAF312" w:rsidR="00E71FAC" w:rsidRPr="00850829" w:rsidRDefault="00850829" w:rsidP="00850829">
      <w:pPr>
        <w:jc w:val="both"/>
        <w:rPr>
          <w:rFonts w:cs="Times New Roman"/>
        </w:rPr>
      </w:pPr>
      <w:r>
        <w:t xml:space="preserve">Finally, </w:t>
      </w:r>
      <w:r w:rsidR="00E94FB0">
        <w:t xml:space="preserve">the conclusion over the </w:t>
      </w:r>
      <w:r w:rsidR="006D605A">
        <w:t xml:space="preserve">applicability of the STM32duino firmware is that </w:t>
      </w:r>
      <w:r w:rsidR="00FF4F28">
        <w:t>it could be used in development and prototyping a project</w:t>
      </w:r>
      <w:r w:rsidR="00A75143">
        <w:t xml:space="preserve">. In a real application, there remains mutiple limitations, including the lack of </w:t>
      </w:r>
      <w:r w:rsidR="002B390D">
        <w:t>debugging probe</w:t>
      </w:r>
      <w:r w:rsidR="006C11D9">
        <w:t xml:space="preserve">, and </w:t>
      </w:r>
      <w:r w:rsidR="00B002F5">
        <w:t xml:space="preserve">the compatibility with </w:t>
      </w:r>
      <w:r w:rsidR="00D11E60">
        <w:t>provided libraries, which is dicovered when</w:t>
      </w:r>
      <w:r w:rsidR="008061D6">
        <w:t xml:space="preserve"> some research for this thesis is conducted, but not exclusively included</w:t>
      </w:r>
      <w:r w:rsidR="006F2B67">
        <w:t>.</w:t>
      </w:r>
      <w:r w:rsidR="00FF2CDE" w:rsidRPr="00B2564A">
        <w:br w:type="page"/>
      </w:r>
    </w:p>
    <w:p w14:paraId="7CAAEEDE" w14:textId="77777777" w:rsidR="00925029" w:rsidRPr="00B2564A" w:rsidRDefault="00925029" w:rsidP="00683659">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683659">
      <w:pPr>
        <w:pStyle w:val="Heading1"/>
      </w:pPr>
      <w:bookmarkStart w:id="226" w:name="_Ref145414593"/>
      <w:bookmarkStart w:id="227" w:name="_Toc145709127"/>
      <w:r w:rsidRPr="00B2564A">
        <w:lastRenderedPageBreak/>
        <w:t xml:space="preserve">APPENDIX </w:t>
      </w:r>
      <w:bookmarkStart w:id="228" w:name="Appendex_HAL_DMA"/>
      <w:r w:rsidRPr="00B2564A">
        <w:t>A</w:t>
      </w:r>
      <w:bookmarkEnd w:id="228"/>
      <w:r w:rsidR="005534EC" w:rsidRPr="00B2564A">
        <w:t xml:space="preserve">. </w:t>
      </w:r>
      <w:r w:rsidR="005866B3" w:rsidRPr="00B2564A">
        <w:t>HAL and DMA Configuration Functions</w:t>
      </w:r>
      <w:r w:rsidR="00B50662" w:rsidRPr="00B2564A">
        <w:t xml:space="preserve"> for ADC</w:t>
      </w:r>
      <w:bookmarkEnd w:id="226"/>
      <w:bookmarkEnd w:id="227"/>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683659">
      <w:pPr>
        <w:pStyle w:val="Heading1"/>
      </w:pPr>
      <w:r w:rsidRPr="00B2564A">
        <w:br w:type="page"/>
      </w:r>
    </w:p>
    <w:p w14:paraId="215939D0" w14:textId="77777777" w:rsidR="00412149" w:rsidRPr="00B2564A" w:rsidRDefault="00412149" w:rsidP="00683659">
      <w:pPr>
        <w:pStyle w:val="Heading1"/>
        <w:sectPr w:rsidR="00412149" w:rsidRPr="00B2564A" w:rsidSect="00A9653F">
          <w:footerReference w:type="default" r:id="rId117"/>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683659">
      <w:pPr>
        <w:pStyle w:val="Heading1"/>
      </w:pPr>
      <w:bookmarkStart w:id="229" w:name="_Toc145709128"/>
      <w:r w:rsidRPr="00B2564A">
        <w:lastRenderedPageBreak/>
        <w:t xml:space="preserve">APPENDIX </w:t>
      </w:r>
      <w:bookmarkStart w:id="230" w:name="Appendix_B"/>
      <w:r w:rsidRPr="00B2564A">
        <w:t>B</w:t>
      </w:r>
      <w:bookmarkEnd w:id="230"/>
      <w:r w:rsidRPr="00B2564A">
        <w:t xml:space="preserve">. </w:t>
      </w:r>
      <w:r w:rsidR="004278B8" w:rsidRPr="00B2564A">
        <w:t xml:space="preserve">CA3140EZ Voltage </w:t>
      </w:r>
      <w:r w:rsidR="00947CD5" w:rsidRPr="00B2564A">
        <w:t>Buffer Test Result</w:t>
      </w:r>
      <w:bookmarkEnd w:id="229"/>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683659">
      <w:pPr>
        <w:pStyle w:val="Heading1"/>
      </w:pPr>
      <w:bookmarkStart w:id="231" w:name="_Toc145709129"/>
      <w:r w:rsidRPr="00B2564A">
        <w:lastRenderedPageBreak/>
        <w:t xml:space="preserve">APPENDIX </w:t>
      </w:r>
      <w:bookmarkStart w:id="232" w:name="Appendix_C"/>
      <w:r w:rsidRPr="00B2564A">
        <w:t>C</w:t>
      </w:r>
      <w:bookmarkEnd w:id="232"/>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31"/>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786FAB7B" w:rsidR="00D36C92" w:rsidRPr="00B2564A" w:rsidRDefault="00D36C92" w:rsidP="00683659">
      <w:pPr>
        <w:pStyle w:val="Heading1"/>
      </w:pPr>
      <w:bookmarkStart w:id="233" w:name="_Toc145709130"/>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FB1E93" w:rsidRPr="00B2564A">
        <w:t xml:space="preserve">Figure </w:t>
      </w:r>
      <w:r w:rsidR="00FB1E93">
        <w:t>3</w:t>
      </w:r>
      <w:r w:rsidR="00FB1E93">
        <w:noBreakHyphen/>
        <w:t>14</w:t>
      </w:r>
      <w:bookmarkEnd w:id="233"/>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265190">
      <w:pPr>
        <w:pStyle w:val="Heading1"/>
      </w:pPr>
      <w:bookmarkStart w:id="234" w:name="_Toc145709131"/>
      <w:r w:rsidRPr="00B2564A">
        <w:lastRenderedPageBreak/>
        <w:t xml:space="preserve">APPENDIX </w:t>
      </w:r>
      <w:bookmarkStart w:id="235" w:name="Appendix_E"/>
      <w:r w:rsidRPr="00B2564A">
        <w:t>E</w:t>
      </w:r>
      <w:bookmarkEnd w:id="235"/>
      <w:r w:rsidRPr="00B2564A">
        <w:t xml:space="preserve">. </w:t>
      </w:r>
      <w:r w:rsidR="00086D42" w:rsidRPr="00B2564A">
        <w:t xml:space="preserve">Python Program on Raspberry Pi </w:t>
      </w:r>
      <w:r w:rsidR="00911124" w:rsidRPr="00B2564A">
        <w:t>4B</w:t>
      </w:r>
      <w:bookmarkEnd w:id="234"/>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265190">
      <w:pPr>
        <w:pStyle w:val="Heading1"/>
      </w:pPr>
      <w:bookmarkStart w:id="236" w:name="_Toc145709132"/>
      <w:r w:rsidRPr="00B2564A">
        <w:lastRenderedPageBreak/>
        <w:t xml:space="preserve">APPENDIX </w:t>
      </w:r>
      <w:r w:rsidR="00265190" w:rsidRPr="00B2564A">
        <w:t>F</w:t>
      </w:r>
      <w:r w:rsidRPr="00B2564A">
        <w:t xml:space="preserve">. </w:t>
      </w:r>
      <w:r w:rsidR="00551502" w:rsidRPr="00B2564A">
        <w:t>LoRa Range Test – Node’s Log</w:t>
      </w:r>
      <w:bookmarkEnd w:id="236"/>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683659">
      <w:pPr>
        <w:pStyle w:val="Heading1"/>
      </w:pPr>
      <w:bookmarkStart w:id="237" w:name="_Toc145709133"/>
      <w:r w:rsidRPr="00B2564A">
        <w:lastRenderedPageBreak/>
        <w:t xml:space="preserve">APPENDIX </w:t>
      </w:r>
      <w:r w:rsidR="00265190" w:rsidRPr="00B2564A">
        <w:t>G</w:t>
      </w:r>
      <w:r w:rsidRPr="00B2564A">
        <w:t>. LoRa Range Test – Gateway’s Log</w:t>
      </w:r>
      <w:bookmarkEnd w:id="237"/>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77777777" w:rsidR="00D701F6" w:rsidRPr="00B2564A" w:rsidRDefault="00D701F6" w:rsidP="00B50662"/>
    <w:p w14:paraId="443C5315" w14:textId="77777777" w:rsidR="00B50662" w:rsidRPr="00B2564A" w:rsidRDefault="00B50662" w:rsidP="00B50662"/>
    <w:p w14:paraId="52122E92" w14:textId="77777777" w:rsidR="00B50662" w:rsidRPr="00B2564A" w:rsidRDefault="00B50662" w:rsidP="00683659">
      <w:pPr>
        <w:pStyle w:val="Heading1"/>
      </w:pPr>
      <w:r w:rsidRPr="00B2564A">
        <w:br w:type="page"/>
      </w:r>
    </w:p>
    <w:p w14:paraId="498B1AD7" w14:textId="4FA7EC6A" w:rsidR="00576878" w:rsidRPr="00B2564A" w:rsidRDefault="00551502" w:rsidP="00683659">
      <w:pPr>
        <w:pStyle w:val="Heading1"/>
      </w:pPr>
      <w:bookmarkStart w:id="238" w:name="_Toc145709134"/>
      <w:r w:rsidRPr="00B2564A">
        <w:lastRenderedPageBreak/>
        <w:t>REFERENCES</w:t>
      </w:r>
      <w:bookmarkEnd w:id="238"/>
    </w:p>
    <w:p w14:paraId="733E9B3B" w14:textId="77777777" w:rsidR="006D3589" w:rsidRPr="00B2564A" w:rsidRDefault="006D3589" w:rsidP="006D3589"/>
    <w:p w14:paraId="1B8FCCF8" w14:textId="709CC765" w:rsidR="0006410E" w:rsidRPr="0006410E" w:rsidRDefault="00FE1B1D" w:rsidP="0006410E">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06410E" w:rsidRPr="0006410E">
        <w:rPr>
          <w:rFonts w:ascii="Calibri" w:hAnsi="Calibri" w:cs="Calibri"/>
          <w:szCs w:val="24"/>
        </w:rPr>
        <w:t>[1]</w:t>
      </w:r>
      <w:r w:rsidR="0006410E" w:rsidRPr="0006410E">
        <w:rPr>
          <w:rFonts w:ascii="Calibri" w:hAnsi="Calibri" w:cs="Calibri"/>
          <w:szCs w:val="24"/>
        </w:rPr>
        <w:tab/>
        <w:t xml:space="preserve">J. Buttinger </w:t>
      </w:r>
      <w:r w:rsidR="0006410E" w:rsidRPr="0006410E">
        <w:rPr>
          <w:rFonts w:ascii="Calibri" w:hAnsi="Calibri" w:cs="Calibri"/>
          <w:i/>
          <w:iCs/>
          <w:szCs w:val="24"/>
        </w:rPr>
        <w:t>et al.</w:t>
      </w:r>
      <w:r w:rsidR="0006410E" w:rsidRPr="0006410E">
        <w:rPr>
          <w:rFonts w:ascii="Calibri" w:hAnsi="Calibri" w:cs="Calibri"/>
          <w:szCs w:val="24"/>
        </w:rPr>
        <w:t xml:space="preserve">, “Agriculture, forestry, and fishing,” </w:t>
      </w:r>
      <w:r w:rsidR="0006410E" w:rsidRPr="0006410E">
        <w:rPr>
          <w:rFonts w:ascii="Calibri" w:hAnsi="Calibri" w:cs="Calibri"/>
          <w:i/>
          <w:iCs/>
          <w:szCs w:val="24"/>
        </w:rPr>
        <w:t>Encyclopaedia Britannica</w:t>
      </w:r>
      <w:r w:rsidR="0006410E" w:rsidRPr="0006410E">
        <w:rPr>
          <w:rFonts w:ascii="Calibri" w:hAnsi="Calibri" w:cs="Calibri"/>
          <w:szCs w:val="24"/>
        </w:rPr>
        <w:t>.</w:t>
      </w:r>
    </w:p>
    <w:p w14:paraId="76B718B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w:t>
      </w:r>
      <w:r w:rsidRPr="0006410E">
        <w:rPr>
          <w:rFonts w:ascii="Calibri" w:hAnsi="Calibri" w:cs="Calibri"/>
          <w:szCs w:val="24"/>
        </w:rPr>
        <w:tab/>
        <w:t xml:space="preserve">Trading Economics, “Vietnam - Agriculture, Value Added (% Of GDP),” </w:t>
      </w:r>
      <w:r w:rsidRPr="0006410E">
        <w:rPr>
          <w:rFonts w:ascii="Calibri" w:hAnsi="Calibri" w:cs="Calibri"/>
          <w:i/>
          <w:iCs/>
          <w:szCs w:val="24"/>
        </w:rPr>
        <w:t>Trading Economics</w:t>
      </w:r>
      <w:r w:rsidRPr="0006410E">
        <w:rPr>
          <w:rFonts w:ascii="Calibri" w:hAnsi="Calibri" w:cs="Calibri"/>
          <w:szCs w:val="24"/>
        </w:rPr>
        <w:t>. https://tradingeconomics.com/vietnam/agriculture-value-added-percent-of-gdp-wb-data.html.</w:t>
      </w:r>
    </w:p>
    <w:p w14:paraId="693CF1E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w:t>
      </w:r>
      <w:r w:rsidRPr="0006410E">
        <w:rPr>
          <w:rFonts w:ascii="Calibri" w:hAnsi="Calibri" w:cs="Calibri"/>
          <w:szCs w:val="24"/>
        </w:rPr>
        <w:tab/>
        <w:t xml:space="preserve">U. Nguyen, “Vietnam’s Agricultural Sector: Rising Star in Food Production,” </w:t>
      </w:r>
      <w:r w:rsidRPr="0006410E">
        <w:rPr>
          <w:rFonts w:ascii="Calibri" w:hAnsi="Calibri" w:cs="Calibri"/>
          <w:i/>
          <w:iCs/>
          <w:szCs w:val="24"/>
        </w:rPr>
        <w:t>Vietnam Briefing</w:t>
      </w:r>
      <w:r w:rsidRPr="0006410E">
        <w:rPr>
          <w:rFonts w:ascii="Calibri" w:hAnsi="Calibri" w:cs="Calibri"/>
          <w:szCs w:val="24"/>
        </w:rPr>
        <w:t>, 2023.</w:t>
      </w:r>
    </w:p>
    <w:p w14:paraId="62195D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w:t>
      </w:r>
      <w:r w:rsidRPr="0006410E">
        <w:rPr>
          <w:rFonts w:ascii="Calibri" w:hAnsi="Calibri" w:cs="Calibri"/>
          <w:szCs w:val="24"/>
        </w:rPr>
        <w:tab/>
        <w:t xml:space="preserve">Ministry of Natural Resources and Environment Vietnam, “Hiện trạng mạng lưới quan trắc khí tượng còn nhiều khó khăn, hạn chế.,” </w:t>
      </w:r>
      <w:r w:rsidRPr="0006410E">
        <w:rPr>
          <w:rFonts w:ascii="Calibri" w:hAnsi="Calibri" w:cs="Calibri"/>
          <w:i/>
          <w:iCs/>
          <w:szCs w:val="24"/>
        </w:rPr>
        <w:t>Ministry of Natural Resources and Environment Vietnam</w:t>
      </w:r>
      <w:r w:rsidRPr="0006410E">
        <w:rPr>
          <w:rFonts w:ascii="Calibri" w:hAnsi="Calibri" w:cs="Calibri"/>
          <w:szCs w:val="24"/>
        </w:rPr>
        <w:t>, 2019. https://www.monre.gov.vn/Pages/hien-trang-mang-luoi-quan-trac-khi-tuong-con-nhieu-kho-khan,-han-che..aspx.</w:t>
      </w:r>
    </w:p>
    <w:p w14:paraId="02183F8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w:t>
      </w:r>
      <w:r w:rsidRPr="0006410E">
        <w:rPr>
          <w:rFonts w:ascii="Calibri" w:hAnsi="Calibri" w:cs="Calibri"/>
          <w:szCs w:val="24"/>
        </w:rPr>
        <w:tab/>
        <w:t xml:space="preserve">“Trung tâm Ứng dụng công nghệ Khí tượng Thuỷ văn tiếp tục rà soát báo cáo về Đề án khí tượng nông nghiệp,” </w:t>
      </w:r>
      <w:r w:rsidRPr="0006410E">
        <w:rPr>
          <w:rFonts w:ascii="Calibri" w:hAnsi="Calibri" w:cs="Calibri"/>
          <w:i/>
          <w:iCs/>
          <w:szCs w:val="24"/>
        </w:rPr>
        <w:t>Vietnam Meteorological and Hydrological Administration</w:t>
      </w:r>
      <w:r w:rsidRPr="0006410E">
        <w:rPr>
          <w:rFonts w:ascii="Calibri" w:hAnsi="Calibri" w:cs="Calibri"/>
          <w:szCs w:val="24"/>
        </w:rPr>
        <w:t>, 2022.</w:t>
      </w:r>
    </w:p>
    <w:p w14:paraId="774A9A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w:t>
      </w:r>
      <w:r w:rsidRPr="0006410E">
        <w:rPr>
          <w:rFonts w:ascii="Calibri" w:hAnsi="Calibri" w:cs="Calibri"/>
          <w:szCs w:val="24"/>
        </w:rPr>
        <w:tab/>
        <w:t>H. N. Do, “Conceptual Design of an Autonomous Wireless Agrometeorology Station,” 2023.</w:t>
      </w:r>
    </w:p>
    <w:p w14:paraId="040992A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w:t>
      </w:r>
      <w:r w:rsidRPr="0006410E">
        <w:rPr>
          <w:rFonts w:ascii="Calibri" w:hAnsi="Calibri" w:cs="Calibri"/>
          <w:szCs w:val="24"/>
        </w:rPr>
        <w:tab/>
        <w:t xml:space="preserve">E. Fahad, “Microcontroller Selection Criteria for your project, 8 bit Vs 16 bit Microcontroller,” </w:t>
      </w:r>
      <w:r w:rsidRPr="0006410E">
        <w:rPr>
          <w:rFonts w:ascii="Calibri" w:hAnsi="Calibri" w:cs="Calibri"/>
          <w:i/>
          <w:iCs/>
          <w:szCs w:val="24"/>
        </w:rPr>
        <w:t>Electronic Clinic</w:t>
      </w:r>
      <w:r w:rsidRPr="0006410E">
        <w:rPr>
          <w:rFonts w:ascii="Calibri" w:hAnsi="Calibri" w:cs="Calibri"/>
          <w:szCs w:val="24"/>
        </w:rPr>
        <w:t>, 2021. https://www.electroniclinic.com/microcontroller-selection-criteria-for-your-project-8-bit-vs-16-bit-microcontroller/.</w:t>
      </w:r>
    </w:p>
    <w:p w14:paraId="7E4C0D92"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w:t>
      </w:r>
      <w:r w:rsidRPr="0006410E">
        <w:rPr>
          <w:rFonts w:ascii="Calibri" w:hAnsi="Calibri" w:cs="Calibri"/>
          <w:szCs w:val="24"/>
        </w:rPr>
        <w:tab/>
        <w:t xml:space="preserve">J. Koon, “Key factors to consider when choosing a microcontroller,” </w:t>
      </w:r>
      <w:r w:rsidRPr="0006410E">
        <w:rPr>
          <w:rFonts w:ascii="Calibri" w:hAnsi="Calibri" w:cs="Calibri"/>
          <w:i/>
          <w:iCs/>
          <w:szCs w:val="24"/>
        </w:rPr>
        <w:t>Micrcontroller Tips</w:t>
      </w:r>
      <w:r w:rsidRPr="0006410E">
        <w:rPr>
          <w:rFonts w:ascii="Calibri" w:hAnsi="Calibri" w:cs="Calibri"/>
          <w:szCs w:val="24"/>
        </w:rPr>
        <w:t>, 2019. https://www.microcontrollertips.com/key-factors-consider-choosing-microcontroller/.</w:t>
      </w:r>
    </w:p>
    <w:p w14:paraId="46B1926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9]</w:t>
      </w:r>
      <w:r w:rsidRPr="0006410E">
        <w:rPr>
          <w:rFonts w:ascii="Calibri" w:hAnsi="Calibri" w:cs="Calibri"/>
          <w:szCs w:val="24"/>
        </w:rPr>
        <w:tab/>
        <w:t>EntcEngg Team, “Criteria for Choosing a Microcontroller.” 2017, [Online]. Available: https://www.entcengg.com/criteria-choosing-microcontroller/.</w:t>
      </w:r>
    </w:p>
    <w:p w14:paraId="25493BE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0]</w:t>
      </w:r>
      <w:r w:rsidRPr="0006410E">
        <w:rPr>
          <w:rFonts w:ascii="Calibri" w:hAnsi="Calibri" w:cs="Calibri"/>
          <w:szCs w:val="24"/>
        </w:rPr>
        <w:tab/>
        <w:t xml:space="preserve">Robocraze, “How to choose a microcontroller,” </w:t>
      </w:r>
      <w:r w:rsidRPr="0006410E">
        <w:rPr>
          <w:rFonts w:ascii="Calibri" w:hAnsi="Calibri" w:cs="Calibri"/>
          <w:i/>
          <w:iCs/>
          <w:szCs w:val="24"/>
        </w:rPr>
        <w:t>Robocraze</w:t>
      </w:r>
      <w:r w:rsidRPr="0006410E">
        <w:rPr>
          <w:rFonts w:ascii="Calibri" w:hAnsi="Calibri" w:cs="Calibri"/>
          <w:szCs w:val="24"/>
        </w:rPr>
        <w:t>, 2021. https://robocraze.com/blogs/post/selecting-a-microcontroller-for-your-projects.</w:t>
      </w:r>
    </w:p>
    <w:p w14:paraId="058CBEC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1]</w:t>
      </w:r>
      <w:r w:rsidRPr="0006410E">
        <w:rPr>
          <w:rFonts w:ascii="Calibri" w:hAnsi="Calibri" w:cs="Calibri"/>
          <w:szCs w:val="24"/>
        </w:rPr>
        <w:tab/>
        <w:t>Texas Instruments, “Benefits and Issues on Migration of 5-V and 3.3-V Logic to Lower-Voltage Supplies,” 1999. [Online]. Available: https://www.ti.com/lit/an/sdaa011a/sdaa011a.pdf.</w:t>
      </w:r>
    </w:p>
    <w:p w14:paraId="037F9D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2]</w:t>
      </w:r>
      <w:r w:rsidRPr="0006410E">
        <w:rPr>
          <w:rFonts w:ascii="Calibri" w:hAnsi="Calibri" w:cs="Calibri"/>
          <w:szCs w:val="24"/>
        </w:rPr>
        <w:tab/>
        <w:t xml:space="preserve">STM32-base, “Blue Pill,” </w:t>
      </w:r>
      <w:r w:rsidRPr="0006410E">
        <w:rPr>
          <w:rFonts w:ascii="Calibri" w:hAnsi="Calibri" w:cs="Calibri"/>
          <w:i/>
          <w:iCs/>
          <w:szCs w:val="24"/>
        </w:rPr>
        <w:t>STM32-base</w:t>
      </w:r>
      <w:r w:rsidRPr="0006410E">
        <w:rPr>
          <w:rFonts w:ascii="Calibri" w:hAnsi="Calibri" w:cs="Calibri"/>
          <w:szCs w:val="24"/>
        </w:rPr>
        <w:t>. https://stm32-base.org/boards/STM32F103C8T6-Blue-Pill.html.</w:t>
      </w:r>
    </w:p>
    <w:p w14:paraId="51C277FA"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3]</w:t>
      </w:r>
      <w:r w:rsidRPr="0006410E">
        <w:rPr>
          <w:rFonts w:ascii="Calibri" w:hAnsi="Calibri" w:cs="Calibri"/>
          <w:szCs w:val="24"/>
        </w:rPr>
        <w:tab/>
        <w:t>STMicroelectronics, “STM32F101xx, STM32F102xx, STM32F103xx, STM32F105xx and STM32F107xx advanced Arm®-based 32-bit MCUs,” no. February 2021. 2021.</w:t>
      </w:r>
    </w:p>
    <w:p w14:paraId="2C8185F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4]</w:t>
      </w:r>
      <w:r w:rsidRPr="0006410E">
        <w:rPr>
          <w:rFonts w:ascii="Calibri" w:hAnsi="Calibri" w:cs="Calibri"/>
          <w:szCs w:val="24"/>
        </w:rPr>
        <w:tab/>
        <w:t>STMicroelectronics, “STM32F103x8, STM32F103xB.” pp. 1–116, 2022.</w:t>
      </w:r>
    </w:p>
    <w:p w14:paraId="7FFD2DE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5]</w:t>
      </w:r>
      <w:r w:rsidRPr="0006410E">
        <w:rPr>
          <w:rFonts w:ascii="Calibri" w:hAnsi="Calibri" w:cs="Calibri"/>
          <w:szCs w:val="24"/>
        </w:rPr>
        <w:tab/>
        <w:t xml:space="preserve">M. Cardinali, “The importance of weather data in agriculture,” </w:t>
      </w:r>
      <w:r w:rsidRPr="0006410E">
        <w:rPr>
          <w:rFonts w:ascii="Calibri" w:hAnsi="Calibri" w:cs="Calibri"/>
          <w:i/>
          <w:iCs/>
          <w:szCs w:val="24"/>
        </w:rPr>
        <w:t>Agricolus</w:t>
      </w:r>
      <w:r w:rsidRPr="0006410E">
        <w:rPr>
          <w:rFonts w:ascii="Calibri" w:hAnsi="Calibri" w:cs="Calibri"/>
          <w:szCs w:val="24"/>
        </w:rPr>
        <w:t>, 2022. https://www.agricolus.com/en/the-importance-of-weather-data-in-agriculture/.</w:t>
      </w:r>
    </w:p>
    <w:p w14:paraId="2ED689E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6]</w:t>
      </w:r>
      <w:r w:rsidRPr="0006410E">
        <w:rPr>
          <w:rFonts w:ascii="Calibri" w:hAnsi="Calibri" w:cs="Calibri"/>
          <w:szCs w:val="24"/>
        </w:rPr>
        <w:tab/>
        <w:t xml:space="preserve">B. Gardiner, P. Berry, and B. Moulia, “Review: Wind impacts on plant growth, mechanics and damage,” </w:t>
      </w:r>
      <w:r w:rsidRPr="0006410E">
        <w:rPr>
          <w:rFonts w:ascii="Calibri" w:hAnsi="Calibri" w:cs="Calibri"/>
          <w:i/>
          <w:iCs/>
          <w:szCs w:val="24"/>
        </w:rPr>
        <w:t>Plant Sci.</w:t>
      </w:r>
      <w:r w:rsidRPr="0006410E">
        <w:rPr>
          <w:rFonts w:ascii="Calibri" w:hAnsi="Calibri" w:cs="Calibri"/>
          <w:szCs w:val="24"/>
        </w:rPr>
        <w:t>, vol. 245, pp. 94–118, Apr. 2016, doi: 10.1016/j.plantsci.2016.01.006.</w:t>
      </w:r>
    </w:p>
    <w:p w14:paraId="77742E9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lastRenderedPageBreak/>
        <w:t>[17]</w:t>
      </w:r>
      <w:r w:rsidRPr="0006410E">
        <w:rPr>
          <w:rFonts w:ascii="Calibri" w:hAnsi="Calibri" w:cs="Calibri"/>
          <w:szCs w:val="24"/>
        </w:rPr>
        <w:tab/>
        <w:t xml:space="preserve">E. de Langre, “Effects of Wind on Plants,” </w:t>
      </w:r>
      <w:r w:rsidRPr="0006410E">
        <w:rPr>
          <w:rFonts w:ascii="Calibri" w:hAnsi="Calibri" w:cs="Calibri"/>
          <w:i/>
          <w:iCs/>
          <w:szCs w:val="24"/>
        </w:rPr>
        <w:t>Annu. Rev. Fluid Mech.</w:t>
      </w:r>
      <w:r w:rsidRPr="0006410E">
        <w:rPr>
          <w:rFonts w:ascii="Calibri" w:hAnsi="Calibri" w:cs="Calibri"/>
          <w:szCs w:val="24"/>
        </w:rPr>
        <w:t>, vol. 40, no. 1, pp. 141–168, Jan. 2008, doi: 10.1146/annurev.fluid.40.111406.102135.</w:t>
      </w:r>
    </w:p>
    <w:p w14:paraId="3F2B427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8]</w:t>
      </w:r>
      <w:r w:rsidRPr="0006410E">
        <w:rPr>
          <w:rFonts w:ascii="Calibri" w:hAnsi="Calibri" w:cs="Calibri"/>
          <w:szCs w:val="24"/>
        </w:rPr>
        <w:tab/>
        <w:t>Misol Electronics, “misol SP-WS02 Spare part (outdoor unit) for Professional Wireless Weather Station.” http://www.misolweather.com/index.php?m=home&amp;c=View&amp;a=index&amp;aid=60.</w:t>
      </w:r>
    </w:p>
    <w:p w14:paraId="79A2E97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9]</w:t>
      </w:r>
      <w:r w:rsidRPr="0006410E">
        <w:rPr>
          <w:rFonts w:ascii="Calibri" w:hAnsi="Calibri" w:cs="Calibri"/>
          <w:szCs w:val="24"/>
        </w:rPr>
        <w:tab/>
        <w:t xml:space="preserve">S. Pindado, J. Cubas, and F. Sorribes-Palmer, “The Cup Anemometer, a Fundamental Meteorological Instrument for the Wind Energy Industry. Research at the IDR/UPM Institute,” </w:t>
      </w:r>
      <w:r w:rsidRPr="0006410E">
        <w:rPr>
          <w:rFonts w:ascii="Calibri" w:hAnsi="Calibri" w:cs="Calibri"/>
          <w:i/>
          <w:iCs/>
          <w:szCs w:val="24"/>
        </w:rPr>
        <w:t>Sensors</w:t>
      </w:r>
      <w:r w:rsidRPr="0006410E">
        <w:rPr>
          <w:rFonts w:ascii="Calibri" w:hAnsi="Calibri" w:cs="Calibri"/>
          <w:szCs w:val="24"/>
        </w:rPr>
        <w:t>, vol. 14, no. 11, pp. 21418–21452, Nov. 2014, doi: 10.3390/s141121418.</w:t>
      </w:r>
    </w:p>
    <w:p w14:paraId="79E3403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0]</w:t>
      </w:r>
      <w:r w:rsidRPr="0006410E">
        <w:rPr>
          <w:rFonts w:ascii="Calibri" w:hAnsi="Calibri" w:cs="Calibri"/>
          <w:szCs w:val="24"/>
        </w:rPr>
        <w:tab/>
        <w:t>Argent Data System, “Weather Sensor Assembly p / n 80422.” 2014, [Online]. Available: https://www.argentdata.com/files/80422_datasheet.pdf.</w:t>
      </w:r>
    </w:p>
    <w:p w14:paraId="1E234AA2"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1]</w:t>
      </w:r>
      <w:r w:rsidRPr="0006410E">
        <w:rPr>
          <w:rFonts w:ascii="Calibri" w:hAnsi="Calibri" w:cs="Calibri"/>
          <w:szCs w:val="24"/>
        </w:rPr>
        <w:tab/>
        <w:t xml:space="preserve">T. Reed, “Multimeter Measurements Explained,” </w:t>
      </w:r>
      <w:r w:rsidRPr="0006410E">
        <w:rPr>
          <w:rFonts w:ascii="Calibri" w:hAnsi="Calibri" w:cs="Calibri"/>
          <w:i/>
          <w:iCs/>
          <w:szCs w:val="24"/>
        </w:rPr>
        <w:t>Electronic Design</w:t>
      </w:r>
      <w:r w:rsidRPr="0006410E">
        <w:rPr>
          <w:rFonts w:ascii="Calibri" w:hAnsi="Calibri" w:cs="Calibri"/>
          <w:szCs w:val="24"/>
        </w:rPr>
        <w:t>, 2020.</w:t>
      </w:r>
    </w:p>
    <w:p w14:paraId="4AF2FBC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2]</w:t>
      </w:r>
      <w:r w:rsidRPr="0006410E">
        <w:rPr>
          <w:rFonts w:ascii="Calibri" w:hAnsi="Calibri" w:cs="Calibri"/>
          <w:szCs w:val="24"/>
        </w:rPr>
        <w:tab/>
        <w:t>Misol Electronics, “Professional Weather Station (Wind and Air Pressure) - Operational Manual.” pp. 1–24.</w:t>
      </w:r>
    </w:p>
    <w:p w14:paraId="66B29DD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3]</w:t>
      </w:r>
      <w:r w:rsidRPr="0006410E">
        <w:rPr>
          <w:rFonts w:ascii="Calibri" w:hAnsi="Calibri" w:cs="Calibri"/>
          <w:szCs w:val="24"/>
        </w:rPr>
        <w:tab/>
        <w:t xml:space="preserve">Bosch Sensortec GmbH, “Humidity sensor BME280,” </w:t>
      </w:r>
      <w:r w:rsidRPr="0006410E">
        <w:rPr>
          <w:rFonts w:ascii="Calibri" w:hAnsi="Calibri" w:cs="Calibri"/>
          <w:i/>
          <w:iCs/>
          <w:szCs w:val="24"/>
        </w:rPr>
        <w:t>Bosch Sensortec GmbH</w:t>
      </w:r>
      <w:r w:rsidRPr="0006410E">
        <w:rPr>
          <w:rFonts w:ascii="Calibri" w:hAnsi="Calibri" w:cs="Calibri"/>
          <w:szCs w:val="24"/>
        </w:rPr>
        <w:t>. https://www.bosch-sensortec.com/products/environmental-sensors/humidity-sensors-bme280/#description.</w:t>
      </w:r>
    </w:p>
    <w:p w14:paraId="6D5F48E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4]</w:t>
      </w:r>
      <w:r w:rsidRPr="0006410E">
        <w:rPr>
          <w:rFonts w:ascii="Calibri" w:hAnsi="Calibri" w:cs="Calibri"/>
          <w:szCs w:val="24"/>
        </w:rPr>
        <w:tab/>
        <w:t xml:space="preserve">Bosch Sensortec GmbH, “BME280 Environmental Sensor,” </w:t>
      </w:r>
      <w:r w:rsidRPr="0006410E">
        <w:rPr>
          <w:rFonts w:ascii="Calibri" w:hAnsi="Calibri" w:cs="Calibri"/>
          <w:i/>
          <w:iCs/>
          <w:szCs w:val="24"/>
        </w:rPr>
        <w:t>Bosch Sensortec GmbH</w:t>
      </w:r>
      <w:r w:rsidRPr="0006410E">
        <w:rPr>
          <w:rFonts w:ascii="Calibri" w:hAnsi="Calibri" w:cs="Calibri"/>
          <w:szCs w:val="24"/>
        </w:rPr>
        <w:t>. Jan. 2022.</w:t>
      </w:r>
    </w:p>
    <w:p w14:paraId="7B7CBE6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5]</w:t>
      </w:r>
      <w:r w:rsidRPr="0006410E">
        <w:rPr>
          <w:rFonts w:ascii="Calibri" w:hAnsi="Calibri" w:cs="Calibri"/>
          <w:szCs w:val="24"/>
        </w:rPr>
        <w:tab/>
        <w:t>Linh Kiện 888, “Cảm Biến Áp Suất BME280 3.3V.” https://linhkien888.vn/cam-bien-ap-suat-bme280-3-3v.</w:t>
      </w:r>
    </w:p>
    <w:p w14:paraId="7BA1524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6]</w:t>
      </w:r>
      <w:r w:rsidRPr="0006410E">
        <w:rPr>
          <w:rFonts w:ascii="Calibri" w:hAnsi="Calibri" w:cs="Calibri"/>
          <w:szCs w:val="24"/>
        </w:rPr>
        <w:tab/>
        <w:t>C. Petrich, N. P. Dang, I. Sæther, Ø. Kleven, and M. O’Sadnick, “A Note on Remote Temperature Measurements with DS18B20 Digital,” 2020, [Online]. Available: https://hdl.handle.net/11250/2716073.</w:t>
      </w:r>
    </w:p>
    <w:p w14:paraId="76DD638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7]</w:t>
      </w:r>
      <w:r w:rsidRPr="0006410E">
        <w:rPr>
          <w:rFonts w:ascii="Calibri" w:hAnsi="Calibri" w:cs="Calibri"/>
          <w:szCs w:val="24"/>
        </w:rPr>
        <w:tab/>
        <w:t>Maxim Integrated, “DS18B20.” 2019, [Online]. Available: https://datasheets.maximintegrated.com/en/ds/DS18B20.pdf.</w:t>
      </w:r>
    </w:p>
    <w:p w14:paraId="2640ED4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8]</w:t>
      </w:r>
      <w:r w:rsidRPr="0006410E">
        <w:rPr>
          <w:rFonts w:ascii="Calibri" w:hAnsi="Calibri" w:cs="Calibri"/>
          <w:szCs w:val="24"/>
        </w:rPr>
        <w:tab/>
        <w:t xml:space="preserve">M. Fezari and A. Al Dahoud, </w:t>
      </w:r>
      <w:r w:rsidRPr="0006410E">
        <w:rPr>
          <w:rFonts w:ascii="Calibri" w:hAnsi="Calibri" w:cs="Calibri"/>
          <w:i/>
          <w:iCs/>
          <w:szCs w:val="24"/>
        </w:rPr>
        <w:t>Exploring One-wire Temperature sensor “DS18B20” with Microcontrollers</w:t>
      </w:r>
      <w:r w:rsidRPr="0006410E">
        <w:rPr>
          <w:rFonts w:ascii="Calibri" w:hAnsi="Calibri" w:cs="Calibri"/>
          <w:szCs w:val="24"/>
        </w:rPr>
        <w:t>. 2019.</w:t>
      </w:r>
    </w:p>
    <w:p w14:paraId="23DB29D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9]</w:t>
      </w:r>
      <w:r w:rsidRPr="0006410E">
        <w:rPr>
          <w:rFonts w:ascii="Calibri" w:hAnsi="Calibri" w:cs="Calibri"/>
          <w:szCs w:val="24"/>
        </w:rPr>
        <w:tab/>
        <w:t xml:space="preserve">S. Budijono and Felita, “Smart Temperature Monitoring System Using ESP32 and DS18B20,” </w:t>
      </w:r>
      <w:r w:rsidRPr="0006410E">
        <w:rPr>
          <w:rFonts w:ascii="Calibri" w:hAnsi="Calibri" w:cs="Calibri"/>
          <w:i/>
          <w:iCs/>
          <w:szCs w:val="24"/>
        </w:rPr>
        <w:t>IOP Conf. Ser. Earth Environ. Sci.</w:t>
      </w:r>
      <w:r w:rsidRPr="0006410E">
        <w:rPr>
          <w:rFonts w:ascii="Calibri" w:hAnsi="Calibri" w:cs="Calibri"/>
          <w:szCs w:val="24"/>
        </w:rPr>
        <w:t>, vol. 794, no. 1, p. 012125, Jul. 2021, doi: 10.1088/1755-1315/794/1/012125.</w:t>
      </w:r>
    </w:p>
    <w:p w14:paraId="29E0D2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0]</w:t>
      </w:r>
      <w:r w:rsidRPr="0006410E">
        <w:rPr>
          <w:rFonts w:ascii="Calibri" w:hAnsi="Calibri" w:cs="Calibri"/>
          <w:szCs w:val="24"/>
        </w:rPr>
        <w:tab/>
        <w:t xml:space="preserve">Widodo and E. A. Stiyawan, “Design of Total Dissolve Solid (Tds) Measuring Using Conductivity Sensor and Temperature Sensor Ds18B20,” </w:t>
      </w:r>
      <w:r w:rsidRPr="0006410E">
        <w:rPr>
          <w:rFonts w:ascii="Calibri" w:hAnsi="Calibri" w:cs="Calibri"/>
          <w:i/>
          <w:iCs/>
          <w:szCs w:val="24"/>
        </w:rPr>
        <w:t>BEST  J. Appl. Electr. Sci. Technol.</w:t>
      </w:r>
      <w:r w:rsidRPr="0006410E">
        <w:rPr>
          <w:rFonts w:ascii="Calibri" w:hAnsi="Calibri" w:cs="Calibri"/>
          <w:szCs w:val="24"/>
        </w:rPr>
        <w:t>, vol. 2, no. 1, pp. 25–29, 2020, doi: 10.36456/best.vol2.no1.2583.</w:t>
      </w:r>
    </w:p>
    <w:p w14:paraId="30F0D2D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1]</w:t>
      </w:r>
      <w:r w:rsidRPr="0006410E">
        <w:rPr>
          <w:rFonts w:ascii="Calibri" w:hAnsi="Calibri" w:cs="Calibri"/>
          <w:szCs w:val="24"/>
        </w:rPr>
        <w:tab/>
        <w:t xml:space="preserve">Process Parameters Ltd, “HOW TO CALIBRATE PT100 TEMPERATURE SENSOR,” </w:t>
      </w:r>
      <w:r w:rsidRPr="0006410E">
        <w:rPr>
          <w:rFonts w:ascii="Calibri" w:hAnsi="Calibri" w:cs="Calibri"/>
          <w:i/>
          <w:iCs/>
          <w:szCs w:val="24"/>
        </w:rPr>
        <w:t>Process Parameters Ltd</w:t>
      </w:r>
      <w:r w:rsidRPr="0006410E">
        <w:rPr>
          <w:rFonts w:ascii="Calibri" w:hAnsi="Calibri" w:cs="Calibri"/>
          <w:szCs w:val="24"/>
        </w:rPr>
        <w:t>. https://www.processparameters.co.uk/how-to-calibrate-pt100/.</w:t>
      </w:r>
    </w:p>
    <w:p w14:paraId="21D4D65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2]</w:t>
      </w:r>
      <w:r w:rsidRPr="0006410E">
        <w:rPr>
          <w:rFonts w:ascii="Calibri" w:hAnsi="Calibri" w:cs="Calibri"/>
          <w:szCs w:val="24"/>
        </w:rPr>
        <w:tab/>
        <w:t>Thegioiic, “DS18B20-1M Digital Temperature Sensor.” https://www.thegioiic.com/ds18b20-day-cam-bien-nhiet-do-1m.</w:t>
      </w:r>
    </w:p>
    <w:p w14:paraId="7D2FEB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3]</w:t>
      </w:r>
      <w:r w:rsidRPr="0006410E">
        <w:rPr>
          <w:rFonts w:ascii="Calibri" w:hAnsi="Calibri" w:cs="Calibri"/>
          <w:szCs w:val="24"/>
        </w:rPr>
        <w:tab/>
        <w:t>Thegioiic, “AM2315 Temperature And Humidity Module.” https://www.thegioiic.com/am2315-cam-bien-nhiet-do-do-am.</w:t>
      </w:r>
    </w:p>
    <w:p w14:paraId="325DE4D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4]</w:t>
      </w:r>
      <w:r w:rsidRPr="0006410E">
        <w:rPr>
          <w:rFonts w:ascii="Calibri" w:hAnsi="Calibri" w:cs="Calibri"/>
          <w:szCs w:val="24"/>
        </w:rPr>
        <w:tab/>
        <w:t>B. Linke, “Reading and Writing 1-Wire® Devices Through Serial Interfaces,” 2009.</w:t>
      </w:r>
    </w:p>
    <w:p w14:paraId="57207DF1"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lastRenderedPageBreak/>
        <w:t>[35]</w:t>
      </w:r>
      <w:r w:rsidRPr="0006410E">
        <w:rPr>
          <w:rFonts w:ascii="Calibri" w:hAnsi="Calibri" w:cs="Calibri"/>
          <w:szCs w:val="24"/>
        </w:rPr>
        <w:tab/>
        <w:t>Texas Instruments, “Implementing 1-Wire Enumeration for TMP1826 With TM4C129x Microcontrollers.” 2018, [Online]. Available: https://www.ti.com/lit/an/spma057d/spma057d.pdf.</w:t>
      </w:r>
    </w:p>
    <w:p w14:paraId="148C7A1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6]</w:t>
      </w:r>
      <w:r w:rsidRPr="0006410E">
        <w:rPr>
          <w:rFonts w:ascii="Calibri" w:hAnsi="Calibri" w:cs="Calibri"/>
          <w:szCs w:val="24"/>
        </w:rPr>
        <w:tab/>
        <w:t xml:space="preserve">Speedtest® by Ookla®, “Speedtest Global Index,” </w:t>
      </w:r>
      <w:r w:rsidRPr="0006410E">
        <w:rPr>
          <w:rFonts w:ascii="Calibri" w:hAnsi="Calibri" w:cs="Calibri"/>
          <w:i/>
          <w:iCs/>
          <w:szCs w:val="24"/>
        </w:rPr>
        <w:t>Speedtest® by Ookla®</w:t>
      </w:r>
      <w:r w:rsidRPr="0006410E">
        <w:rPr>
          <w:rFonts w:ascii="Calibri" w:hAnsi="Calibri" w:cs="Calibri"/>
          <w:szCs w:val="24"/>
        </w:rPr>
        <w:t>. https://www.speedtest.net/global-index/vietnam.</w:t>
      </w:r>
    </w:p>
    <w:p w14:paraId="6C34A1A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7]</w:t>
      </w:r>
      <w:r w:rsidRPr="0006410E">
        <w:rPr>
          <w:rFonts w:ascii="Calibri" w:hAnsi="Calibri" w:cs="Calibri"/>
          <w:szCs w:val="24"/>
        </w:rPr>
        <w:tab/>
        <w:t xml:space="preserve">B. Mitchell, “What is the Range of a Typical Wi-Fi Network?,” </w:t>
      </w:r>
      <w:r w:rsidRPr="0006410E">
        <w:rPr>
          <w:rFonts w:ascii="Calibri" w:hAnsi="Calibri" w:cs="Calibri"/>
          <w:i/>
          <w:iCs/>
          <w:szCs w:val="24"/>
        </w:rPr>
        <w:t>Lifewire</w:t>
      </w:r>
      <w:r w:rsidRPr="0006410E">
        <w:rPr>
          <w:rFonts w:ascii="Calibri" w:hAnsi="Calibri" w:cs="Calibri"/>
          <w:szCs w:val="24"/>
        </w:rPr>
        <w:t>. 2020, [Online]. Available: https://www.lifewire.com/range-of-typical-wifi-network-816564%0Ahttp://compnetworking.about.com/cs/wirelessproducts/f/wifirange.htm.</w:t>
      </w:r>
    </w:p>
    <w:p w14:paraId="3A29EFE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8]</w:t>
      </w:r>
      <w:r w:rsidRPr="0006410E">
        <w:rPr>
          <w:rFonts w:ascii="Calibri" w:hAnsi="Calibri" w:cs="Calibri"/>
          <w:szCs w:val="24"/>
        </w:rPr>
        <w:tab/>
        <w:t xml:space="preserve">J. G. Sponås, “Things You Should Know About Bluetooth Range,” </w:t>
      </w:r>
      <w:r w:rsidRPr="0006410E">
        <w:rPr>
          <w:rFonts w:ascii="Calibri" w:hAnsi="Calibri" w:cs="Calibri"/>
          <w:i/>
          <w:iCs/>
          <w:szCs w:val="24"/>
        </w:rPr>
        <w:t>Get Connected Blog</w:t>
      </w:r>
      <w:r w:rsidRPr="0006410E">
        <w:rPr>
          <w:rFonts w:ascii="Calibri" w:hAnsi="Calibri" w:cs="Calibri"/>
          <w:szCs w:val="24"/>
        </w:rPr>
        <w:t>, 2023. https://blog.nordicsemi.com/getconnected/things-you-should-know-about-bluetooth-range.</w:t>
      </w:r>
    </w:p>
    <w:p w14:paraId="75E4B31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9]</w:t>
      </w:r>
      <w:r w:rsidRPr="0006410E">
        <w:rPr>
          <w:rFonts w:ascii="Calibri" w:hAnsi="Calibri" w:cs="Calibri"/>
          <w:szCs w:val="24"/>
        </w:rPr>
        <w:tab/>
        <w:t xml:space="preserve">A. Lavric and V. Popa, “Performance Evaluation of LoRaWAN Communication Scalability in Large-Scale Wireless Sensor Networks,” </w:t>
      </w:r>
      <w:r w:rsidRPr="0006410E">
        <w:rPr>
          <w:rFonts w:ascii="Calibri" w:hAnsi="Calibri" w:cs="Calibri"/>
          <w:i/>
          <w:iCs/>
          <w:szCs w:val="24"/>
        </w:rPr>
        <w:t>Wirel. Commun. Mob. Comput.</w:t>
      </w:r>
      <w:r w:rsidRPr="0006410E">
        <w:rPr>
          <w:rFonts w:ascii="Calibri" w:hAnsi="Calibri" w:cs="Calibri"/>
          <w:szCs w:val="24"/>
        </w:rPr>
        <w:t>, vol. 2018, pp. 1–9, Jun. 2018, doi: 10.1155/2018/6730719.</w:t>
      </w:r>
    </w:p>
    <w:p w14:paraId="61B7CBE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0]</w:t>
      </w:r>
      <w:r w:rsidRPr="0006410E">
        <w:rPr>
          <w:rFonts w:ascii="Calibri" w:hAnsi="Calibri" w:cs="Calibri"/>
          <w:szCs w:val="24"/>
        </w:rPr>
        <w:tab/>
        <w:t xml:space="preserve">A. Ambanloc, “What Communication Protocol to Use and When,” </w:t>
      </w:r>
      <w:r w:rsidRPr="0006410E">
        <w:rPr>
          <w:rFonts w:ascii="Calibri" w:hAnsi="Calibri" w:cs="Calibri"/>
          <w:i/>
          <w:iCs/>
          <w:szCs w:val="24"/>
        </w:rPr>
        <w:t>NeuronicWorks</w:t>
      </w:r>
      <w:r w:rsidRPr="0006410E">
        <w:rPr>
          <w:rFonts w:ascii="Calibri" w:hAnsi="Calibri" w:cs="Calibri"/>
          <w:szCs w:val="24"/>
        </w:rPr>
        <w:t>. https://neuronicworks.com/blog/wireless-communication-protocols/.</w:t>
      </w:r>
    </w:p>
    <w:p w14:paraId="631646A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1]</w:t>
      </w:r>
      <w:r w:rsidRPr="0006410E">
        <w:rPr>
          <w:rFonts w:ascii="Calibri" w:hAnsi="Calibri" w:cs="Calibri"/>
          <w:szCs w:val="24"/>
        </w:rPr>
        <w:tab/>
        <w:t xml:space="preserve">Voler Systems, “Wireless Communication Choices for IoT Designs,” </w:t>
      </w:r>
      <w:r w:rsidRPr="0006410E">
        <w:rPr>
          <w:rFonts w:ascii="Calibri" w:hAnsi="Calibri" w:cs="Calibri"/>
          <w:i/>
          <w:iCs/>
          <w:szCs w:val="24"/>
        </w:rPr>
        <w:t>Voler Systems</w:t>
      </w:r>
      <w:r w:rsidRPr="0006410E">
        <w:rPr>
          <w:rFonts w:ascii="Calibri" w:hAnsi="Calibri" w:cs="Calibri"/>
          <w:szCs w:val="24"/>
        </w:rPr>
        <w:t>. https://www.volersystems.com/blog/wireless-communication-choices-for-iot-designs.</w:t>
      </w:r>
    </w:p>
    <w:p w14:paraId="68A0E6B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2]</w:t>
      </w:r>
      <w:r w:rsidRPr="0006410E">
        <w:rPr>
          <w:rFonts w:ascii="Calibri" w:hAnsi="Calibri" w:cs="Calibri"/>
          <w:szCs w:val="24"/>
        </w:rPr>
        <w:tab/>
        <w:t xml:space="preserve">EPB, “How Far Will Your Wi-Fi Signal Reach?,” </w:t>
      </w:r>
      <w:r w:rsidRPr="0006410E">
        <w:rPr>
          <w:rFonts w:ascii="Calibri" w:hAnsi="Calibri" w:cs="Calibri"/>
          <w:i/>
          <w:iCs/>
          <w:szCs w:val="24"/>
        </w:rPr>
        <w:t>EPB.com</w:t>
      </w:r>
      <w:r w:rsidRPr="0006410E">
        <w:rPr>
          <w:rFonts w:ascii="Calibri" w:hAnsi="Calibri" w:cs="Calibri"/>
          <w:szCs w:val="24"/>
        </w:rPr>
        <w:t>. https://epb.com/get-connected/gig-internet/how-far-will-your-wi-fi-signal-reach/.</w:t>
      </w:r>
    </w:p>
    <w:p w14:paraId="7FC0760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3]</w:t>
      </w:r>
      <w:r w:rsidRPr="0006410E">
        <w:rPr>
          <w:rFonts w:ascii="Calibri" w:hAnsi="Calibri" w:cs="Calibri"/>
          <w:szCs w:val="24"/>
        </w:rPr>
        <w:tab/>
        <w:t xml:space="preserve">Tessie, “HC-06 vs. HC-05 Bluetooth Module: What is the difference between HC-06 and HC-05?,” </w:t>
      </w:r>
      <w:r w:rsidRPr="0006410E">
        <w:rPr>
          <w:rFonts w:ascii="Calibri" w:hAnsi="Calibri" w:cs="Calibri"/>
          <w:i/>
          <w:iCs/>
          <w:szCs w:val="24"/>
        </w:rPr>
        <w:t>Utmel Electronics</w:t>
      </w:r>
      <w:r w:rsidRPr="0006410E">
        <w:rPr>
          <w:rFonts w:ascii="Calibri" w:hAnsi="Calibri" w:cs="Calibri"/>
          <w:szCs w:val="24"/>
        </w:rPr>
        <w:t>, 2021. https://www.utmel.com/components/hc-06-vs-hc-05-bluetooth-module-what-is-the-difference-between-hc-06-and-hc-05?id=889.</w:t>
      </w:r>
    </w:p>
    <w:p w14:paraId="157C4861"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4]</w:t>
      </w:r>
      <w:r w:rsidRPr="0006410E">
        <w:rPr>
          <w:rFonts w:ascii="Calibri" w:hAnsi="Calibri" w:cs="Calibri"/>
          <w:szCs w:val="24"/>
        </w:rPr>
        <w:tab/>
        <w:t xml:space="preserve">A. Wang, “Comparison between LoRa and other wireless technologies,” </w:t>
      </w:r>
      <w:r w:rsidRPr="0006410E">
        <w:rPr>
          <w:rFonts w:ascii="Calibri" w:hAnsi="Calibri" w:cs="Calibri"/>
          <w:i/>
          <w:iCs/>
          <w:szCs w:val="24"/>
        </w:rPr>
        <w:t>MOKOLoRa</w:t>
      </w:r>
      <w:r w:rsidRPr="0006410E">
        <w:rPr>
          <w:rFonts w:ascii="Calibri" w:hAnsi="Calibri" w:cs="Calibri"/>
          <w:szCs w:val="24"/>
        </w:rPr>
        <w:t>, 2021. https://www.mokolora.com/lora-and-wireless-technologies/.</w:t>
      </w:r>
    </w:p>
    <w:p w14:paraId="5BF16B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5]</w:t>
      </w:r>
      <w:r w:rsidRPr="0006410E">
        <w:rPr>
          <w:rFonts w:ascii="Calibri" w:hAnsi="Calibri" w:cs="Calibri"/>
          <w:szCs w:val="24"/>
        </w:rPr>
        <w:tab/>
        <w:t>Thegioiic, “Zigbee Modules.” https://www.thegioiic.com/product/mach-zigbee.</w:t>
      </w:r>
    </w:p>
    <w:p w14:paraId="57AE86C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6]</w:t>
      </w:r>
      <w:r w:rsidRPr="0006410E">
        <w:rPr>
          <w:rFonts w:ascii="Calibri" w:hAnsi="Calibri" w:cs="Calibri"/>
          <w:szCs w:val="24"/>
        </w:rPr>
        <w:tab/>
        <w:t>Thegioiic, “RF Transceivers.” https://www.thegioiic.com/product/mach-thu-phat-rf.</w:t>
      </w:r>
    </w:p>
    <w:p w14:paraId="5D7521E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7]</w:t>
      </w:r>
      <w:r w:rsidRPr="0006410E">
        <w:rPr>
          <w:rFonts w:ascii="Calibri" w:hAnsi="Calibri" w:cs="Calibri"/>
          <w:szCs w:val="24"/>
        </w:rPr>
        <w:tab/>
        <w:t xml:space="preserve">Semtech, “Semtech SX1276,” </w:t>
      </w:r>
      <w:r w:rsidRPr="0006410E">
        <w:rPr>
          <w:rFonts w:ascii="Calibri" w:hAnsi="Calibri" w:cs="Calibri"/>
          <w:i/>
          <w:iCs/>
          <w:szCs w:val="24"/>
        </w:rPr>
        <w:t>Wirel. Sens. Prod.</w:t>
      </w:r>
      <w:r w:rsidRPr="0006410E">
        <w:rPr>
          <w:rFonts w:ascii="Calibri" w:hAnsi="Calibri" w:cs="Calibri"/>
          <w:szCs w:val="24"/>
        </w:rPr>
        <w:t>, no. May, 2020, [Online]. Available: https://www.semtech.com/products/wireless-rf/lora-core/sx1276.</w:t>
      </w:r>
    </w:p>
    <w:p w14:paraId="71A3BD0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8]</w:t>
      </w:r>
      <w:r w:rsidRPr="0006410E">
        <w:rPr>
          <w:rFonts w:ascii="Calibri" w:hAnsi="Calibri" w:cs="Calibri"/>
          <w:szCs w:val="24"/>
        </w:rPr>
        <w:tab/>
        <w:t>HeyPete, “Major differences between the DS3231 and DS3231M RTC chips.” 2017, [Online]. Available: https://blog.heypete.com/2017/09/05/major-differences-between-the-ds3231-and-ds3231m-rtc-chips/.</w:t>
      </w:r>
    </w:p>
    <w:p w14:paraId="3197319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9]</w:t>
      </w:r>
      <w:r w:rsidRPr="0006410E">
        <w:rPr>
          <w:rFonts w:ascii="Calibri" w:hAnsi="Calibri" w:cs="Calibri"/>
          <w:szCs w:val="24"/>
        </w:rPr>
        <w:tab/>
        <w:t>HeyPete, “DS3231 Drift Results (5 months).” 2018, [Online]. Available: https://blog.heypete.com/2018/02/04/ds3231-drift-results-5-months/.</w:t>
      </w:r>
    </w:p>
    <w:p w14:paraId="1055964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0]</w:t>
      </w:r>
      <w:r w:rsidRPr="0006410E">
        <w:rPr>
          <w:rFonts w:ascii="Calibri" w:hAnsi="Calibri" w:cs="Calibri"/>
          <w:szCs w:val="24"/>
        </w:rPr>
        <w:tab/>
        <w:t>Maxim Integrated, “DS3231.” 2015.</w:t>
      </w:r>
    </w:p>
    <w:p w14:paraId="3E727B9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1]</w:t>
      </w:r>
      <w:r w:rsidRPr="0006410E">
        <w:rPr>
          <w:rFonts w:ascii="Calibri" w:hAnsi="Calibri" w:cs="Calibri"/>
          <w:szCs w:val="24"/>
        </w:rPr>
        <w:tab/>
        <w:t>Thegioiic, “Mạch Đọc Thẻ Nhớ MicroSD Mini Giao Tiếp SPI.” https://www.thegioiic.com/mach-doc-the-nho-microsd-mini-giao-tiep-spi.</w:t>
      </w:r>
    </w:p>
    <w:p w14:paraId="48FBC48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2]</w:t>
      </w:r>
      <w:r w:rsidRPr="0006410E">
        <w:rPr>
          <w:rFonts w:ascii="Calibri" w:hAnsi="Calibri" w:cs="Calibri"/>
          <w:szCs w:val="24"/>
        </w:rPr>
        <w:tab/>
        <w:t xml:space="preserve">Omega Engineering, “Sources of Noise and Some Typical Solutions,” </w:t>
      </w:r>
      <w:r w:rsidRPr="0006410E">
        <w:rPr>
          <w:rFonts w:ascii="Calibri" w:hAnsi="Calibri" w:cs="Calibri"/>
          <w:i/>
          <w:iCs/>
          <w:szCs w:val="24"/>
        </w:rPr>
        <w:t>Omega Engineering</w:t>
      </w:r>
      <w:r w:rsidRPr="0006410E">
        <w:rPr>
          <w:rFonts w:ascii="Calibri" w:hAnsi="Calibri" w:cs="Calibri"/>
          <w:szCs w:val="24"/>
        </w:rPr>
        <w:t>. https://www.omega.co.uk/techref/das/noise.html.</w:t>
      </w:r>
    </w:p>
    <w:p w14:paraId="7DAFD1E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lastRenderedPageBreak/>
        <w:t>[53]</w:t>
      </w:r>
      <w:r w:rsidRPr="0006410E">
        <w:rPr>
          <w:rFonts w:ascii="Calibri" w:hAnsi="Calibri" w:cs="Calibri"/>
          <w:szCs w:val="24"/>
        </w:rPr>
        <w:tab/>
        <w:t xml:space="preserve">J. Heath, “Electrical noise can come from anywhere,” </w:t>
      </w:r>
      <w:r w:rsidRPr="0006410E">
        <w:rPr>
          <w:rFonts w:ascii="Calibri" w:hAnsi="Calibri" w:cs="Calibri"/>
          <w:i/>
          <w:iCs/>
          <w:szCs w:val="24"/>
        </w:rPr>
        <w:t>Analog IC Tips</w:t>
      </w:r>
      <w:r w:rsidRPr="0006410E">
        <w:rPr>
          <w:rFonts w:ascii="Calibri" w:hAnsi="Calibri" w:cs="Calibri"/>
          <w:szCs w:val="24"/>
        </w:rPr>
        <w:t>, 2021. https://www.analogictips.com/electrical-noise-can-come-from-anywhere/.</w:t>
      </w:r>
    </w:p>
    <w:p w14:paraId="5D154B3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4]</w:t>
      </w:r>
      <w:r w:rsidRPr="0006410E">
        <w:rPr>
          <w:rFonts w:ascii="Calibri" w:hAnsi="Calibri" w:cs="Calibri"/>
          <w:szCs w:val="24"/>
        </w:rPr>
        <w:tab/>
        <w:t xml:space="preserve">V. Muthukrishnan, “Cutoff Frequency: What is it? Formula And How To Find it,” </w:t>
      </w:r>
      <w:r w:rsidRPr="0006410E">
        <w:rPr>
          <w:rFonts w:ascii="Calibri" w:hAnsi="Calibri" w:cs="Calibri"/>
          <w:i/>
          <w:iCs/>
          <w:szCs w:val="24"/>
        </w:rPr>
        <w:t>Electrical4U</w:t>
      </w:r>
      <w:r w:rsidRPr="0006410E">
        <w:rPr>
          <w:rFonts w:ascii="Calibri" w:hAnsi="Calibri" w:cs="Calibri"/>
          <w:szCs w:val="24"/>
        </w:rPr>
        <w:t>, 2022. https://www.electrical4u.com/cutoff-frequency/.</w:t>
      </w:r>
    </w:p>
    <w:p w14:paraId="14F42A6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5]</w:t>
      </w:r>
      <w:r w:rsidRPr="0006410E">
        <w:rPr>
          <w:rFonts w:ascii="Calibri" w:hAnsi="Calibri" w:cs="Calibri"/>
          <w:szCs w:val="24"/>
        </w:rPr>
        <w:tab/>
        <w:t>Thegioiic, “Tấm Năng Lượng Mặt Trời 5W 18V.” https://www.thegioiic.com/tam-nang-luong-mat-troi-5w-18v.</w:t>
      </w:r>
    </w:p>
    <w:p w14:paraId="760C1AB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6]</w:t>
      </w:r>
      <w:r w:rsidRPr="0006410E">
        <w:rPr>
          <w:rFonts w:ascii="Calibri" w:hAnsi="Calibri" w:cs="Calibri"/>
          <w:szCs w:val="24"/>
        </w:rPr>
        <w:tab/>
        <w:t>Điện tử Minh Nguyên, “[F123.7] Mạch sạc bảo vệ pin 18650 2 cell 20A.” https://chipn24.com/f123-7-mach-sac-bao-ve-pin-18650-2-cell-20a-id2589.html.</w:t>
      </w:r>
    </w:p>
    <w:p w14:paraId="496ADCF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7]</w:t>
      </w:r>
      <w:r w:rsidRPr="0006410E">
        <w:rPr>
          <w:rFonts w:ascii="Calibri" w:hAnsi="Calibri" w:cs="Calibri"/>
          <w:szCs w:val="24"/>
        </w:rPr>
        <w:tab/>
        <w:t>STMicroelectronics, “Arduino_Core_STM32.” [Online]. Available: https://github.com/stm32duino/Arduino_Core_STM32.</w:t>
      </w:r>
    </w:p>
    <w:p w14:paraId="23ACBA6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8]</w:t>
      </w:r>
      <w:r w:rsidRPr="0006410E">
        <w:rPr>
          <w:rFonts w:ascii="Calibri" w:hAnsi="Calibri" w:cs="Calibri"/>
          <w:szCs w:val="24"/>
        </w:rPr>
        <w:tab/>
        <w:t xml:space="preserve">SparkFun, “Pull-up Resistors,” </w:t>
      </w:r>
      <w:r w:rsidRPr="0006410E">
        <w:rPr>
          <w:rFonts w:ascii="Calibri" w:hAnsi="Calibri" w:cs="Calibri"/>
          <w:i/>
          <w:iCs/>
          <w:szCs w:val="24"/>
        </w:rPr>
        <w:t>SparkFun</w:t>
      </w:r>
      <w:r w:rsidRPr="0006410E">
        <w:rPr>
          <w:rFonts w:ascii="Calibri" w:hAnsi="Calibri" w:cs="Calibri"/>
          <w:szCs w:val="24"/>
        </w:rPr>
        <w:t>. https://learn.sparkfun.com/tutorials/pull-up-resistors/all (accessed Jul. 26, 2023).</w:t>
      </w:r>
    </w:p>
    <w:p w14:paraId="3477580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9]</w:t>
      </w:r>
      <w:r w:rsidRPr="0006410E">
        <w:rPr>
          <w:rFonts w:ascii="Calibri" w:hAnsi="Calibri" w:cs="Calibri"/>
          <w:szCs w:val="24"/>
        </w:rPr>
        <w:tab/>
        <w:t xml:space="preserve">J. Christoffersen, “Switch Bounce and How to Deal with It,” </w:t>
      </w:r>
      <w:r w:rsidRPr="0006410E">
        <w:rPr>
          <w:rFonts w:ascii="Calibri" w:hAnsi="Calibri" w:cs="Calibri"/>
          <w:i/>
          <w:iCs/>
          <w:szCs w:val="24"/>
        </w:rPr>
        <w:t>All About Circuits</w:t>
      </w:r>
      <w:r w:rsidRPr="0006410E">
        <w:rPr>
          <w:rFonts w:ascii="Calibri" w:hAnsi="Calibri" w:cs="Calibri"/>
          <w:szCs w:val="24"/>
        </w:rPr>
        <w:t>, 2015. https://www.allaboutcircuits.com/technical-articles/switch-bounce-how-to-deal-with-it/.</w:t>
      </w:r>
    </w:p>
    <w:p w14:paraId="617A071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0]</w:t>
      </w:r>
      <w:r w:rsidRPr="0006410E">
        <w:rPr>
          <w:rFonts w:ascii="Calibri" w:hAnsi="Calibri" w:cs="Calibri"/>
          <w:szCs w:val="24"/>
        </w:rPr>
        <w:tab/>
        <w:t>Texas Instruments, “Debounce a Switch.” 2020.</w:t>
      </w:r>
    </w:p>
    <w:p w14:paraId="216F272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1]</w:t>
      </w:r>
      <w:r w:rsidRPr="0006410E">
        <w:rPr>
          <w:rFonts w:ascii="Calibri" w:hAnsi="Calibri" w:cs="Calibri"/>
          <w:szCs w:val="24"/>
        </w:rPr>
        <w:tab/>
        <w:t>Raspberry Pi Foundation, “Build your own weather station.” https://projects.raspberrypi.org/en/projects/build-your-own-weather-station/0.</w:t>
      </w:r>
    </w:p>
    <w:p w14:paraId="403D80D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2]</w:t>
      </w:r>
      <w:r w:rsidRPr="0006410E">
        <w:rPr>
          <w:rFonts w:ascii="Calibri" w:hAnsi="Calibri" w:cs="Calibri"/>
          <w:szCs w:val="24"/>
        </w:rPr>
        <w:tab/>
        <w:t xml:space="preserve">Windy.app, “Where wind gusts come from,” </w:t>
      </w:r>
      <w:r w:rsidRPr="0006410E">
        <w:rPr>
          <w:rFonts w:ascii="Calibri" w:hAnsi="Calibri" w:cs="Calibri"/>
          <w:i/>
          <w:iCs/>
          <w:szCs w:val="24"/>
        </w:rPr>
        <w:t>Windy.app Meteorological Textbook</w:t>
      </w:r>
      <w:r w:rsidRPr="0006410E">
        <w:rPr>
          <w:rFonts w:ascii="Calibri" w:hAnsi="Calibri" w:cs="Calibri"/>
          <w:szCs w:val="24"/>
        </w:rPr>
        <w:t>. https://windy.app/textbook/where-wind-gusts-come-from.html.</w:t>
      </w:r>
    </w:p>
    <w:p w14:paraId="1284C67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3]</w:t>
      </w:r>
      <w:r w:rsidRPr="0006410E">
        <w:rPr>
          <w:rFonts w:ascii="Calibri" w:hAnsi="Calibri" w:cs="Calibri"/>
          <w:szCs w:val="24"/>
        </w:rPr>
        <w:tab/>
        <w:t xml:space="preserve">J. W. Nilsson and S. A. Riedel, “The Step Response of RL and RC Circuits,” in </w:t>
      </w:r>
      <w:r w:rsidRPr="0006410E">
        <w:rPr>
          <w:rFonts w:ascii="Calibri" w:hAnsi="Calibri" w:cs="Calibri"/>
          <w:i/>
          <w:iCs/>
          <w:szCs w:val="24"/>
        </w:rPr>
        <w:t>Electric Circuits</w:t>
      </w:r>
      <w:r w:rsidRPr="0006410E">
        <w:rPr>
          <w:rFonts w:ascii="Calibri" w:hAnsi="Calibri" w:cs="Calibri"/>
          <w:szCs w:val="24"/>
        </w:rPr>
        <w:t>, 10th ed., Pearson Education, Inc., 2015, pp. 224–231.</w:t>
      </w:r>
    </w:p>
    <w:p w14:paraId="0ABEC7E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4]</w:t>
      </w:r>
      <w:r w:rsidRPr="0006410E">
        <w:rPr>
          <w:rFonts w:ascii="Calibri" w:hAnsi="Calibri" w:cs="Calibri"/>
          <w:szCs w:val="24"/>
        </w:rPr>
        <w:tab/>
        <w:t>Electronics Tutorials Team, “RC Charging Circuit.” https://www.electronics-tutorials.ws/rc/rc_1.html.</w:t>
      </w:r>
    </w:p>
    <w:p w14:paraId="5408C33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5]</w:t>
      </w:r>
      <w:r w:rsidRPr="0006410E">
        <w:rPr>
          <w:rFonts w:ascii="Calibri" w:hAnsi="Calibri" w:cs="Calibri"/>
          <w:szCs w:val="24"/>
        </w:rPr>
        <w:tab/>
        <w:t xml:space="preserve">Z. Peterson, “ADC Sampling Rate and Layout for Mixed Signal Boards,” </w:t>
      </w:r>
      <w:r w:rsidRPr="0006410E">
        <w:rPr>
          <w:rFonts w:ascii="Calibri" w:hAnsi="Calibri" w:cs="Calibri"/>
          <w:i/>
          <w:iCs/>
          <w:szCs w:val="24"/>
        </w:rPr>
        <w:t>Altium Limited</w:t>
      </w:r>
      <w:r w:rsidRPr="0006410E">
        <w:rPr>
          <w:rFonts w:ascii="Calibri" w:hAnsi="Calibri" w:cs="Calibri"/>
          <w:szCs w:val="24"/>
        </w:rPr>
        <w:t>, 2020. https://resources.altium.com/p/adc-sampling-rate-and-layout-mixed-signal-boards.</w:t>
      </w:r>
    </w:p>
    <w:p w14:paraId="6F36C37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6]</w:t>
      </w:r>
      <w:r w:rsidRPr="0006410E">
        <w:rPr>
          <w:rFonts w:ascii="Calibri" w:hAnsi="Calibri" w:cs="Calibri"/>
          <w:szCs w:val="24"/>
        </w:rPr>
        <w:tab/>
        <w:t xml:space="preserve">N. Abbas, “SPI vs I2C vs UART: In-Depth Comparison,” </w:t>
      </w:r>
      <w:r w:rsidRPr="0006410E">
        <w:rPr>
          <w:rFonts w:ascii="Calibri" w:hAnsi="Calibri" w:cs="Calibri"/>
          <w:i/>
          <w:iCs/>
          <w:szCs w:val="24"/>
        </w:rPr>
        <w:t>Wevolver</w:t>
      </w:r>
      <w:r w:rsidRPr="0006410E">
        <w:rPr>
          <w:rFonts w:ascii="Calibri" w:hAnsi="Calibri" w:cs="Calibri"/>
          <w:szCs w:val="24"/>
        </w:rPr>
        <w:t>, 2023. https://www.wevolver.com/article/spi-vs-i2c-vs-uart-in-depth-comparison.</w:t>
      </w:r>
    </w:p>
    <w:p w14:paraId="22F590F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7]</w:t>
      </w:r>
      <w:r w:rsidRPr="0006410E">
        <w:rPr>
          <w:rFonts w:ascii="Calibri" w:hAnsi="Calibri" w:cs="Calibri"/>
          <w:szCs w:val="24"/>
        </w:rPr>
        <w:tab/>
        <w:t>L. Fried, “Adafruit_BME280_Library.” [Online]. Available: https://github.com/adafruit/Adafruit_BME280_Library.</w:t>
      </w:r>
    </w:p>
    <w:p w14:paraId="41C5FF7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8]</w:t>
      </w:r>
      <w:r w:rsidRPr="0006410E">
        <w:rPr>
          <w:rFonts w:ascii="Calibri" w:hAnsi="Calibri" w:cs="Calibri"/>
          <w:szCs w:val="24"/>
        </w:rPr>
        <w:tab/>
        <w:t xml:space="preserve">I. Analog Devices, “How to Power the Extended Features of 1-Wire® Devices,” </w:t>
      </w:r>
      <w:r w:rsidRPr="0006410E">
        <w:rPr>
          <w:rFonts w:ascii="Calibri" w:hAnsi="Calibri" w:cs="Calibri"/>
          <w:i/>
          <w:iCs/>
          <w:szCs w:val="24"/>
        </w:rPr>
        <w:t>Analog Devices, Inc.</w:t>
      </w:r>
      <w:r w:rsidRPr="0006410E">
        <w:rPr>
          <w:rFonts w:ascii="Calibri" w:hAnsi="Calibri" w:cs="Calibri"/>
          <w:szCs w:val="24"/>
        </w:rPr>
        <w:t xml:space="preserve"> https://www.analog.com/en/technical-articles/how-to-power-the-extended-features-of-1wire-devices.html.</w:t>
      </w:r>
    </w:p>
    <w:p w14:paraId="63E6152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9]</w:t>
      </w:r>
      <w:r w:rsidRPr="0006410E">
        <w:rPr>
          <w:rFonts w:ascii="Calibri" w:hAnsi="Calibri" w:cs="Calibri"/>
          <w:szCs w:val="24"/>
        </w:rPr>
        <w:tab/>
        <w:t xml:space="preserve">M. Centenaro, L. Vangelista, A. Zanella, and M. Zorzi, “Long-range communications in unlicensed bands: the rising stars in the IoT and smart city scenarios,” </w:t>
      </w:r>
      <w:r w:rsidRPr="0006410E">
        <w:rPr>
          <w:rFonts w:ascii="Calibri" w:hAnsi="Calibri" w:cs="Calibri"/>
          <w:i/>
          <w:iCs/>
          <w:szCs w:val="24"/>
        </w:rPr>
        <w:t>IEEE Wirel. Commun.</w:t>
      </w:r>
      <w:r w:rsidRPr="0006410E">
        <w:rPr>
          <w:rFonts w:ascii="Calibri" w:hAnsi="Calibri" w:cs="Calibri"/>
          <w:szCs w:val="24"/>
        </w:rPr>
        <w:t>, vol. 23, no. 5, pp. 60–67, Oct. 2016, doi: 10.1109/MWC.2016.7721743.</w:t>
      </w:r>
    </w:p>
    <w:p w14:paraId="0CC6575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0]</w:t>
      </w:r>
      <w:r w:rsidRPr="0006410E">
        <w:rPr>
          <w:rFonts w:ascii="Calibri" w:hAnsi="Calibri" w:cs="Calibri"/>
          <w:szCs w:val="24"/>
        </w:rPr>
        <w:tab/>
        <w:t xml:space="preserve">The Things Network, “What are LoRa and LoRaWAN?,” </w:t>
      </w:r>
      <w:r w:rsidRPr="0006410E">
        <w:rPr>
          <w:rFonts w:ascii="Calibri" w:hAnsi="Calibri" w:cs="Calibri"/>
          <w:i/>
          <w:iCs/>
          <w:szCs w:val="24"/>
        </w:rPr>
        <w:t>The Things Network</w:t>
      </w:r>
      <w:r w:rsidRPr="0006410E">
        <w:rPr>
          <w:rFonts w:ascii="Calibri" w:hAnsi="Calibri" w:cs="Calibri"/>
          <w:szCs w:val="24"/>
        </w:rPr>
        <w:t>. https://www.thethingsnetwork.org/docs/lorawan/what-is-lorawan/.</w:t>
      </w:r>
    </w:p>
    <w:p w14:paraId="3011FDE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1]</w:t>
      </w:r>
      <w:r w:rsidRPr="0006410E">
        <w:rPr>
          <w:rFonts w:ascii="Calibri" w:hAnsi="Calibri" w:cs="Calibri"/>
          <w:szCs w:val="24"/>
        </w:rPr>
        <w:tab/>
        <w:t>V. Q. Tran, “Evaluate The Effectiveness Of Lora Network For Data Collection,” 2022.</w:t>
      </w:r>
    </w:p>
    <w:p w14:paraId="3D46311A"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lastRenderedPageBreak/>
        <w:t>[72]</w:t>
      </w:r>
      <w:r w:rsidRPr="0006410E">
        <w:rPr>
          <w:rFonts w:ascii="Calibri" w:hAnsi="Calibri" w:cs="Calibri"/>
          <w:szCs w:val="24"/>
        </w:rPr>
        <w:tab/>
        <w:t xml:space="preserve">R. P. Centelles, F. Freitag, R. Meseguer, and L. Navarro, “Beyond the Star of Stars: An Introduction to Multihop and Mesh for LoRa and LoRaWAN,” </w:t>
      </w:r>
      <w:r w:rsidRPr="0006410E">
        <w:rPr>
          <w:rFonts w:ascii="Calibri" w:hAnsi="Calibri" w:cs="Calibri"/>
          <w:i/>
          <w:iCs/>
          <w:szCs w:val="24"/>
        </w:rPr>
        <w:t>IEEE Pervasive Comput.</w:t>
      </w:r>
      <w:r w:rsidRPr="0006410E">
        <w:rPr>
          <w:rFonts w:ascii="Calibri" w:hAnsi="Calibri" w:cs="Calibri"/>
          <w:szCs w:val="24"/>
        </w:rPr>
        <w:t>, vol. 20, no. 2, pp. 63–72, Apr. 2021, doi: 10.1109/MPRV.2021.3063443.</w:t>
      </w:r>
    </w:p>
    <w:p w14:paraId="48D6966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3]</w:t>
      </w:r>
      <w:r w:rsidRPr="0006410E">
        <w:rPr>
          <w:rFonts w:ascii="Calibri" w:hAnsi="Calibri" w:cs="Calibri"/>
          <w:szCs w:val="24"/>
        </w:rPr>
        <w:tab/>
        <w:t xml:space="preserve">D. Kjendal, “LoRa-Alliance Regional Parameters Overview,” </w:t>
      </w:r>
      <w:r w:rsidRPr="0006410E">
        <w:rPr>
          <w:rFonts w:ascii="Calibri" w:hAnsi="Calibri" w:cs="Calibri"/>
          <w:i/>
          <w:iCs/>
          <w:szCs w:val="24"/>
        </w:rPr>
        <w:t>J. ICT Stand.</w:t>
      </w:r>
      <w:r w:rsidRPr="0006410E">
        <w:rPr>
          <w:rFonts w:ascii="Calibri" w:hAnsi="Calibri" w:cs="Calibri"/>
          <w:szCs w:val="24"/>
        </w:rPr>
        <w:t>, vol. 9, no. 1, pp. 35–46, Apr. 2021, doi: 10.13052/jicts2245-800X.914.</w:t>
      </w:r>
    </w:p>
    <w:p w14:paraId="6B54ACB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4]</w:t>
      </w:r>
      <w:r w:rsidRPr="0006410E">
        <w:rPr>
          <w:rFonts w:ascii="Calibri" w:hAnsi="Calibri" w:cs="Calibri"/>
          <w:szCs w:val="24"/>
        </w:rPr>
        <w:tab/>
        <w:t xml:space="preserve">The Things Network, “Frequency Plans by Country,” </w:t>
      </w:r>
      <w:r w:rsidRPr="0006410E">
        <w:rPr>
          <w:rFonts w:ascii="Calibri" w:hAnsi="Calibri" w:cs="Calibri"/>
          <w:i/>
          <w:iCs/>
          <w:szCs w:val="24"/>
        </w:rPr>
        <w:t>The Things Network</w:t>
      </w:r>
      <w:r w:rsidRPr="0006410E">
        <w:rPr>
          <w:rFonts w:ascii="Calibri" w:hAnsi="Calibri" w:cs="Calibri"/>
          <w:szCs w:val="24"/>
        </w:rPr>
        <w:t>. https://www.thethingsnetwork.org/docs/lorawan/frequencies-by-country/.</w:t>
      </w:r>
    </w:p>
    <w:p w14:paraId="2A736E6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5]</w:t>
      </w:r>
      <w:r w:rsidRPr="0006410E">
        <w:rPr>
          <w:rFonts w:ascii="Calibri" w:hAnsi="Calibri" w:cs="Calibri"/>
          <w:szCs w:val="24"/>
        </w:rPr>
        <w:tab/>
        <w:t xml:space="preserve">LORIOT, “LoRaWAN Network Server v7.x (Osprey) - Global Frequency Plans,” </w:t>
      </w:r>
      <w:r w:rsidRPr="0006410E">
        <w:rPr>
          <w:rFonts w:ascii="Calibri" w:hAnsi="Calibri" w:cs="Calibri"/>
          <w:i/>
          <w:iCs/>
          <w:szCs w:val="24"/>
        </w:rPr>
        <w:t>LOIOT</w:t>
      </w:r>
      <w:r w:rsidRPr="0006410E">
        <w:rPr>
          <w:rFonts w:ascii="Calibri" w:hAnsi="Calibri" w:cs="Calibri"/>
          <w:szCs w:val="24"/>
        </w:rPr>
        <w:t>. https://docs.loriot.io/display/LNS/Global+Frequency+Plans.</w:t>
      </w:r>
    </w:p>
    <w:p w14:paraId="29604C6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6]</w:t>
      </w:r>
      <w:r w:rsidRPr="0006410E">
        <w:rPr>
          <w:rFonts w:ascii="Calibri" w:hAnsi="Calibri" w:cs="Calibri"/>
          <w:szCs w:val="24"/>
        </w:rPr>
        <w:tab/>
        <w:t xml:space="preserve">Heltec Automation, “LoRaWAN Frequency Plans,” </w:t>
      </w:r>
      <w:r w:rsidRPr="0006410E">
        <w:rPr>
          <w:rFonts w:ascii="Calibri" w:hAnsi="Calibri" w:cs="Calibri"/>
          <w:i/>
          <w:iCs/>
          <w:szCs w:val="24"/>
        </w:rPr>
        <w:t>Heltec Automation</w:t>
      </w:r>
      <w:r w:rsidRPr="0006410E">
        <w:rPr>
          <w:rFonts w:ascii="Calibri" w:hAnsi="Calibri" w:cs="Calibri"/>
          <w:szCs w:val="24"/>
        </w:rPr>
        <w:t>. https://docs.heltec.org/general/lorawan_frequency_plans.html.</w:t>
      </w:r>
    </w:p>
    <w:p w14:paraId="6E5FC81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7]</w:t>
      </w:r>
      <w:r w:rsidRPr="0006410E">
        <w:rPr>
          <w:rFonts w:ascii="Calibri" w:hAnsi="Calibri" w:cs="Calibri"/>
          <w:szCs w:val="24"/>
        </w:rPr>
        <w:tab/>
        <w:t>S. Mistry, “Arduino LoRa.” GitHub, [Online]. Available: https://github.com/sandeepmistry/arduino-LoRa.</w:t>
      </w:r>
    </w:p>
    <w:p w14:paraId="6B8CB8F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8]</w:t>
      </w:r>
      <w:r w:rsidRPr="0006410E">
        <w:rPr>
          <w:rFonts w:ascii="Calibri" w:hAnsi="Calibri" w:cs="Calibri"/>
          <w:szCs w:val="24"/>
        </w:rPr>
        <w:tab/>
        <w:t>XLSEMI, “5A 180 KHz 36V Buck DC to DC Converter XL4015,” pp. 1–10, 2015.</w:t>
      </w:r>
    </w:p>
    <w:p w14:paraId="10A060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9]</w:t>
      </w:r>
      <w:r w:rsidRPr="0006410E">
        <w:rPr>
          <w:rFonts w:ascii="Calibri" w:hAnsi="Calibri" w:cs="Calibri"/>
          <w:szCs w:val="24"/>
        </w:rPr>
        <w:tab/>
        <w:t>Texas Instruments, “LM317 3-Terminal Adjustable Regulator,” 2020.</w:t>
      </w:r>
    </w:p>
    <w:p w14:paraId="739B46F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0]</w:t>
      </w:r>
      <w:r w:rsidRPr="0006410E">
        <w:rPr>
          <w:rFonts w:ascii="Calibri" w:hAnsi="Calibri" w:cs="Calibri"/>
          <w:szCs w:val="24"/>
        </w:rPr>
        <w:tab/>
        <w:t xml:space="preserve">S. Santos, “ESP8266 Pinout Reference: Which GPIO pins should you use?,” </w:t>
      </w:r>
      <w:r w:rsidRPr="0006410E">
        <w:rPr>
          <w:rFonts w:ascii="Calibri" w:hAnsi="Calibri" w:cs="Calibri"/>
          <w:i/>
          <w:iCs/>
          <w:szCs w:val="24"/>
        </w:rPr>
        <w:t>Random Nerd Tutorials</w:t>
      </w:r>
      <w:r w:rsidRPr="0006410E">
        <w:rPr>
          <w:rFonts w:ascii="Calibri" w:hAnsi="Calibri" w:cs="Calibri"/>
          <w:szCs w:val="24"/>
        </w:rPr>
        <w:t>, 2019. https://randomnerdtutorials.com/esp8266-pinout-reference-gpios/.</w:t>
      </w:r>
    </w:p>
    <w:p w14:paraId="26FE0EC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1]</w:t>
      </w:r>
      <w:r w:rsidRPr="0006410E">
        <w:rPr>
          <w:rFonts w:ascii="Calibri" w:hAnsi="Calibri" w:cs="Calibri"/>
          <w:szCs w:val="24"/>
        </w:rPr>
        <w:tab/>
        <w:t>ESP8266 Community, “Arduino core for ESP8266 WiFi chip.” https://github.com/esp8266/Arduino#readme.</w:t>
      </w:r>
    </w:p>
    <w:p w14:paraId="7B8ABA9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2]</w:t>
      </w:r>
      <w:r w:rsidRPr="0006410E">
        <w:rPr>
          <w:rFonts w:ascii="Calibri" w:hAnsi="Calibri" w:cs="Calibri"/>
          <w:szCs w:val="24"/>
        </w:rPr>
        <w:tab/>
        <w:t xml:space="preserve">AYVA Educational Solutions, “TecQuipment Axial Fan Module – MFP107,” </w:t>
      </w:r>
      <w:r w:rsidRPr="0006410E">
        <w:rPr>
          <w:rFonts w:ascii="Calibri" w:hAnsi="Calibri" w:cs="Calibri"/>
          <w:i/>
          <w:iCs/>
          <w:szCs w:val="24"/>
        </w:rPr>
        <w:t>AYVA Educational Solutions</w:t>
      </w:r>
      <w:r w:rsidRPr="0006410E">
        <w:rPr>
          <w:rFonts w:ascii="Calibri" w:hAnsi="Calibri" w:cs="Calibri"/>
          <w:szCs w:val="24"/>
        </w:rPr>
        <w:t>. https://www.tecquipment.com/axial-fan-module.</w:t>
      </w:r>
    </w:p>
    <w:p w14:paraId="1425372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3]</w:t>
      </w:r>
      <w:r w:rsidRPr="0006410E">
        <w:rPr>
          <w:rFonts w:ascii="Calibri" w:hAnsi="Calibri" w:cs="Calibri"/>
          <w:szCs w:val="24"/>
        </w:rPr>
        <w:tab/>
        <w:t xml:space="preserve">S. Bhattacharjee, “Explained: What exactly is 1 mm of rainfall?,” </w:t>
      </w:r>
      <w:r w:rsidRPr="0006410E">
        <w:rPr>
          <w:rFonts w:ascii="Calibri" w:hAnsi="Calibri" w:cs="Calibri"/>
          <w:i/>
          <w:iCs/>
          <w:szCs w:val="24"/>
        </w:rPr>
        <w:t>CNBC TV18</w:t>
      </w:r>
      <w:r w:rsidRPr="0006410E">
        <w:rPr>
          <w:rFonts w:ascii="Calibri" w:hAnsi="Calibri" w:cs="Calibri"/>
          <w:szCs w:val="24"/>
        </w:rPr>
        <w:t>, Jul. 23, 2021.</w:t>
      </w:r>
    </w:p>
    <w:p w14:paraId="72C2B12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rPr>
      </w:pPr>
      <w:r w:rsidRPr="0006410E">
        <w:rPr>
          <w:rFonts w:ascii="Calibri" w:hAnsi="Calibri" w:cs="Calibri"/>
          <w:szCs w:val="24"/>
        </w:rPr>
        <w:t>[84]</w:t>
      </w:r>
      <w:r w:rsidRPr="0006410E">
        <w:rPr>
          <w:rFonts w:ascii="Calibri" w:hAnsi="Calibri" w:cs="Calibri"/>
          <w:szCs w:val="24"/>
        </w:rPr>
        <w:tab/>
        <w:t xml:space="preserve">M. Zachmann, “The Best LoRa Settings for Range and Reliability,” </w:t>
      </w:r>
      <w:r w:rsidRPr="0006410E">
        <w:rPr>
          <w:rFonts w:ascii="Calibri" w:hAnsi="Calibri" w:cs="Calibri"/>
          <w:i/>
          <w:iCs/>
          <w:szCs w:val="24"/>
        </w:rPr>
        <w:t>Medium.com</w:t>
      </w:r>
      <w:r w:rsidRPr="0006410E">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B2564A">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D52ED" w14:textId="77777777" w:rsidR="00AC39B3" w:rsidRPr="00B2564A" w:rsidRDefault="00AC39B3" w:rsidP="00EC0C13">
      <w:pPr>
        <w:spacing w:after="0" w:line="240" w:lineRule="auto"/>
      </w:pPr>
      <w:r w:rsidRPr="00B2564A">
        <w:separator/>
      </w:r>
    </w:p>
  </w:endnote>
  <w:endnote w:type="continuationSeparator" w:id="0">
    <w:p w14:paraId="137B4DFC" w14:textId="77777777" w:rsidR="00AC39B3" w:rsidRPr="00B2564A" w:rsidRDefault="00AC39B3"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52071" w14:textId="77777777" w:rsidR="008C04BC" w:rsidRDefault="008C04B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2FAE961C" w14:textId="77777777" w:rsidR="007525FC" w:rsidRPr="00B2564A" w:rsidRDefault="007525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FBA99" w14:textId="77777777" w:rsidR="008C04BC" w:rsidRDefault="008C04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58CE8" w14:textId="77777777" w:rsidR="00AC39B3" w:rsidRPr="00B2564A" w:rsidRDefault="00AC39B3" w:rsidP="00EC0C13">
      <w:pPr>
        <w:spacing w:after="0" w:line="240" w:lineRule="auto"/>
      </w:pPr>
      <w:r w:rsidRPr="00B2564A">
        <w:separator/>
      </w:r>
    </w:p>
  </w:footnote>
  <w:footnote w:type="continuationSeparator" w:id="0">
    <w:p w14:paraId="40A49F70" w14:textId="77777777" w:rsidR="00AC39B3" w:rsidRPr="00B2564A" w:rsidRDefault="00AC39B3"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B7CA0" w14:textId="77777777" w:rsidR="008C04BC" w:rsidRDefault="008C04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2FBB2" w14:textId="77777777" w:rsidR="008C04BC" w:rsidRDefault="008C04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CB5E8" w14:textId="77777777" w:rsidR="008C04BC" w:rsidRDefault="008C04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4547" w:hanging="360"/>
      </w:pPr>
      <w:rPr>
        <w:rFonts w:hint="default"/>
      </w:rPr>
    </w:lvl>
    <w:lvl w:ilvl="1" w:tplc="08090001">
      <w:start w:val="1"/>
      <w:numFmt w:val="bullet"/>
      <w:lvlText w:val=""/>
      <w:lvlJc w:val="left"/>
      <w:pPr>
        <w:ind w:left="4547" w:hanging="360"/>
      </w:pPr>
      <w:rPr>
        <w:rFonts w:ascii="Symbol" w:hAnsi="Symbol" w:hint="default"/>
      </w:rPr>
    </w:lvl>
    <w:lvl w:ilvl="2" w:tplc="08090001">
      <w:start w:val="1"/>
      <w:numFmt w:val="bullet"/>
      <w:lvlText w:val=""/>
      <w:lvlJc w:val="left"/>
      <w:pPr>
        <w:ind w:left="6167" w:hanging="360"/>
      </w:pPr>
      <w:rPr>
        <w:rFonts w:ascii="Symbol" w:hAnsi="Symbol" w:hint="default"/>
      </w:rPr>
    </w:lvl>
    <w:lvl w:ilvl="3" w:tplc="FFFFFFFF" w:tentative="1">
      <w:start w:val="1"/>
      <w:numFmt w:val="decimal"/>
      <w:lvlText w:val="%4."/>
      <w:lvlJc w:val="left"/>
      <w:pPr>
        <w:ind w:left="6707" w:hanging="360"/>
      </w:pPr>
    </w:lvl>
    <w:lvl w:ilvl="4" w:tplc="FFFFFFFF" w:tentative="1">
      <w:start w:val="1"/>
      <w:numFmt w:val="lowerLetter"/>
      <w:lvlText w:val="%5."/>
      <w:lvlJc w:val="left"/>
      <w:pPr>
        <w:ind w:left="7427" w:hanging="360"/>
      </w:pPr>
    </w:lvl>
    <w:lvl w:ilvl="5" w:tplc="FFFFFFFF" w:tentative="1">
      <w:start w:val="1"/>
      <w:numFmt w:val="lowerRoman"/>
      <w:lvlText w:val="%6."/>
      <w:lvlJc w:val="right"/>
      <w:pPr>
        <w:ind w:left="8147" w:hanging="180"/>
      </w:pPr>
    </w:lvl>
    <w:lvl w:ilvl="6" w:tplc="FFFFFFFF" w:tentative="1">
      <w:start w:val="1"/>
      <w:numFmt w:val="decimal"/>
      <w:lvlText w:val="%7."/>
      <w:lvlJc w:val="left"/>
      <w:pPr>
        <w:ind w:left="8867" w:hanging="360"/>
      </w:pPr>
    </w:lvl>
    <w:lvl w:ilvl="7" w:tplc="FFFFFFFF" w:tentative="1">
      <w:start w:val="1"/>
      <w:numFmt w:val="lowerLetter"/>
      <w:lvlText w:val="%8."/>
      <w:lvlJc w:val="left"/>
      <w:pPr>
        <w:ind w:left="9587" w:hanging="360"/>
      </w:pPr>
    </w:lvl>
    <w:lvl w:ilvl="8" w:tplc="FFFFFFFF" w:tentative="1">
      <w:start w:val="1"/>
      <w:numFmt w:val="lowerRoman"/>
      <w:lvlText w:val="%9."/>
      <w:lvlJc w:val="right"/>
      <w:pPr>
        <w:ind w:left="10307" w:hanging="180"/>
      </w:pPr>
    </w:lvl>
  </w:abstractNum>
  <w:abstractNum w:abstractNumId="1" w15:restartNumberingAfterBreak="0">
    <w:nsid w:val="047369AE"/>
    <w:multiLevelType w:val="hybridMultilevel"/>
    <w:tmpl w:val="2744CF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0"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3" w15:restartNumberingAfterBreak="0">
    <w:nsid w:val="23897302"/>
    <w:multiLevelType w:val="hybridMultilevel"/>
    <w:tmpl w:val="DDF8FFF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5"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4"/>
  </w:num>
  <w:num w:numId="2" w16cid:durableId="1034817190">
    <w:abstractNumId w:val="20"/>
  </w:num>
  <w:num w:numId="3" w16cid:durableId="589244248">
    <w:abstractNumId w:val="30"/>
  </w:num>
  <w:num w:numId="4" w16cid:durableId="220987807">
    <w:abstractNumId w:val="19"/>
  </w:num>
  <w:num w:numId="5" w16cid:durableId="1405451646">
    <w:abstractNumId w:val="27"/>
  </w:num>
  <w:num w:numId="6" w16cid:durableId="304092932">
    <w:abstractNumId w:val="6"/>
  </w:num>
  <w:num w:numId="7" w16cid:durableId="396513729">
    <w:abstractNumId w:val="33"/>
  </w:num>
  <w:num w:numId="8" w16cid:durableId="560483431">
    <w:abstractNumId w:val="18"/>
  </w:num>
  <w:num w:numId="9" w16cid:durableId="1564171627">
    <w:abstractNumId w:val="37"/>
  </w:num>
  <w:num w:numId="10" w16cid:durableId="1345011153">
    <w:abstractNumId w:val="28"/>
  </w:num>
  <w:num w:numId="11" w16cid:durableId="1674722768">
    <w:abstractNumId w:val="5"/>
  </w:num>
  <w:num w:numId="12" w16cid:durableId="985626290">
    <w:abstractNumId w:val="31"/>
  </w:num>
  <w:num w:numId="13" w16cid:durableId="1395277128">
    <w:abstractNumId w:val="17"/>
  </w:num>
  <w:num w:numId="14" w16cid:durableId="505360432">
    <w:abstractNumId w:val="23"/>
  </w:num>
  <w:num w:numId="15" w16cid:durableId="1548683082">
    <w:abstractNumId w:val="38"/>
  </w:num>
  <w:num w:numId="16" w16cid:durableId="2054771016">
    <w:abstractNumId w:val="2"/>
  </w:num>
  <w:num w:numId="17" w16cid:durableId="1868180376">
    <w:abstractNumId w:val="0"/>
  </w:num>
  <w:num w:numId="18" w16cid:durableId="1817793097">
    <w:abstractNumId w:val="32"/>
  </w:num>
  <w:num w:numId="19" w16cid:durableId="823157340">
    <w:abstractNumId w:val="36"/>
  </w:num>
  <w:num w:numId="20" w16cid:durableId="208149143">
    <w:abstractNumId w:val="14"/>
  </w:num>
  <w:num w:numId="21" w16cid:durableId="746221153">
    <w:abstractNumId w:val="22"/>
  </w:num>
  <w:num w:numId="22" w16cid:durableId="1102841829">
    <w:abstractNumId w:val="21"/>
  </w:num>
  <w:num w:numId="23" w16cid:durableId="1497763749">
    <w:abstractNumId w:val="9"/>
  </w:num>
  <w:num w:numId="24" w16cid:durableId="2042777593">
    <w:abstractNumId w:val="16"/>
  </w:num>
  <w:num w:numId="25" w16cid:durableId="21173451">
    <w:abstractNumId w:val="26"/>
  </w:num>
  <w:num w:numId="26" w16cid:durableId="1157842777">
    <w:abstractNumId w:val="34"/>
  </w:num>
  <w:num w:numId="27" w16cid:durableId="297607639">
    <w:abstractNumId w:val="8"/>
  </w:num>
  <w:num w:numId="28" w16cid:durableId="7270758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2"/>
  </w:num>
  <w:num w:numId="30" w16cid:durableId="654115643">
    <w:abstractNumId w:val="11"/>
  </w:num>
  <w:num w:numId="31" w16cid:durableId="1951158080">
    <w:abstractNumId w:val="39"/>
  </w:num>
  <w:num w:numId="32" w16cid:durableId="2057704787">
    <w:abstractNumId w:val="25"/>
  </w:num>
  <w:num w:numId="33" w16cid:durableId="1041130777">
    <w:abstractNumId w:val="10"/>
  </w:num>
  <w:num w:numId="34" w16cid:durableId="1966547651">
    <w:abstractNumId w:val="8"/>
  </w:num>
  <w:num w:numId="35" w16cid:durableId="868880868">
    <w:abstractNumId w:val="4"/>
  </w:num>
  <w:num w:numId="36" w16cid:durableId="2136874272">
    <w:abstractNumId w:val="35"/>
  </w:num>
  <w:num w:numId="37" w16cid:durableId="74060501">
    <w:abstractNumId w:val="15"/>
  </w:num>
  <w:num w:numId="38" w16cid:durableId="2033453752">
    <w:abstractNumId w:val="29"/>
  </w:num>
  <w:num w:numId="39" w16cid:durableId="1412966419">
    <w:abstractNumId w:val="7"/>
  </w:num>
  <w:num w:numId="40" w16cid:durableId="1233467412">
    <w:abstractNumId w:val="3"/>
  </w:num>
  <w:num w:numId="41" w16cid:durableId="1964770921">
    <w:abstractNumId w:val="13"/>
  </w:num>
  <w:num w:numId="42" w16cid:durableId="617180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1D67"/>
    <w:rsid w:val="000028F5"/>
    <w:rsid w:val="00002CB6"/>
    <w:rsid w:val="00002E9B"/>
    <w:rsid w:val="00002F99"/>
    <w:rsid w:val="000030D8"/>
    <w:rsid w:val="0000321B"/>
    <w:rsid w:val="00003238"/>
    <w:rsid w:val="00003343"/>
    <w:rsid w:val="0000368C"/>
    <w:rsid w:val="000039AD"/>
    <w:rsid w:val="00003B4A"/>
    <w:rsid w:val="00003EF6"/>
    <w:rsid w:val="00004AE1"/>
    <w:rsid w:val="0000534C"/>
    <w:rsid w:val="00005F91"/>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17837"/>
    <w:rsid w:val="00017BDB"/>
    <w:rsid w:val="00021B0F"/>
    <w:rsid w:val="00021BC6"/>
    <w:rsid w:val="000227D7"/>
    <w:rsid w:val="0002329F"/>
    <w:rsid w:val="0002355E"/>
    <w:rsid w:val="0002376D"/>
    <w:rsid w:val="00023970"/>
    <w:rsid w:val="0002473F"/>
    <w:rsid w:val="00024C44"/>
    <w:rsid w:val="00025622"/>
    <w:rsid w:val="00026A91"/>
    <w:rsid w:val="00026D8B"/>
    <w:rsid w:val="0002781D"/>
    <w:rsid w:val="00030302"/>
    <w:rsid w:val="00030A83"/>
    <w:rsid w:val="00031ED8"/>
    <w:rsid w:val="000325FD"/>
    <w:rsid w:val="00032749"/>
    <w:rsid w:val="0003382D"/>
    <w:rsid w:val="00033CB7"/>
    <w:rsid w:val="000341A8"/>
    <w:rsid w:val="000341E0"/>
    <w:rsid w:val="000348F0"/>
    <w:rsid w:val="00036688"/>
    <w:rsid w:val="00036AB4"/>
    <w:rsid w:val="00037419"/>
    <w:rsid w:val="00037E8B"/>
    <w:rsid w:val="00040724"/>
    <w:rsid w:val="0004154F"/>
    <w:rsid w:val="00041B3F"/>
    <w:rsid w:val="000423B5"/>
    <w:rsid w:val="0004273B"/>
    <w:rsid w:val="00043464"/>
    <w:rsid w:val="0004411C"/>
    <w:rsid w:val="0004471B"/>
    <w:rsid w:val="000447C6"/>
    <w:rsid w:val="00045A34"/>
    <w:rsid w:val="00046075"/>
    <w:rsid w:val="00046792"/>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10E"/>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61D"/>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2B3E"/>
    <w:rsid w:val="00082E5D"/>
    <w:rsid w:val="000832B8"/>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315"/>
    <w:rsid w:val="000956C6"/>
    <w:rsid w:val="00095E96"/>
    <w:rsid w:val="0009618D"/>
    <w:rsid w:val="00096525"/>
    <w:rsid w:val="00096B54"/>
    <w:rsid w:val="000971F1"/>
    <w:rsid w:val="000979A1"/>
    <w:rsid w:val="00097BCB"/>
    <w:rsid w:val="000A01CD"/>
    <w:rsid w:val="000A03C8"/>
    <w:rsid w:val="000A0F8E"/>
    <w:rsid w:val="000A146F"/>
    <w:rsid w:val="000A1EF5"/>
    <w:rsid w:val="000A314C"/>
    <w:rsid w:val="000A31E1"/>
    <w:rsid w:val="000A3C2D"/>
    <w:rsid w:val="000A3CA6"/>
    <w:rsid w:val="000A3FBA"/>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5DA0"/>
    <w:rsid w:val="000B5EE9"/>
    <w:rsid w:val="000B6393"/>
    <w:rsid w:val="000B6D17"/>
    <w:rsid w:val="000B70F5"/>
    <w:rsid w:val="000C017E"/>
    <w:rsid w:val="000C0A99"/>
    <w:rsid w:val="000C114D"/>
    <w:rsid w:val="000C1429"/>
    <w:rsid w:val="000C1CFD"/>
    <w:rsid w:val="000C1E03"/>
    <w:rsid w:val="000C2B6E"/>
    <w:rsid w:val="000C2BC1"/>
    <w:rsid w:val="000C30E8"/>
    <w:rsid w:val="000C38A6"/>
    <w:rsid w:val="000C3AF7"/>
    <w:rsid w:val="000C477C"/>
    <w:rsid w:val="000C49CF"/>
    <w:rsid w:val="000C4FF0"/>
    <w:rsid w:val="000C504E"/>
    <w:rsid w:val="000C52EE"/>
    <w:rsid w:val="000C5341"/>
    <w:rsid w:val="000C57E4"/>
    <w:rsid w:val="000C5D27"/>
    <w:rsid w:val="000C5D5B"/>
    <w:rsid w:val="000C689F"/>
    <w:rsid w:val="000C7191"/>
    <w:rsid w:val="000C74D6"/>
    <w:rsid w:val="000C7D72"/>
    <w:rsid w:val="000C7D7A"/>
    <w:rsid w:val="000C7E52"/>
    <w:rsid w:val="000D0C70"/>
    <w:rsid w:val="000D0E3F"/>
    <w:rsid w:val="000D1041"/>
    <w:rsid w:val="000D1F03"/>
    <w:rsid w:val="000D2233"/>
    <w:rsid w:val="000D22BB"/>
    <w:rsid w:val="000D24B7"/>
    <w:rsid w:val="000D2738"/>
    <w:rsid w:val="000D2E15"/>
    <w:rsid w:val="000D323B"/>
    <w:rsid w:val="000D3531"/>
    <w:rsid w:val="000D402F"/>
    <w:rsid w:val="000D427E"/>
    <w:rsid w:val="000D4E8A"/>
    <w:rsid w:val="000D5077"/>
    <w:rsid w:val="000D5783"/>
    <w:rsid w:val="000D6016"/>
    <w:rsid w:val="000D62D0"/>
    <w:rsid w:val="000D6B4E"/>
    <w:rsid w:val="000D7F33"/>
    <w:rsid w:val="000E1195"/>
    <w:rsid w:val="000E164D"/>
    <w:rsid w:val="000E210D"/>
    <w:rsid w:val="000E2757"/>
    <w:rsid w:val="000E2996"/>
    <w:rsid w:val="000E3468"/>
    <w:rsid w:val="000E37EF"/>
    <w:rsid w:val="000E3C6E"/>
    <w:rsid w:val="000E3E6B"/>
    <w:rsid w:val="000E401D"/>
    <w:rsid w:val="000E468E"/>
    <w:rsid w:val="000E4880"/>
    <w:rsid w:val="000E4F2E"/>
    <w:rsid w:val="000E556B"/>
    <w:rsid w:val="000E5993"/>
    <w:rsid w:val="000E5A6E"/>
    <w:rsid w:val="000E5F75"/>
    <w:rsid w:val="000E6171"/>
    <w:rsid w:val="000E6A55"/>
    <w:rsid w:val="000E6C97"/>
    <w:rsid w:val="000E7AED"/>
    <w:rsid w:val="000F1125"/>
    <w:rsid w:val="000F1329"/>
    <w:rsid w:val="000F1BFC"/>
    <w:rsid w:val="000F3260"/>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6B5"/>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89F"/>
    <w:rsid w:val="00107FE5"/>
    <w:rsid w:val="001100CC"/>
    <w:rsid w:val="0011070E"/>
    <w:rsid w:val="001108D3"/>
    <w:rsid w:val="0011109A"/>
    <w:rsid w:val="00111DD1"/>
    <w:rsid w:val="0011266C"/>
    <w:rsid w:val="0011271C"/>
    <w:rsid w:val="00112E64"/>
    <w:rsid w:val="00112E8C"/>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3CAA"/>
    <w:rsid w:val="001250AD"/>
    <w:rsid w:val="001258A9"/>
    <w:rsid w:val="0012637D"/>
    <w:rsid w:val="00127141"/>
    <w:rsid w:val="0012797C"/>
    <w:rsid w:val="00130618"/>
    <w:rsid w:val="001330FF"/>
    <w:rsid w:val="00134BD9"/>
    <w:rsid w:val="00134CFC"/>
    <w:rsid w:val="00134D8D"/>
    <w:rsid w:val="00136289"/>
    <w:rsid w:val="001363FA"/>
    <w:rsid w:val="00137C12"/>
    <w:rsid w:val="00137F78"/>
    <w:rsid w:val="00140F38"/>
    <w:rsid w:val="00141023"/>
    <w:rsid w:val="001413D2"/>
    <w:rsid w:val="00142BD6"/>
    <w:rsid w:val="00142E3E"/>
    <w:rsid w:val="00143DB8"/>
    <w:rsid w:val="0014424E"/>
    <w:rsid w:val="00145E10"/>
    <w:rsid w:val="00146EC0"/>
    <w:rsid w:val="00147883"/>
    <w:rsid w:val="0015023C"/>
    <w:rsid w:val="00150689"/>
    <w:rsid w:val="001508C9"/>
    <w:rsid w:val="00150EAC"/>
    <w:rsid w:val="0015149D"/>
    <w:rsid w:val="00153E87"/>
    <w:rsid w:val="00154317"/>
    <w:rsid w:val="00154E1C"/>
    <w:rsid w:val="0015514D"/>
    <w:rsid w:val="001551A2"/>
    <w:rsid w:val="001553C0"/>
    <w:rsid w:val="001554DC"/>
    <w:rsid w:val="00155920"/>
    <w:rsid w:val="001565D2"/>
    <w:rsid w:val="00156969"/>
    <w:rsid w:val="00156A34"/>
    <w:rsid w:val="00156E6D"/>
    <w:rsid w:val="00160B76"/>
    <w:rsid w:val="00161402"/>
    <w:rsid w:val="001619E4"/>
    <w:rsid w:val="00162223"/>
    <w:rsid w:val="0016256C"/>
    <w:rsid w:val="0016282B"/>
    <w:rsid w:val="00162B1F"/>
    <w:rsid w:val="00163B11"/>
    <w:rsid w:val="00163CDB"/>
    <w:rsid w:val="00164883"/>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09"/>
    <w:rsid w:val="00181DFB"/>
    <w:rsid w:val="0018250F"/>
    <w:rsid w:val="00182587"/>
    <w:rsid w:val="0018375B"/>
    <w:rsid w:val="00183EF5"/>
    <w:rsid w:val="00183F8B"/>
    <w:rsid w:val="00184433"/>
    <w:rsid w:val="00184A7E"/>
    <w:rsid w:val="00184FD9"/>
    <w:rsid w:val="001852B7"/>
    <w:rsid w:val="001862A4"/>
    <w:rsid w:val="001872C1"/>
    <w:rsid w:val="00187683"/>
    <w:rsid w:val="001879AD"/>
    <w:rsid w:val="00190D0E"/>
    <w:rsid w:val="001928D4"/>
    <w:rsid w:val="00192A0A"/>
    <w:rsid w:val="00192CDC"/>
    <w:rsid w:val="001936BA"/>
    <w:rsid w:val="00193962"/>
    <w:rsid w:val="00193965"/>
    <w:rsid w:val="00194174"/>
    <w:rsid w:val="001941FF"/>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175B"/>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6FD0"/>
    <w:rsid w:val="001C7789"/>
    <w:rsid w:val="001D0746"/>
    <w:rsid w:val="001D0C0E"/>
    <w:rsid w:val="001D0ED0"/>
    <w:rsid w:val="001D1062"/>
    <w:rsid w:val="001D1B50"/>
    <w:rsid w:val="001D2072"/>
    <w:rsid w:val="001D2876"/>
    <w:rsid w:val="001D2C86"/>
    <w:rsid w:val="001D36E7"/>
    <w:rsid w:val="001D44C9"/>
    <w:rsid w:val="001D45A8"/>
    <w:rsid w:val="001D47F6"/>
    <w:rsid w:val="001D4A11"/>
    <w:rsid w:val="001D4B2B"/>
    <w:rsid w:val="001D57F0"/>
    <w:rsid w:val="001D6BC5"/>
    <w:rsid w:val="001D7181"/>
    <w:rsid w:val="001D7263"/>
    <w:rsid w:val="001D7277"/>
    <w:rsid w:val="001D7896"/>
    <w:rsid w:val="001D7AA5"/>
    <w:rsid w:val="001D7C23"/>
    <w:rsid w:val="001E0219"/>
    <w:rsid w:val="001E08CB"/>
    <w:rsid w:val="001E13CF"/>
    <w:rsid w:val="001E17B4"/>
    <w:rsid w:val="001E182F"/>
    <w:rsid w:val="001E1849"/>
    <w:rsid w:val="001E1A23"/>
    <w:rsid w:val="001E2300"/>
    <w:rsid w:val="001E27B4"/>
    <w:rsid w:val="001E2C88"/>
    <w:rsid w:val="001E3935"/>
    <w:rsid w:val="001E4008"/>
    <w:rsid w:val="001E43F6"/>
    <w:rsid w:val="001E51CA"/>
    <w:rsid w:val="001E5715"/>
    <w:rsid w:val="001E5842"/>
    <w:rsid w:val="001E5C60"/>
    <w:rsid w:val="001E6363"/>
    <w:rsid w:val="001E65CA"/>
    <w:rsid w:val="001E6F79"/>
    <w:rsid w:val="001E78D2"/>
    <w:rsid w:val="001F0964"/>
    <w:rsid w:val="001F0AEB"/>
    <w:rsid w:val="001F0F03"/>
    <w:rsid w:val="001F1122"/>
    <w:rsid w:val="001F13B0"/>
    <w:rsid w:val="001F17A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2E4"/>
    <w:rsid w:val="00205499"/>
    <w:rsid w:val="00205953"/>
    <w:rsid w:val="00205D80"/>
    <w:rsid w:val="0020660D"/>
    <w:rsid w:val="002066D9"/>
    <w:rsid w:val="00207625"/>
    <w:rsid w:val="00210054"/>
    <w:rsid w:val="00210D9F"/>
    <w:rsid w:val="0021153E"/>
    <w:rsid w:val="002149BF"/>
    <w:rsid w:val="00214C50"/>
    <w:rsid w:val="00214DDA"/>
    <w:rsid w:val="00215568"/>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264FC"/>
    <w:rsid w:val="0022728D"/>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CE3"/>
    <w:rsid w:val="00242FD8"/>
    <w:rsid w:val="002431D2"/>
    <w:rsid w:val="002436A9"/>
    <w:rsid w:val="002436EE"/>
    <w:rsid w:val="00243EC2"/>
    <w:rsid w:val="00245C8A"/>
    <w:rsid w:val="002466DB"/>
    <w:rsid w:val="00246721"/>
    <w:rsid w:val="002467F2"/>
    <w:rsid w:val="0024754B"/>
    <w:rsid w:val="00247807"/>
    <w:rsid w:val="002478C8"/>
    <w:rsid w:val="00247DBB"/>
    <w:rsid w:val="00250110"/>
    <w:rsid w:val="002503F5"/>
    <w:rsid w:val="0025065D"/>
    <w:rsid w:val="00250860"/>
    <w:rsid w:val="002509B2"/>
    <w:rsid w:val="00250B6D"/>
    <w:rsid w:val="00250C43"/>
    <w:rsid w:val="002512D2"/>
    <w:rsid w:val="00251656"/>
    <w:rsid w:val="0025206E"/>
    <w:rsid w:val="002525D8"/>
    <w:rsid w:val="00252A83"/>
    <w:rsid w:val="00252C3E"/>
    <w:rsid w:val="00253BB3"/>
    <w:rsid w:val="00254457"/>
    <w:rsid w:val="00254739"/>
    <w:rsid w:val="00254DCC"/>
    <w:rsid w:val="002558A2"/>
    <w:rsid w:val="00255AB8"/>
    <w:rsid w:val="00255CE8"/>
    <w:rsid w:val="00257721"/>
    <w:rsid w:val="00257794"/>
    <w:rsid w:val="002608D7"/>
    <w:rsid w:val="00260A7C"/>
    <w:rsid w:val="00260FD5"/>
    <w:rsid w:val="00262020"/>
    <w:rsid w:val="00262149"/>
    <w:rsid w:val="00262150"/>
    <w:rsid w:val="0026362D"/>
    <w:rsid w:val="0026387D"/>
    <w:rsid w:val="00264706"/>
    <w:rsid w:val="00264A5B"/>
    <w:rsid w:val="00264B37"/>
    <w:rsid w:val="00264E39"/>
    <w:rsid w:val="00265190"/>
    <w:rsid w:val="002654C8"/>
    <w:rsid w:val="0026575F"/>
    <w:rsid w:val="0026576C"/>
    <w:rsid w:val="002671DA"/>
    <w:rsid w:val="0026797F"/>
    <w:rsid w:val="0027155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C92"/>
    <w:rsid w:val="00277FC2"/>
    <w:rsid w:val="0028065F"/>
    <w:rsid w:val="002807C2"/>
    <w:rsid w:val="00280DC8"/>
    <w:rsid w:val="00280E06"/>
    <w:rsid w:val="0028155D"/>
    <w:rsid w:val="00282AD1"/>
    <w:rsid w:val="0028360B"/>
    <w:rsid w:val="002839DF"/>
    <w:rsid w:val="00283EF8"/>
    <w:rsid w:val="00285247"/>
    <w:rsid w:val="00285B29"/>
    <w:rsid w:val="00285C69"/>
    <w:rsid w:val="00285E57"/>
    <w:rsid w:val="00286366"/>
    <w:rsid w:val="0028661D"/>
    <w:rsid w:val="00286A33"/>
    <w:rsid w:val="00286C4D"/>
    <w:rsid w:val="002871DB"/>
    <w:rsid w:val="00287D4A"/>
    <w:rsid w:val="00290102"/>
    <w:rsid w:val="002902C4"/>
    <w:rsid w:val="002905F0"/>
    <w:rsid w:val="00290884"/>
    <w:rsid w:val="0029088B"/>
    <w:rsid w:val="00290926"/>
    <w:rsid w:val="00290C47"/>
    <w:rsid w:val="00290D86"/>
    <w:rsid w:val="00291048"/>
    <w:rsid w:val="0029104A"/>
    <w:rsid w:val="00291125"/>
    <w:rsid w:val="0029157F"/>
    <w:rsid w:val="00291AD0"/>
    <w:rsid w:val="00291B9E"/>
    <w:rsid w:val="00291BC4"/>
    <w:rsid w:val="00292658"/>
    <w:rsid w:val="00292F68"/>
    <w:rsid w:val="002935B5"/>
    <w:rsid w:val="0029384E"/>
    <w:rsid w:val="00293B54"/>
    <w:rsid w:val="00293B68"/>
    <w:rsid w:val="00293D17"/>
    <w:rsid w:val="00293DAA"/>
    <w:rsid w:val="00294EDE"/>
    <w:rsid w:val="00295144"/>
    <w:rsid w:val="00295506"/>
    <w:rsid w:val="00295CB2"/>
    <w:rsid w:val="00296390"/>
    <w:rsid w:val="00296872"/>
    <w:rsid w:val="00296A0D"/>
    <w:rsid w:val="00297171"/>
    <w:rsid w:val="002977DC"/>
    <w:rsid w:val="002A05AB"/>
    <w:rsid w:val="002A0A10"/>
    <w:rsid w:val="002A232E"/>
    <w:rsid w:val="002A25A0"/>
    <w:rsid w:val="002A2CFC"/>
    <w:rsid w:val="002A3965"/>
    <w:rsid w:val="002A4108"/>
    <w:rsid w:val="002A5476"/>
    <w:rsid w:val="002A56A3"/>
    <w:rsid w:val="002A59CC"/>
    <w:rsid w:val="002A6024"/>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90D"/>
    <w:rsid w:val="002B3CCE"/>
    <w:rsid w:val="002B517F"/>
    <w:rsid w:val="002B546E"/>
    <w:rsid w:val="002B5566"/>
    <w:rsid w:val="002B588E"/>
    <w:rsid w:val="002B63ED"/>
    <w:rsid w:val="002B7707"/>
    <w:rsid w:val="002B7797"/>
    <w:rsid w:val="002B793D"/>
    <w:rsid w:val="002B7941"/>
    <w:rsid w:val="002C049A"/>
    <w:rsid w:val="002C060C"/>
    <w:rsid w:val="002C09C9"/>
    <w:rsid w:val="002C0E6B"/>
    <w:rsid w:val="002C113A"/>
    <w:rsid w:val="002C11D6"/>
    <w:rsid w:val="002C137E"/>
    <w:rsid w:val="002C165D"/>
    <w:rsid w:val="002C1776"/>
    <w:rsid w:val="002C1F33"/>
    <w:rsid w:val="002C237B"/>
    <w:rsid w:val="002C2685"/>
    <w:rsid w:val="002C29E4"/>
    <w:rsid w:val="002C2A31"/>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115B"/>
    <w:rsid w:val="002D214B"/>
    <w:rsid w:val="002D251C"/>
    <w:rsid w:val="002D25F2"/>
    <w:rsid w:val="002D2BE0"/>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A6C"/>
    <w:rsid w:val="002E3F44"/>
    <w:rsid w:val="002E4B35"/>
    <w:rsid w:val="002E4E30"/>
    <w:rsid w:val="002E4EC9"/>
    <w:rsid w:val="002E5381"/>
    <w:rsid w:val="002E6138"/>
    <w:rsid w:val="002E6D73"/>
    <w:rsid w:val="002F0522"/>
    <w:rsid w:val="002F12B0"/>
    <w:rsid w:val="002F138F"/>
    <w:rsid w:val="002F1708"/>
    <w:rsid w:val="002F170D"/>
    <w:rsid w:val="002F1C41"/>
    <w:rsid w:val="002F204E"/>
    <w:rsid w:val="002F2748"/>
    <w:rsid w:val="002F2A58"/>
    <w:rsid w:val="002F4251"/>
    <w:rsid w:val="002F44FD"/>
    <w:rsid w:val="002F4E2E"/>
    <w:rsid w:val="002F51A9"/>
    <w:rsid w:val="002F5239"/>
    <w:rsid w:val="002F5A5C"/>
    <w:rsid w:val="002F5BCE"/>
    <w:rsid w:val="002F6150"/>
    <w:rsid w:val="002F6B54"/>
    <w:rsid w:val="002F6BD4"/>
    <w:rsid w:val="002F7309"/>
    <w:rsid w:val="002F7FA0"/>
    <w:rsid w:val="003015D1"/>
    <w:rsid w:val="00301BC5"/>
    <w:rsid w:val="00301CF7"/>
    <w:rsid w:val="00302140"/>
    <w:rsid w:val="00302251"/>
    <w:rsid w:val="003039CE"/>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19C5"/>
    <w:rsid w:val="00312003"/>
    <w:rsid w:val="0031278A"/>
    <w:rsid w:val="003127D3"/>
    <w:rsid w:val="00312A5C"/>
    <w:rsid w:val="00312BE6"/>
    <w:rsid w:val="00312DD0"/>
    <w:rsid w:val="00312E53"/>
    <w:rsid w:val="00312ECD"/>
    <w:rsid w:val="0031472B"/>
    <w:rsid w:val="0031492F"/>
    <w:rsid w:val="003149F2"/>
    <w:rsid w:val="00314DE3"/>
    <w:rsid w:val="00314F29"/>
    <w:rsid w:val="0031501D"/>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30715"/>
    <w:rsid w:val="00331124"/>
    <w:rsid w:val="0033130E"/>
    <w:rsid w:val="003314D2"/>
    <w:rsid w:val="00331719"/>
    <w:rsid w:val="00332BFD"/>
    <w:rsid w:val="00332F43"/>
    <w:rsid w:val="003340F9"/>
    <w:rsid w:val="003349FF"/>
    <w:rsid w:val="00335C41"/>
    <w:rsid w:val="003360EB"/>
    <w:rsid w:val="0033613A"/>
    <w:rsid w:val="003365D4"/>
    <w:rsid w:val="00336F3E"/>
    <w:rsid w:val="0033765D"/>
    <w:rsid w:val="00341856"/>
    <w:rsid w:val="00341BC4"/>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6AF7"/>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688"/>
    <w:rsid w:val="003638BF"/>
    <w:rsid w:val="00363959"/>
    <w:rsid w:val="003639D6"/>
    <w:rsid w:val="00363F87"/>
    <w:rsid w:val="0036411B"/>
    <w:rsid w:val="0036420A"/>
    <w:rsid w:val="003645E7"/>
    <w:rsid w:val="00364EB8"/>
    <w:rsid w:val="003653EA"/>
    <w:rsid w:val="00365427"/>
    <w:rsid w:val="00365A89"/>
    <w:rsid w:val="00366B91"/>
    <w:rsid w:val="00367341"/>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311"/>
    <w:rsid w:val="00381AF4"/>
    <w:rsid w:val="00381B8B"/>
    <w:rsid w:val="0038203A"/>
    <w:rsid w:val="00382947"/>
    <w:rsid w:val="003841B7"/>
    <w:rsid w:val="003843C5"/>
    <w:rsid w:val="0038494B"/>
    <w:rsid w:val="00384DB9"/>
    <w:rsid w:val="003851FD"/>
    <w:rsid w:val="003857C9"/>
    <w:rsid w:val="00385900"/>
    <w:rsid w:val="00385C1F"/>
    <w:rsid w:val="00385F72"/>
    <w:rsid w:val="0038662A"/>
    <w:rsid w:val="003868DD"/>
    <w:rsid w:val="003869FA"/>
    <w:rsid w:val="00386EDA"/>
    <w:rsid w:val="003871F8"/>
    <w:rsid w:val="0038747E"/>
    <w:rsid w:val="00387AB3"/>
    <w:rsid w:val="003900B9"/>
    <w:rsid w:val="003910F1"/>
    <w:rsid w:val="00391D13"/>
    <w:rsid w:val="003925C1"/>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00F"/>
    <w:rsid w:val="003A548F"/>
    <w:rsid w:val="003A5752"/>
    <w:rsid w:val="003A716E"/>
    <w:rsid w:val="003A7418"/>
    <w:rsid w:val="003A7491"/>
    <w:rsid w:val="003A75D9"/>
    <w:rsid w:val="003A78D4"/>
    <w:rsid w:val="003B066A"/>
    <w:rsid w:val="003B1123"/>
    <w:rsid w:val="003B1B42"/>
    <w:rsid w:val="003B37D9"/>
    <w:rsid w:val="003B3B1B"/>
    <w:rsid w:val="003B3E21"/>
    <w:rsid w:val="003B3FC2"/>
    <w:rsid w:val="003B460B"/>
    <w:rsid w:val="003B4761"/>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A01"/>
    <w:rsid w:val="003C3DE6"/>
    <w:rsid w:val="003C4975"/>
    <w:rsid w:val="003C4BC6"/>
    <w:rsid w:val="003C4F7E"/>
    <w:rsid w:val="003C64AA"/>
    <w:rsid w:val="003C66C7"/>
    <w:rsid w:val="003C66F7"/>
    <w:rsid w:val="003C6DEE"/>
    <w:rsid w:val="003C6F21"/>
    <w:rsid w:val="003C6FFC"/>
    <w:rsid w:val="003C7705"/>
    <w:rsid w:val="003C7E6D"/>
    <w:rsid w:val="003D0550"/>
    <w:rsid w:val="003D080F"/>
    <w:rsid w:val="003D0828"/>
    <w:rsid w:val="003D0F6A"/>
    <w:rsid w:val="003D1235"/>
    <w:rsid w:val="003D21DD"/>
    <w:rsid w:val="003D2742"/>
    <w:rsid w:val="003D2845"/>
    <w:rsid w:val="003D2A0A"/>
    <w:rsid w:val="003D2F7A"/>
    <w:rsid w:val="003D3E2E"/>
    <w:rsid w:val="003D450B"/>
    <w:rsid w:val="003D50D0"/>
    <w:rsid w:val="003D5C5B"/>
    <w:rsid w:val="003D5ED5"/>
    <w:rsid w:val="003D5FE2"/>
    <w:rsid w:val="003D654D"/>
    <w:rsid w:val="003D65C8"/>
    <w:rsid w:val="003D77E9"/>
    <w:rsid w:val="003D7D62"/>
    <w:rsid w:val="003D7EEC"/>
    <w:rsid w:val="003E062E"/>
    <w:rsid w:val="003E2FB8"/>
    <w:rsid w:val="003E41E1"/>
    <w:rsid w:val="003E4AA6"/>
    <w:rsid w:val="003E4BC9"/>
    <w:rsid w:val="003E5323"/>
    <w:rsid w:val="003E5359"/>
    <w:rsid w:val="003E53DA"/>
    <w:rsid w:val="003E5457"/>
    <w:rsid w:val="003E55AA"/>
    <w:rsid w:val="003E6361"/>
    <w:rsid w:val="003E685F"/>
    <w:rsid w:val="003E7D64"/>
    <w:rsid w:val="003F0217"/>
    <w:rsid w:val="003F0488"/>
    <w:rsid w:val="003F0BAA"/>
    <w:rsid w:val="003F0FD3"/>
    <w:rsid w:val="003F15ED"/>
    <w:rsid w:val="003F166C"/>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AA6"/>
    <w:rsid w:val="00400B09"/>
    <w:rsid w:val="00400CAD"/>
    <w:rsid w:val="00400D04"/>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14A"/>
    <w:rsid w:val="004205DB"/>
    <w:rsid w:val="00420CE4"/>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538"/>
    <w:rsid w:val="0043496F"/>
    <w:rsid w:val="00434D87"/>
    <w:rsid w:val="00435884"/>
    <w:rsid w:val="00435CC0"/>
    <w:rsid w:val="00435DF0"/>
    <w:rsid w:val="004365DD"/>
    <w:rsid w:val="00437040"/>
    <w:rsid w:val="004376F2"/>
    <w:rsid w:val="00437D85"/>
    <w:rsid w:val="004407AF"/>
    <w:rsid w:val="00440BDA"/>
    <w:rsid w:val="00440F9B"/>
    <w:rsid w:val="004428AB"/>
    <w:rsid w:val="00442DE2"/>
    <w:rsid w:val="00442FE3"/>
    <w:rsid w:val="004430B9"/>
    <w:rsid w:val="004430D5"/>
    <w:rsid w:val="004434ED"/>
    <w:rsid w:val="004435EA"/>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1CBA"/>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1CC7"/>
    <w:rsid w:val="0046201C"/>
    <w:rsid w:val="004624EA"/>
    <w:rsid w:val="004627DC"/>
    <w:rsid w:val="00463DC9"/>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34A"/>
    <w:rsid w:val="00481C7E"/>
    <w:rsid w:val="00481CF6"/>
    <w:rsid w:val="0048270B"/>
    <w:rsid w:val="0048281F"/>
    <w:rsid w:val="00483061"/>
    <w:rsid w:val="004832F1"/>
    <w:rsid w:val="00483439"/>
    <w:rsid w:val="004834E3"/>
    <w:rsid w:val="00483CE1"/>
    <w:rsid w:val="00484551"/>
    <w:rsid w:val="004847EC"/>
    <w:rsid w:val="00484E7E"/>
    <w:rsid w:val="0048509D"/>
    <w:rsid w:val="00485833"/>
    <w:rsid w:val="00485BF9"/>
    <w:rsid w:val="00487677"/>
    <w:rsid w:val="0048794C"/>
    <w:rsid w:val="00487E90"/>
    <w:rsid w:val="00490BC4"/>
    <w:rsid w:val="00490FFA"/>
    <w:rsid w:val="004912EB"/>
    <w:rsid w:val="00491521"/>
    <w:rsid w:val="004923CD"/>
    <w:rsid w:val="00492518"/>
    <w:rsid w:val="00492B05"/>
    <w:rsid w:val="00492C5A"/>
    <w:rsid w:val="00493043"/>
    <w:rsid w:val="004932EC"/>
    <w:rsid w:val="00493899"/>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A2D"/>
    <w:rsid w:val="004A3EAD"/>
    <w:rsid w:val="004A4936"/>
    <w:rsid w:val="004A4963"/>
    <w:rsid w:val="004A61A1"/>
    <w:rsid w:val="004A6384"/>
    <w:rsid w:val="004A69BB"/>
    <w:rsid w:val="004A6ED1"/>
    <w:rsid w:val="004A7805"/>
    <w:rsid w:val="004A7C5C"/>
    <w:rsid w:val="004B0461"/>
    <w:rsid w:val="004B047D"/>
    <w:rsid w:val="004B049C"/>
    <w:rsid w:val="004B08D6"/>
    <w:rsid w:val="004B1066"/>
    <w:rsid w:val="004B126F"/>
    <w:rsid w:val="004B1528"/>
    <w:rsid w:val="004B17E9"/>
    <w:rsid w:val="004B189E"/>
    <w:rsid w:val="004B19A2"/>
    <w:rsid w:val="004B2D20"/>
    <w:rsid w:val="004B3303"/>
    <w:rsid w:val="004B3900"/>
    <w:rsid w:val="004B3985"/>
    <w:rsid w:val="004B44F2"/>
    <w:rsid w:val="004B4964"/>
    <w:rsid w:val="004B4994"/>
    <w:rsid w:val="004B4C14"/>
    <w:rsid w:val="004B4EBF"/>
    <w:rsid w:val="004B51BA"/>
    <w:rsid w:val="004B5233"/>
    <w:rsid w:val="004B5CE3"/>
    <w:rsid w:val="004B674B"/>
    <w:rsid w:val="004B7D4A"/>
    <w:rsid w:val="004C0030"/>
    <w:rsid w:val="004C04EC"/>
    <w:rsid w:val="004C0C27"/>
    <w:rsid w:val="004C0F62"/>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5884"/>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91A"/>
    <w:rsid w:val="004E6BF9"/>
    <w:rsid w:val="004E6C13"/>
    <w:rsid w:val="004F0314"/>
    <w:rsid w:val="004F09AC"/>
    <w:rsid w:val="004F0EDE"/>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646"/>
    <w:rsid w:val="00501101"/>
    <w:rsid w:val="00501B41"/>
    <w:rsid w:val="00501E6E"/>
    <w:rsid w:val="00502CC9"/>
    <w:rsid w:val="00502D69"/>
    <w:rsid w:val="005038A0"/>
    <w:rsid w:val="005046F0"/>
    <w:rsid w:val="00504731"/>
    <w:rsid w:val="00504778"/>
    <w:rsid w:val="00504D8E"/>
    <w:rsid w:val="005053F1"/>
    <w:rsid w:val="00505429"/>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1B3"/>
    <w:rsid w:val="00514378"/>
    <w:rsid w:val="005149E8"/>
    <w:rsid w:val="00514AD2"/>
    <w:rsid w:val="00514F73"/>
    <w:rsid w:val="005164EC"/>
    <w:rsid w:val="005167F5"/>
    <w:rsid w:val="00516D27"/>
    <w:rsid w:val="005201F4"/>
    <w:rsid w:val="00520A00"/>
    <w:rsid w:val="00520BFC"/>
    <w:rsid w:val="00520E2E"/>
    <w:rsid w:val="00521C91"/>
    <w:rsid w:val="00522A07"/>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5BF2"/>
    <w:rsid w:val="00536657"/>
    <w:rsid w:val="005368F7"/>
    <w:rsid w:val="00536BB0"/>
    <w:rsid w:val="00536F5A"/>
    <w:rsid w:val="005374BA"/>
    <w:rsid w:val="00537C4E"/>
    <w:rsid w:val="00537C64"/>
    <w:rsid w:val="005403B8"/>
    <w:rsid w:val="0054175E"/>
    <w:rsid w:val="00541FB1"/>
    <w:rsid w:val="00543001"/>
    <w:rsid w:val="005432D1"/>
    <w:rsid w:val="005435EF"/>
    <w:rsid w:val="00543F78"/>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2CF"/>
    <w:rsid w:val="00561F74"/>
    <w:rsid w:val="0056241E"/>
    <w:rsid w:val="00562CE9"/>
    <w:rsid w:val="005630C8"/>
    <w:rsid w:val="00563B4A"/>
    <w:rsid w:val="00563E8D"/>
    <w:rsid w:val="00564C46"/>
    <w:rsid w:val="00565CD5"/>
    <w:rsid w:val="00565F3E"/>
    <w:rsid w:val="005670B7"/>
    <w:rsid w:val="00567EF6"/>
    <w:rsid w:val="0057047A"/>
    <w:rsid w:val="00570643"/>
    <w:rsid w:val="005713A5"/>
    <w:rsid w:val="005731F2"/>
    <w:rsid w:val="0057397E"/>
    <w:rsid w:val="00573C34"/>
    <w:rsid w:val="0057592F"/>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86EDF"/>
    <w:rsid w:val="00590616"/>
    <w:rsid w:val="0059157C"/>
    <w:rsid w:val="00591E00"/>
    <w:rsid w:val="00592B1F"/>
    <w:rsid w:val="00592D8E"/>
    <w:rsid w:val="0059314E"/>
    <w:rsid w:val="00593661"/>
    <w:rsid w:val="00593DA0"/>
    <w:rsid w:val="00593E32"/>
    <w:rsid w:val="005949B7"/>
    <w:rsid w:val="00595182"/>
    <w:rsid w:val="005953A5"/>
    <w:rsid w:val="00595647"/>
    <w:rsid w:val="00596106"/>
    <w:rsid w:val="005976DD"/>
    <w:rsid w:val="005978A9"/>
    <w:rsid w:val="00597E8F"/>
    <w:rsid w:val="005A19AA"/>
    <w:rsid w:val="005A19CF"/>
    <w:rsid w:val="005A1CB8"/>
    <w:rsid w:val="005A1DCD"/>
    <w:rsid w:val="005A330E"/>
    <w:rsid w:val="005A3B0B"/>
    <w:rsid w:val="005A3D49"/>
    <w:rsid w:val="005A5328"/>
    <w:rsid w:val="005A574E"/>
    <w:rsid w:val="005A58CB"/>
    <w:rsid w:val="005A5A1C"/>
    <w:rsid w:val="005A5E65"/>
    <w:rsid w:val="005A5FEE"/>
    <w:rsid w:val="005A62AC"/>
    <w:rsid w:val="005A6614"/>
    <w:rsid w:val="005A6617"/>
    <w:rsid w:val="005A6F9E"/>
    <w:rsid w:val="005A78CB"/>
    <w:rsid w:val="005B00AF"/>
    <w:rsid w:val="005B0971"/>
    <w:rsid w:val="005B1FB4"/>
    <w:rsid w:val="005B285E"/>
    <w:rsid w:val="005B3A8E"/>
    <w:rsid w:val="005B3F6A"/>
    <w:rsid w:val="005B405C"/>
    <w:rsid w:val="005B4C3C"/>
    <w:rsid w:val="005B5050"/>
    <w:rsid w:val="005B5F4E"/>
    <w:rsid w:val="005B6202"/>
    <w:rsid w:val="005B6DF4"/>
    <w:rsid w:val="005B7038"/>
    <w:rsid w:val="005C0570"/>
    <w:rsid w:val="005C0A58"/>
    <w:rsid w:val="005C0C08"/>
    <w:rsid w:val="005C0EB6"/>
    <w:rsid w:val="005C126E"/>
    <w:rsid w:val="005C190A"/>
    <w:rsid w:val="005C1B5C"/>
    <w:rsid w:val="005C1C74"/>
    <w:rsid w:val="005C223C"/>
    <w:rsid w:val="005C2818"/>
    <w:rsid w:val="005C340B"/>
    <w:rsid w:val="005C3B93"/>
    <w:rsid w:val="005C3BE4"/>
    <w:rsid w:val="005C4BC4"/>
    <w:rsid w:val="005C4CCF"/>
    <w:rsid w:val="005C5449"/>
    <w:rsid w:val="005C6123"/>
    <w:rsid w:val="005C693C"/>
    <w:rsid w:val="005C6965"/>
    <w:rsid w:val="005C7463"/>
    <w:rsid w:val="005C7A2D"/>
    <w:rsid w:val="005C7DA2"/>
    <w:rsid w:val="005C7ED2"/>
    <w:rsid w:val="005D0354"/>
    <w:rsid w:val="005D0972"/>
    <w:rsid w:val="005D17B5"/>
    <w:rsid w:val="005D1830"/>
    <w:rsid w:val="005D1FF8"/>
    <w:rsid w:val="005D25FF"/>
    <w:rsid w:val="005D3BD0"/>
    <w:rsid w:val="005D3E60"/>
    <w:rsid w:val="005D4116"/>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5C27"/>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6B6"/>
    <w:rsid w:val="005F473D"/>
    <w:rsid w:val="005F5A65"/>
    <w:rsid w:val="005F5CED"/>
    <w:rsid w:val="005F5F66"/>
    <w:rsid w:val="005F60F1"/>
    <w:rsid w:val="005F7694"/>
    <w:rsid w:val="00600079"/>
    <w:rsid w:val="00601B84"/>
    <w:rsid w:val="00602074"/>
    <w:rsid w:val="00602BA4"/>
    <w:rsid w:val="00602C85"/>
    <w:rsid w:val="006030E4"/>
    <w:rsid w:val="006031BE"/>
    <w:rsid w:val="006036DE"/>
    <w:rsid w:val="00603F69"/>
    <w:rsid w:val="00604140"/>
    <w:rsid w:val="00604DB3"/>
    <w:rsid w:val="0060655F"/>
    <w:rsid w:val="0060686F"/>
    <w:rsid w:val="00606F37"/>
    <w:rsid w:val="00607730"/>
    <w:rsid w:val="00610EEA"/>
    <w:rsid w:val="00611B8E"/>
    <w:rsid w:val="00611ECA"/>
    <w:rsid w:val="00611FB8"/>
    <w:rsid w:val="006122CE"/>
    <w:rsid w:val="00612A81"/>
    <w:rsid w:val="00612D62"/>
    <w:rsid w:val="006134E3"/>
    <w:rsid w:val="00613C31"/>
    <w:rsid w:val="006140D3"/>
    <w:rsid w:val="0061555F"/>
    <w:rsid w:val="006156B1"/>
    <w:rsid w:val="00615854"/>
    <w:rsid w:val="00615BBB"/>
    <w:rsid w:val="006160E5"/>
    <w:rsid w:val="00617049"/>
    <w:rsid w:val="006172C8"/>
    <w:rsid w:val="0061738C"/>
    <w:rsid w:val="00621022"/>
    <w:rsid w:val="00621894"/>
    <w:rsid w:val="00621C00"/>
    <w:rsid w:val="00622919"/>
    <w:rsid w:val="00623428"/>
    <w:rsid w:val="006240D5"/>
    <w:rsid w:val="006247B9"/>
    <w:rsid w:val="00624BB3"/>
    <w:rsid w:val="00624EC2"/>
    <w:rsid w:val="00626091"/>
    <w:rsid w:val="006261A8"/>
    <w:rsid w:val="006262AE"/>
    <w:rsid w:val="00626FE2"/>
    <w:rsid w:val="00627714"/>
    <w:rsid w:val="00627FEA"/>
    <w:rsid w:val="006310CC"/>
    <w:rsid w:val="00631703"/>
    <w:rsid w:val="00632870"/>
    <w:rsid w:val="00632A4F"/>
    <w:rsid w:val="00632D33"/>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58F"/>
    <w:rsid w:val="006426F3"/>
    <w:rsid w:val="00642EEA"/>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5F"/>
    <w:rsid w:val="0065366E"/>
    <w:rsid w:val="006540EF"/>
    <w:rsid w:val="006541CF"/>
    <w:rsid w:val="00655164"/>
    <w:rsid w:val="00655C80"/>
    <w:rsid w:val="00655C87"/>
    <w:rsid w:val="00656332"/>
    <w:rsid w:val="0065684B"/>
    <w:rsid w:val="00657143"/>
    <w:rsid w:val="0065721D"/>
    <w:rsid w:val="0065727C"/>
    <w:rsid w:val="006578DE"/>
    <w:rsid w:val="00657EBA"/>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4B4F"/>
    <w:rsid w:val="00665753"/>
    <w:rsid w:val="006659E8"/>
    <w:rsid w:val="00665C78"/>
    <w:rsid w:val="00665E2B"/>
    <w:rsid w:val="006662AE"/>
    <w:rsid w:val="006662D7"/>
    <w:rsid w:val="00666545"/>
    <w:rsid w:val="0066699E"/>
    <w:rsid w:val="00666FD8"/>
    <w:rsid w:val="00667D4F"/>
    <w:rsid w:val="00667E26"/>
    <w:rsid w:val="0067000C"/>
    <w:rsid w:val="006707F9"/>
    <w:rsid w:val="00670DA2"/>
    <w:rsid w:val="00671168"/>
    <w:rsid w:val="006720C9"/>
    <w:rsid w:val="0067291E"/>
    <w:rsid w:val="00672DDE"/>
    <w:rsid w:val="00672FF4"/>
    <w:rsid w:val="00673AEA"/>
    <w:rsid w:val="00673C82"/>
    <w:rsid w:val="006745B2"/>
    <w:rsid w:val="006745DB"/>
    <w:rsid w:val="006746FD"/>
    <w:rsid w:val="00674892"/>
    <w:rsid w:val="00675D90"/>
    <w:rsid w:val="00676ADC"/>
    <w:rsid w:val="00676BE6"/>
    <w:rsid w:val="00677385"/>
    <w:rsid w:val="00677646"/>
    <w:rsid w:val="00677CF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975"/>
    <w:rsid w:val="00690D8F"/>
    <w:rsid w:val="006911EE"/>
    <w:rsid w:val="00692143"/>
    <w:rsid w:val="00692680"/>
    <w:rsid w:val="00692A17"/>
    <w:rsid w:val="00692A27"/>
    <w:rsid w:val="00692C73"/>
    <w:rsid w:val="0069308C"/>
    <w:rsid w:val="00693CFE"/>
    <w:rsid w:val="00693DEB"/>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29D"/>
    <w:rsid w:val="006B5383"/>
    <w:rsid w:val="006B57D4"/>
    <w:rsid w:val="006B6873"/>
    <w:rsid w:val="006B6FF4"/>
    <w:rsid w:val="006B781F"/>
    <w:rsid w:val="006B7E04"/>
    <w:rsid w:val="006C02CE"/>
    <w:rsid w:val="006C07B3"/>
    <w:rsid w:val="006C11D9"/>
    <w:rsid w:val="006C16AC"/>
    <w:rsid w:val="006C1FE8"/>
    <w:rsid w:val="006C23F0"/>
    <w:rsid w:val="006C30ED"/>
    <w:rsid w:val="006C3192"/>
    <w:rsid w:val="006C3B9A"/>
    <w:rsid w:val="006C3C64"/>
    <w:rsid w:val="006C4647"/>
    <w:rsid w:val="006C4A87"/>
    <w:rsid w:val="006C5746"/>
    <w:rsid w:val="006C6CE9"/>
    <w:rsid w:val="006C6DEE"/>
    <w:rsid w:val="006C73A9"/>
    <w:rsid w:val="006C78E3"/>
    <w:rsid w:val="006C7BAF"/>
    <w:rsid w:val="006D03FF"/>
    <w:rsid w:val="006D1565"/>
    <w:rsid w:val="006D16AB"/>
    <w:rsid w:val="006D16FE"/>
    <w:rsid w:val="006D198E"/>
    <w:rsid w:val="006D1F7A"/>
    <w:rsid w:val="006D227C"/>
    <w:rsid w:val="006D2858"/>
    <w:rsid w:val="006D29C7"/>
    <w:rsid w:val="006D3410"/>
    <w:rsid w:val="006D3589"/>
    <w:rsid w:val="006D3EB0"/>
    <w:rsid w:val="006D4F9E"/>
    <w:rsid w:val="006D50BB"/>
    <w:rsid w:val="006D56C8"/>
    <w:rsid w:val="006D5FD8"/>
    <w:rsid w:val="006D605A"/>
    <w:rsid w:val="006D6103"/>
    <w:rsid w:val="006D6462"/>
    <w:rsid w:val="006D6B99"/>
    <w:rsid w:val="006D6F03"/>
    <w:rsid w:val="006D76C0"/>
    <w:rsid w:val="006E1889"/>
    <w:rsid w:val="006E1985"/>
    <w:rsid w:val="006E1DD6"/>
    <w:rsid w:val="006E27B6"/>
    <w:rsid w:val="006E2A1E"/>
    <w:rsid w:val="006E33FC"/>
    <w:rsid w:val="006E3EF1"/>
    <w:rsid w:val="006E428C"/>
    <w:rsid w:val="006E44A8"/>
    <w:rsid w:val="006E4F6A"/>
    <w:rsid w:val="006E4F97"/>
    <w:rsid w:val="006E5226"/>
    <w:rsid w:val="006E6461"/>
    <w:rsid w:val="006E749E"/>
    <w:rsid w:val="006E7DAF"/>
    <w:rsid w:val="006F0201"/>
    <w:rsid w:val="006F02CE"/>
    <w:rsid w:val="006F1092"/>
    <w:rsid w:val="006F2B67"/>
    <w:rsid w:val="006F379A"/>
    <w:rsid w:val="006F3BCD"/>
    <w:rsid w:val="006F3EC5"/>
    <w:rsid w:val="006F4A38"/>
    <w:rsid w:val="006F4B2E"/>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24A3"/>
    <w:rsid w:val="00713069"/>
    <w:rsid w:val="00713965"/>
    <w:rsid w:val="0071528F"/>
    <w:rsid w:val="00715BE4"/>
    <w:rsid w:val="00715E75"/>
    <w:rsid w:val="007161A4"/>
    <w:rsid w:val="00716E37"/>
    <w:rsid w:val="007176DD"/>
    <w:rsid w:val="00720A03"/>
    <w:rsid w:val="00720A81"/>
    <w:rsid w:val="00720EDA"/>
    <w:rsid w:val="00721B01"/>
    <w:rsid w:val="00723213"/>
    <w:rsid w:val="00723C49"/>
    <w:rsid w:val="00724142"/>
    <w:rsid w:val="00724411"/>
    <w:rsid w:val="00724A09"/>
    <w:rsid w:val="00724E77"/>
    <w:rsid w:val="00724F6B"/>
    <w:rsid w:val="007250A4"/>
    <w:rsid w:val="00725612"/>
    <w:rsid w:val="00725E2A"/>
    <w:rsid w:val="0072650B"/>
    <w:rsid w:val="0072657C"/>
    <w:rsid w:val="00726697"/>
    <w:rsid w:val="00726E19"/>
    <w:rsid w:val="00727BF6"/>
    <w:rsid w:val="00730181"/>
    <w:rsid w:val="00730CC8"/>
    <w:rsid w:val="0073162D"/>
    <w:rsid w:val="00731680"/>
    <w:rsid w:val="0073197B"/>
    <w:rsid w:val="00732992"/>
    <w:rsid w:val="00732CD4"/>
    <w:rsid w:val="00732D42"/>
    <w:rsid w:val="007336A8"/>
    <w:rsid w:val="00733A52"/>
    <w:rsid w:val="0073442A"/>
    <w:rsid w:val="007346CA"/>
    <w:rsid w:val="0073529A"/>
    <w:rsid w:val="00735CE1"/>
    <w:rsid w:val="00735F10"/>
    <w:rsid w:val="00737ED6"/>
    <w:rsid w:val="007409BD"/>
    <w:rsid w:val="00740E3A"/>
    <w:rsid w:val="00741512"/>
    <w:rsid w:val="00742C1C"/>
    <w:rsid w:val="00742FC9"/>
    <w:rsid w:val="00744D1C"/>
    <w:rsid w:val="00744DDD"/>
    <w:rsid w:val="00745263"/>
    <w:rsid w:val="00746248"/>
    <w:rsid w:val="007465DE"/>
    <w:rsid w:val="00746947"/>
    <w:rsid w:val="007474CC"/>
    <w:rsid w:val="00750CAB"/>
    <w:rsid w:val="0075102A"/>
    <w:rsid w:val="00751119"/>
    <w:rsid w:val="007517EF"/>
    <w:rsid w:val="00751E2F"/>
    <w:rsid w:val="007525FC"/>
    <w:rsid w:val="00752B64"/>
    <w:rsid w:val="00752FA1"/>
    <w:rsid w:val="007531CE"/>
    <w:rsid w:val="007534E4"/>
    <w:rsid w:val="0075366B"/>
    <w:rsid w:val="0075458F"/>
    <w:rsid w:val="00755210"/>
    <w:rsid w:val="007552E5"/>
    <w:rsid w:val="00755B0C"/>
    <w:rsid w:val="0075611A"/>
    <w:rsid w:val="00756B6B"/>
    <w:rsid w:val="00757099"/>
    <w:rsid w:val="00757C6E"/>
    <w:rsid w:val="007625D3"/>
    <w:rsid w:val="00762E34"/>
    <w:rsid w:val="00763428"/>
    <w:rsid w:val="00763967"/>
    <w:rsid w:val="00763C88"/>
    <w:rsid w:val="00763E08"/>
    <w:rsid w:val="0076410F"/>
    <w:rsid w:val="007647E0"/>
    <w:rsid w:val="00764E87"/>
    <w:rsid w:val="00764F0D"/>
    <w:rsid w:val="00765152"/>
    <w:rsid w:val="00765654"/>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192F"/>
    <w:rsid w:val="00782047"/>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B3A"/>
    <w:rsid w:val="007A1DE6"/>
    <w:rsid w:val="007A2389"/>
    <w:rsid w:val="007A27FC"/>
    <w:rsid w:val="007A2FFB"/>
    <w:rsid w:val="007A36B6"/>
    <w:rsid w:val="007A3913"/>
    <w:rsid w:val="007A4B50"/>
    <w:rsid w:val="007A5BEA"/>
    <w:rsid w:val="007A606F"/>
    <w:rsid w:val="007A61A2"/>
    <w:rsid w:val="007A64C0"/>
    <w:rsid w:val="007A714E"/>
    <w:rsid w:val="007A72A0"/>
    <w:rsid w:val="007B06A2"/>
    <w:rsid w:val="007B0B6E"/>
    <w:rsid w:val="007B126D"/>
    <w:rsid w:val="007B1E08"/>
    <w:rsid w:val="007B20DA"/>
    <w:rsid w:val="007B220C"/>
    <w:rsid w:val="007B275C"/>
    <w:rsid w:val="007B3172"/>
    <w:rsid w:val="007B3652"/>
    <w:rsid w:val="007B516B"/>
    <w:rsid w:val="007B5433"/>
    <w:rsid w:val="007B5542"/>
    <w:rsid w:val="007B6874"/>
    <w:rsid w:val="007B7502"/>
    <w:rsid w:val="007B761F"/>
    <w:rsid w:val="007C035A"/>
    <w:rsid w:val="007C0902"/>
    <w:rsid w:val="007C0C35"/>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1B60"/>
    <w:rsid w:val="007D31AF"/>
    <w:rsid w:val="007D3B19"/>
    <w:rsid w:val="007D3CA6"/>
    <w:rsid w:val="007D3D97"/>
    <w:rsid w:val="007D4008"/>
    <w:rsid w:val="007D41D7"/>
    <w:rsid w:val="007D4449"/>
    <w:rsid w:val="007D4A94"/>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4C3"/>
    <w:rsid w:val="007E5802"/>
    <w:rsid w:val="007E6A9D"/>
    <w:rsid w:val="007E704B"/>
    <w:rsid w:val="007E7C48"/>
    <w:rsid w:val="007E7FD2"/>
    <w:rsid w:val="007F0687"/>
    <w:rsid w:val="007F182E"/>
    <w:rsid w:val="007F2951"/>
    <w:rsid w:val="007F3320"/>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656"/>
    <w:rsid w:val="00804B71"/>
    <w:rsid w:val="00804C06"/>
    <w:rsid w:val="008053DE"/>
    <w:rsid w:val="008057D4"/>
    <w:rsid w:val="00805ECC"/>
    <w:rsid w:val="008061D6"/>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A60"/>
    <w:rsid w:val="00826B10"/>
    <w:rsid w:val="00827DBC"/>
    <w:rsid w:val="0083016B"/>
    <w:rsid w:val="008309BD"/>
    <w:rsid w:val="008309C3"/>
    <w:rsid w:val="00830AD7"/>
    <w:rsid w:val="00830DD0"/>
    <w:rsid w:val="00830DFA"/>
    <w:rsid w:val="00831CCC"/>
    <w:rsid w:val="008322B1"/>
    <w:rsid w:val="008326B7"/>
    <w:rsid w:val="00832A5C"/>
    <w:rsid w:val="008340BD"/>
    <w:rsid w:val="008348A5"/>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2E9F"/>
    <w:rsid w:val="0084314F"/>
    <w:rsid w:val="00843685"/>
    <w:rsid w:val="00844DC7"/>
    <w:rsid w:val="008462ED"/>
    <w:rsid w:val="00846357"/>
    <w:rsid w:val="00846B70"/>
    <w:rsid w:val="00847B2C"/>
    <w:rsid w:val="00847B86"/>
    <w:rsid w:val="00850246"/>
    <w:rsid w:val="008507D9"/>
    <w:rsid w:val="0085082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05D3"/>
    <w:rsid w:val="0086156D"/>
    <w:rsid w:val="008616D3"/>
    <w:rsid w:val="008626E8"/>
    <w:rsid w:val="008628A1"/>
    <w:rsid w:val="008636FD"/>
    <w:rsid w:val="00865BA1"/>
    <w:rsid w:val="008664BC"/>
    <w:rsid w:val="00866EDB"/>
    <w:rsid w:val="00867DDC"/>
    <w:rsid w:val="008704D2"/>
    <w:rsid w:val="00870714"/>
    <w:rsid w:val="00870A09"/>
    <w:rsid w:val="00870DE5"/>
    <w:rsid w:val="00870E35"/>
    <w:rsid w:val="00870EAB"/>
    <w:rsid w:val="00870F22"/>
    <w:rsid w:val="0087104A"/>
    <w:rsid w:val="00871D3A"/>
    <w:rsid w:val="00871F76"/>
    <w:rsid w:val="0087287C"/>
    <w:rsid w:val="008733A9"/>
    <w:rsid w:val="00873D27"/>
    <w:rsid w:val="00874027"/>
    <w:rsid w:val="00874BEE"/>
    <w:rsid w:val="00875AA2"/>
    <w:rsid w:val="00875DD0"/>
    <w:rsid w:val="00876CFE"/>
    <w:rsid w:val="00876F87"/>
    <w:rsid w:val="008771CD"/>
    <w:rsid w:val="0087798C"/>
    <w:rsid w:val="008805CA"/>
    <w:rsid w:val="008812E3"/>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A8A"/>
    <w:rsid w:val="008950DB"/>
    <w:rsid w:val="00895C49"/>
    <w:rsid w:val="00895CEE"/>
    <w:rsid w:val="008A006D"/>
    <w:rsid w:val="008A05B3"/>
    <w:rsid w:val="008A0950"/>
    <w:rsid w:val="008A0EE4"/>
    <w:rsid w:val="008A1C1B"/>
    <w:rsid w:val="008A2463"/>
    <w:rsid w:val="008A2EC1"/>
    <w:rsid w:val="008A404B"/>
    <w:rsid w:val="008A51AE"/>
    <w:rsid w:val="008A6095"/>
    <w:rsid w:val="008A69C1"/>
    <w:rsid w:val="008A6F01"/>
    <w:rsid w:val="008A7A74"/>
    <w:rsid w:val="008A7B51"/>
    <w:rsid w:val="008A7F45"/>
    <w:rsid w:val="008A7FDE"/>
    <w:rsid w:val="008B000D"/>
    <w:rsid w:val="008B139D"/>
    <w:rsid w:val="008B283C"/>
    <w:rsid w:val="008B2A62"/>
    <w:rsid w:val="008B3FE5"/>
    <w:rsid w:val="008B4258"/>
    <w:rsid w:val="008B46D5"/>
    <w:rsid w:val="008B493E"/>
    <w:rsid w:val="008B51FA"/>
    <w:rsid w:val="008B5380"/>
    <w:rsid w:val="008B57CE"/>
    <w:rsid w:val="008B5D99"/>
    <w:rsid w:val="008B68A8"/>
    <w:rsid w:val="008B6B6C"/>
    <w:rsid w:val="008B771E"/>
    <w:rsid w:val="008C010C"/>
    <w:rsid w:val="008C04BC"/>
    <w:rsid w:val="008C07F0"/>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096A"/>
    <w:rsid w:val="008D11BF"/>
    <w:rsid w:val="008D1503"/>
    <w:rsid w:val="008D1663"/>
    <w:rsid w:val="008D18D1"/>
    <w:rsid w:val="008D1FB8"/>
    <w:rsid w:val="008D22FC"/>
    <w:rsid w:val="008D29C5"/>
    <w:rsid w:val="008D3615"/>
    <w:rsid w:val="008D3F4B"/>
    <w:rsid w:val="008D3FEA"/>
    <w:rsid w:val="008D477B"/>
    <w:rsid w:val="008D4EF4"/>
    <w:rsid w:val="008D569D"/>
    <w:rsid w:val="008D5AD7"/>
    <w:rsid w:val="008D623E"/>
    <w:rsid w:val="008D6700"/>
    <w:rsid w:val="008D7003"/>
    <w:rsid w:val="008D7FCB"/>
    <w:rsid w:val="008E102A"/>
    <w:rsid w:val="008E1A4A"/>
    <w:rsid w:val="008E1D04"/>
    <w:rsid w:val="008E2276"/>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92D"/>
    <w:rsid w:val="00907A70"/>
    <w:rsid w:val="0091010E"/>
    <w:rsid w:val="00910233"/>
    <w:rsid w:val="00910283"/>
    <w:rsid w:val="00910F5B"/>
    <w:rsid w:val="00911124"/>
    <w:rsid w:val="00911526"/>
    <w:rsid w:val="009115AD"/>
    <w:rsid w:val="009117E6"/>
    <w:rsid w:val="00913D1C"/>
    <w:rsid w:val="00913DD3"/>
    <w:rsid w:val="00914085"/>
    <w:rsid w:val="00914415"/>
    <w:rsid w:val="009145A9"/>
    <w:rsid w:val="009145D2"/>
    <w:rsid w:val="00914972"/>
    <w:rsid w:val="009153BD"/>
    <w:rsid w:val="00915A2F"/>
    <w:rsid w:val="00915EC6"/>
    <w:rsid w:val="00915F5A"/>
    <w:rsid w:val="009179EA"/>
    <w:rsid w:val="00917A80"/>
    <w:rsid w:val="0092053F"/>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3D10"/>
    <w:rsid w:val="009346C4"/>
    <w:rsid w:val="0093496E"/>
    <w:rsid w:val="009352D9"/>
    <w:rsid w:val="00935324"/>
    <w:rsid w:val="00935DA6"/>
    <w:rsid w:val="00935E5A"/>
    <w:rsid w:val="009360A5"/>
    <w:rsid w:val="00936914"/>
    <w:rsid w:val="009373D1"/>
    <w:rsid w:val="00937E94"/>
    <w:rsid w:val="009407CD"/>
    <w:rsid w:val="00941CD6"/>
    <w:rsid w:val="009423C3"/>
    <w:rsid w:val="009423C5"/>
    <w:rsid w:val="009424DC"/>
    <w:rsid w:val="00943018"/>
    <w:rsid w:val="009435FB"/>
    <w:rsid w:val="00944345"/>
    <w:rsid w:val="009449DC"/>
    <w:rsid w:val="00944E38"/>
    <w:rsid w:val="00945770"/>
    <w:rsid w:val="00945CBF"/>
    <w:rsid w:val="00947AE7"/>
    <w:rsid w:val="00947CD5"/>
    <w:rsid w:val="009506A8"/>
    <w:rsid w:val="00951318"/>
    <w:rsid w:val="00951938"/>
    <w:rsid w:val="00951FDB"/>
    <w:rsid w:val="009521F5"/>
    <w:rsid w:val="00952990"/>
    <w:rsid w:val="00952A46"/>
    <w:rsid w:val="00952AAD"/>
    <w:rsid w:val="009545B6"/>
    <w:rsid w:val="0095474D"/>
    <w:rsid w:val="009549C7"/>
    <w:rsid w:val="00954E15"/>
    <w:rsid w:val="00955816"/>
    <w:rsid w:val="00955FEA"/>
    <w:rsid w:val="00956604"/>
    <w:rsid w:val="00956AEA"/>
    <w:rsid w:val="0095746B"/>
    <w:rsid w:val="0096054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010"/>
    <w:rsid w:val="009716CD"/>
    <w:rsid w:val="009718E6"/>
    <w:rsid w:val="00971926"/>
    <w:rsid w:val="00971949"/>
    <w:rsid w:val="00972113"/>
    <w:rsid w:val="009726A3"/>
    <w:rsid w:val="00972DCA"/>
    <w:rsid w:val="00972E15"/>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3A1"/>
    <w:rsid w:val="0098266C"/>
    <w:rsid w:val="009826E6"/>
    <w:rsid w:val="00982B7A"/>
    <w:rsid w:val="00982E78"/>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1C"/>
    <w:rsid w:val="0099227E"/>
    <w:rsid w:val="009932B2"/>
    <w:rsid w:val="009935AD"/>
    <w:rsid w:val="0099384A"/>
    <w:rsid w:val="00994086"/>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8B8"/>
    <w:rsid w:val="009A3C83"/>
    <w:rsid w:val="009A3E82"/>
    <w:rsid w:val="009A4064"/>
    <w:rsid w:val="009A427B"/>
    <w:rsid w:val="009A4A87"/>
    <w:rsid w:val="009A4FA3"/>
    <w:rsid w:val="009A5015"/>
    <w:rsid w:val="009A59F0"/>
    <w:rsid w:val="009A6300"/>
    <w:rsid w:val="009A711E"/>
    <w:rsid w:val="009A7AF1"/>
    <w:rsid w:val="009A7E58"/>
    <w:rsid w:val="009B06FE"/>
    <w:rsid w:val="009B139E"/>
    <w:rsid w:val="009B15AA"/>
    <w:rsid w:val="009B1783"/>
    <w:rsid w:val="009B17B8"/>
    <w:rsid w:val="009B1E28"/>
    <w:rsid w:val="009B263B"/>
    <w:rsid w:val="009B319A"/>
    <w:rsid w:val="009B3550"/>
    <w:rsid w:val="009B3657"/>
    <w:rsid w:val="009B39A7"/>
    <w:rsid w:val="009B3D4F"/>
    <w:rsid w:val="009B45C3"/>
    <w:rsid w:val="009B5130"/>
    <w:rsid w:val="009B6569"/>
    <w:rsid w:val="009B6658"/>
    <w:rsid w:val="009B6EB1"/>
    <w:rsid w:val="009B72CA"/>
    <w:rsid w:val="009C0292"/>
    <w:rsid w:val="009C1630"/>
    <w:rsid w:val="009C1799"/>
    <w:rsid w:val="009C1A63"/>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CE3"/>
    <w:rsid w:val="009D2D54"/>
    <w:rsid w:val="009D2EAF"/>
    <w:rsid w:val="009D4502"/>
    <w:rsid w:val="009D491F"/>
    <w:rsid w:val="009D4CCB"/>
    <w:rsid w:val="009D630D"/>
    <w:rsid w:val="009D69A4"/>
    <w:rsid w:val="009D709D"/>
    <w:rsid w:val="009D72F8"/>
    <w:rsid w:val="009D773E"/>
    <w:rsid w:val="009D7BB1"/>
    <w:rsid w:val="009E0138"/>
    <w:rsid w:val="009E15E7"/>
    <w:rsid w:val="009E1F8A"/>
    <w:rsid w:val="009E23D2"/>
    <w:rsid w:val="009E389E"/>
    <w:rsid w:val="009E5F12"/>
    <w:rsid w:val="009E6894"/>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4B3"/>
    <w:rsid w:val="00A007C2"/>
    <w:rsid w:val="00A011EC"/>
    <w:rsid w:val="00A01B30"/>
    <w:rsid w:val="00A02501"/>
    <w:rsid w:val="00A03CAF"/>
    <w:rsid w:val="00A03E61"/>
    <w:rsid w:val="00A06080"/>
    <w:rsid w:val="00A06A7C"/>
    <w:rsid w:val="00A070DB"/>
    <w:rsid w:val="00A0750D"/>
    <w:rsid w:val="00A1019D"/>
    <w:rsid w:val="00A10207"/>
    <w:rsid w:val="00A1043F"/>
    <w:rsid w:val="00A1057A"/>
    <w:rsid w:val="00A105DD"/>
    <w:rsid w:val="00A110F2"/>
    <w:rsid w:val="00A12E91"/>
    <w:rsid w:val="00A12FC7"/>
    <w:rsid w:val="00A13881"/>
    <w:rsid w:val="00A13B49"/>
    <w:rsid w:val="00A13BB9"/>
    <w:rsid w:val="00A13F2C"/>
    <w:rsid w:val="00A14B44"/>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5383"/>
    <w:rsid w:val="00A259E1"/>
    <w:rsid w:val="00A26759"/>
    <w:rsid w:val="00A275CE"/>
    <w:rsid w:val="00A27DCF"/>
    <w:rsid w:val="00A30109"/>
    <w:rsid w:val="00A306BC"/>
    <w:rsid w:val="00A3103E"/>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0E6B"/>
    <w:rsid w:val="00A41310"/>
    <w:rsid w:val="00A414F0"/>
    <w:rsid w:val="00A414FB"/>
    <w:rsid w:val="00A41A6F"/>
    <w:rsid w:val="00A4271D"/>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595E"/>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09E"/>
    <w:rsid w:val="00A64FC7"/>
    <w:rsid w:val="00A6578B"/>
    <w:rsid w:val="00A65909"/>
    <w:rsid w:val="00A66023"/>
    <w:rsid w:val="00A66100"/>
    <w:rsid w:val="00A6611E"/>
    <w:rsid w:val="00A700EB"/>
    <w:rsid w:val="00A70CC5"/>
    <w:rsid w:val="00A70EA3"/>
    <w:rsid w:val="00A70F40"/>
    <w:rsid w:val="00A73FB8"/>
    <w:rsid w:val="00A74BF3"/>
    <w:rsid w:val="00A74D44"/>
    <w:rsid w:val="00A75143"/>
    <w:rsid w:val="00A75AB4"/>
    <w:rsid w:val="00A763B2"/>
    <w:rsid w:val="00A7689E"/>
    <w:rsid w:val="00A76D17"/>
    <w:rsid w:val="00A76DC3"/>
    <w:rsid w:val="00A77582"/>
    <w:rsid w:val="00A77916"/>
    <w:rsid w:val="00A77B20"/>
    <w:rsid w:val="00A77F3E"/>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341"/>
    <w:rsid w:val="00A8460A"/>
    <w:rsid w:val="00A847EF"/>
    <w:rsid w:val="00A84908"/>
    <w:rsid w:val="00A8664C"/>
    <w:rsid w:val="00A8681E"/>
    <w:rsid w:val="00A86FA0"/>
    <w:rsid w:val="00A901A2"/>
    <w:rsid w:val="00A907D4"/>
    <w:rsid w:val="00A912BF"/>
    <w:rsid w:val="00A915B5"/>
    <w:rsid w:val="00A92ABD"/>
    <w:rsid w:val="00A92ED8"/>
    <w:rsid w:val="00A93416"/>
    <w:rsid w:val="00A93626"/>
    <w:rsid w:val="00A950A3"/>
    <w:rsid w:val="00A951A7"/>
    <w:rsid w:val="00A951E0"/>
    <w:rsid w:val="00A9653F"/>
    <w:rsid w:val="00A96B2B"/>
    <w:rsid w:val="00A96DE7"/>
    <w:rsid w:val="00A96F50"/>
    <w:rsid w:val="00A97406"/>
    <w:rsid w:val="00A97C46"/>
    <w:rsid w:val="00A97E14"/>
    <w:rsid w:val="00AA06D7"/>
    <w:rsid w:val="00AA0E21"/>
    <w:rsid w:val="00AA1352"/>
    <w:rsid w:val="00AA182F"/>
    <w:rsid w:val="00AA2776"/>
    <w:rsid w:val="00AA3973"/>
    <w:rsid w:val="00AA4421"/>
    <w:rsid w:val="00AA4B45"/>
    <w:rsid w:val="00AA508B"/>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463"/>
    <w:rsid w:val="00AB6D64"/>
    <w:rsid w:val="00AB78D9"/>
    <w:rsid w:val="00AB7D37"/>
    <w:rsid w:val="00AB7E0D"/>
    <w:rsid w:val="00AC0F0B"/>
    <w:rsid w:val="00AC15CF"/>
    <w:rsid w:val="00AC225B"/>
    <w:rsid w:val="00AC2716"/>
    <w:rsid w:val="00AC28C7"/>
    <w:rsid w:val="00AC2950"/>
    <w:rsid w:val="00AC32E5"/>
    <w:rsid w:val="00AC39B3"/>
    <w:rsid w:val="00AC3A5E"/>
    <w:rsid w:val="00AC3CEC"/>
    <w:rsid w:val="00AC3E26"/>
    <w:rsid w:val="00AC45B1"/>
    <w:rsid w:val="00AC4A27"/>
    <w:rsid w:val="00AC52AC"/>
    <w:rsid w:val="00AC590F"/>
    <w:rsid w:val="00AC5B00"/>
    <w:rsid w:val="00AC5E57"/>
    <w:rsid w:val="00AC6CF9"/>
    <w:rsid w:val="00AC6DCE"/>
    <w:rsid w:val="00AC6F97"/>
    <w:rsid w:val="00AC71F2"/>
    <w:rsid w:val="00AC740C"/>
    <w:rsid w:val="00AD05D8"/>
    <w:rsid w:val="00AD08CA"/>
    <w:rsid w:val="00AD12C4"/>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0D71"/>
    <w:rsid w:val="00AE1215"/>
    <w:rsid w:val="00AE17AB"/>
    <w:rsid w:val="00AE2F20"/>
    <w:rsid w:val="00AE315F"/>
    <w:rsid w:val="00AE342D"/>
    <w:rsid w:val="00AE34B8"/>
    <w:rsid w:val="00AE3F0E"/>
    <w:rsid w:val="00AE5120"/>
    <w:rsid w:val="00AE52C7"/>
    <w:rsid w:val="00AE5A78"/>
    <w:rsid w:val="00AE6047"/>
    <w:rsid w:val="00AE63E0"/>
    <w:rsid w:val="00AE695D"/>
    <w:rsid w:val="00AF0536"/>
    <w:rsid w:val="00AF0DF3"/>
    <w:rsid w:val="00AF0F26"/>
    <w:rsid w:val="00AF14E5"/>
    <w:rsid w:val="00AF2755"/>
    <w:rsid w:val="00AF3668"/>
    <w:rsid w:val="00AF371B"/>
    <w:rsid w:val="00AF4549"/>
    <w:rsid w:val="00AF4995"/>
    <w:rsid w:val="00AF49F4"/>
    <w:rsid w:val="00AF4E89"/>
    <w:rsid w:val="00AF53BD"/>
    <w:rsid w:val="00AF6253"/>
    <w:rsid w:val="00AF79A4"/>
    <w:rsid w:val="00AF7A82"/>
    <w:rsid w:val="00B002F5"/>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653D"/>
    <w:rsid w:val="00B068AC"/>
    <w:rsid w:val="00B06E56"/>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DF3"/>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3C11"/>
    <w:rsid w:val="00B342A9"/>
    <w:rsid w:val="00B3449C"/>
    <w:rsid w:val="00B3461E"/>
    <w:rsid w:val="00B34BF6"/>
    <w:rsid w:val="00B36302"/>
    <w:rsid w:val="00B36ECB"/>
    <w:rsid w:val="00B37307"/>
    <w:rsid w:val="00B375FB"/>
    <w:rsid w:val="00B3761F"/>
    <w:rsid w:val="00B37928"/>
    <w:rsid w:val="00B40D60"/>
    <w:rsid w:val="00B40FBD"/>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57C66"/>
    <w:rsid w:val="00B602C7"/>
    <w:rsid w:val="00B607DF"/>
    <w:rsid w:val="00B61170"/>
    <w:rsid w:val="00B61527"/>
    <w:rsid w:val="00B616F5"/>
    <w:rsid w:val="00B62191"/>
    <w:rsid w:val="00B621DF"/>
    <w:rsid w:val="00B6251A"/>
    <w:rsid w:val="00B625A1"/>
    <w:rsid w:val="00B62DF9"/>
    <w:rsid w:val="00B63423"/>
    <w:rsid w:val="00B64D6C"/>
    <w:rsid w:val="00B65AFB"/>
    <w:rsid w:val="00B66800"/>
    <w:rsid w:val="00B66DC4"/>
    <w:rsid w:val="00B67183"/>
    <w:rsid w:val="00B6783D"/>
    <w:rsid w:val="00B67A2E"/>
    <w:rsid w:val="00B701C0"/>
    <w:rsid w:val="00B70C52"/>
    <w:rsid w:val="00B71E79"/>
    <w:rsid w:val="00B727B3"/>
    <w:rsid w:val="00B72F6C"/>
    <w:rsid w:val="00B734C5"/>
    <w:rsid w:val="00B7357C"/>
    <w:rsid w:val="00B74F4E"/>
    <w:rsid w:val="00B750C1"/>
    <w:rsid w:val="00B75B03"/>
    <w:rsid w:val="00B75C36"/>
    <w:rsid w:val="00B775E2"/>
    <w:rsid w:val="00B801FB"/>
    <w:rsid w:val="00B8088C"/>
    <w:rsid w:val="00B81610"/>
    <w:rsid w:val="00B81623"/>
    <w:rsid w:val="00B848CD"/>
    <w:rsid w:val="00B84961"/>
    <w:rsid w:val="00B84DBA"/>
    <w:rsid w:val="00B85784"/>
    <w:rsid w:val="00B85F49"/>
    <w:rsid w:val="00B86169"/>
    <w:rsid w:val="00B86173"/>
    <w:rsid w:val="00B8677C"/>
    <w:rsid w:val="00B86808"/>
    <w:rsid w:val="00B868D5"/>
    <w:rsid w:val="00B879EE"/>
    <w:rsid w:val="00B87F20"/>
    <w:rsid w:val="00B90AF5"/>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0D21"/>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3CFE"/>
    <w:rsid w:val="00BB4704"/>
    <w:rsid w:val="00BB47FD"/>
    <w:rsid w:val="00BB4B9F"/>
    <w:rsid w:val="00BB4BE9"/>
    <w:rsid w:val="00BB4DEF"/>
    <w:rsid w:val="00BB4EE0"/>
    <w:rsid w:val="00BB4F6B"/>
    <w:rsid w:val="00BB5D83"/>
    <w:rsid w:val="00BB63E3"/>
    <w:rsid w:val="00BB7644"/>
    <w:rsid w:val="00BB781C"/>
    <w:rsid w:val="00BB7D53"/>
    <w:rsid w:val="00BB7F4B"/>
    <w:rsid w:val="00BC06EF"/>
    <w:rsid w:val="00BC15C7"/>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1BE9"/>
    <w:rsid w:val="00BE21D3"/>
    <w:rsid w:val="00BE2774"/>
    <w:rsid w:val="00BE38D5"/>
    <w:rsid w:val="00BE5DC9"/>
    <w:rsid w:val="00BE6759"/>
    <w:rsid w:val="00BE6779"/>
    <w:rsid w:val="00BE724D"/>
    <w:rsid w:val="00BE7276"/>
    <w:rsid w:val="00BF140D"/>
    <w:rsid w:val="00BF31B6"/>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976"/>
    <w:rsid w:val="00C10C49"/>
    <w:rsid w:val="00C118E9"/>
    <w:rsid w:val="00C11E19"/>
    <w:rsid w:val="00C12992"/>
    <w:rsid w:val="00C12FFA"/>
    <w:rsid w:val="00C14072"/>
    <w:rsid w:val="00C144D8"/>
    <w:rsid w:val="00C1472C"/>
    <w:rsid w:val="00C14E44"/>
    <w:rsid w:val="00C1500B"/>
    <w:rsid w:val="00C15535"/>
    <w:rsid w:val="00C158CD"/>
    <w:rsid w:val="00C15EC1"/>
    <w:rsid w:val="00C16246"/>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423"/>
    <w:rsid w:val="00C27B12"/>
    <w:rsid w:val="00C3006D"/>
    <w:rsid w:val="00C306CB"/>
    <w:rsid w:val="00C30EEA"/>
    <w:rsid w:val="00C31412"/>
    <w:rsid w:val="00C318D0"/>
    <w:rsid w:val="00C32485"/>
    <w:rsid w:val="00C32978"/>
    <w:rsid w:val="00C32FEB"/>
    <w:rsid w:val="00C33144"/>
    <w:rsid w:val="00C3354D"/>
    <w:rsid w:val="00C34A7E"/>
    <w:rsid w:val="00C353B4"/>
    <w:rsid w:val="00C35D0C"/>
    <w:rsid w:val="00C365F5"/>
    <w:rsid w:val="00C36B79"/>
    <w:rsid w:val="00C3778E"/>
    <w:rsid w:val="00C37AEA"/>
    <w:rsid w:val="00C40065"/>
    <w:rsid w:val="00C405BF"/>
    <w:rsid w:val="00C40A5E"/>
    <w:rsid w:val="00C41AD3"/>
    <w:rsid w:val="00C41DAD"/>
    <w:rsid w:val="00C422EA"/>
    <w:rsid w:val="00C42C55"/>
    <w:rsid w:val="00C42DF8"/>
    <w:rsid w:val="00C43173"/>
    <w:rsid w:val="00C43523"/>
    <w:rsid w:val="00C43D80"/>
    <w:rsid w:val="00C43E83"/>
    <w:rsid w:val="00C4445A"/>
    <w:rsid w:val="00C44AD8"/>
    <w:rsid w:val="00C45146"/>
    <w:rsid w:val="00C45602"/>
    <w:rsid w:val="00C45A5F"/>
    <w:rsid w:val="00C45AAE"/>
    <w:rsid w:val="00C470C8"/>
    <w:rsid w:val="00C47CD6"/>
    <w:rsid w:val="00C501C5"/>
    <w:rsid w:val="00C505B7"/>
    <w:rsid w:val="00C509FB"/>
    <w:rsid w:val="00C51097"/>
    <w:rsid w:val="00C530FE"/>
    <w:rsid w:val="00C53A67"/>
    <w:rsid w:val="00C54318"/>
    <w:rsid w:val="00C5475D"/>
    <w:rsid w:val="00C54A3D"/>
    <w:rsid w:val="00C54A51"/>
    <w:rsid w:val="00C552E5"/>
    <w:rsid w:val="00C55410"/>
    <w:rsid w:val="00C56F87"/>
    <w:rsid w:val="00C5757C"/>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648"/>
    <w:rsid w:val="00C715D5"/>
    <w:rsid w:val="00C718FE"/>
    <w:rsid w:val="00C71A44"/>
    <w:rsid w:val="00C71ABD"/>
    <w:rsid w:val="00C71B0C"/>
    <w:rsid w:val="00C71D74"/>
    <w:rsid w:val="00C7201A"/>
    <w:rsid w:val="00C72AC6"/>
    <w:rsid w:val="00C72D38"/>
    <w:rsid w:val="00C73ADB"/>
    <w:rsid w:val="00C73B43"/>
    <w:rsid w:val="00C73B71"/>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29F3"/>
    <w:rsid w:val="00C834E9"/>
    <w:rsid w:val="00C83C82"/>
    <w:rsid w:val="00C842AF"/>
    <w:rsid w:val="00C8518D"/>
    <w:rsid w:val="00C856AD"/>
    <w:rsid w:val="00C85861"/>
    <w:rsid w:val="00C85E3F"/>
    <w:rsid w:val="00C862BB"/>
    <w:rsid w:val="00C86375"/>
    <w:rsid w:val="00C86B1C"/>
    <w:rsid w:val="00C877BE"/>
    <w:rsid w:val="00C9082D"/>
    <w:rsid w:val="00C90FD8"/>
    <w:rsid w:val="00C91316"/>
    <w:rsid w:val="00C918BE"/>
    <w:rsid w:val="00C92440"/>
    <w:rsid w:val="00C936CF"/>
    <w:rsid w:val="00C94248"/>
    <w:rsid w:val="00C9488F"/>
    <w:rsid w:val="00C948B0"/>
    <w:rsid w:val="00C9496A"/>
    <w:rsid w:val="00C95E35"/>
    <w:rsid w:val="00C95F01"/>
    <w:rsid w:val="00C96837"/>
    <w:rsid w:val="00C96F4E"/>
    <w:rsid w:val="00C96FD5"/>
    <w:rsid w:val="00C9741D"/>
    <w:rsid w:val="00C97636"/>
    <w:rsid w:val="00CA0405"/>
    <w:rsid w:val="00CA06D9"/>
    <w:rsid w:val="00CA13C9"/>
    <w:rsid w:val="00CA1609"/>
    <w:rsid w:val="00CA1768"/>
    <w:rsid w:val="00CA2371"/>
    <w:rsid w:val="00CA296C"/>
    <w:rsid w:val="00CA31F1"/>
    <w:rsid w:val="00CA3616"/>
    <w:rsid w:val="00CA3BE8"/>
    <w:rsid w:val="00CA3FA5"/>
    <w:rsid w:val="00CA4252"/>
    <w:rsid w:val="00CA51A2"/>
    <w:rsid w:val="00CA57A1"/>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2B6"/>
    <w:rsid w:val="00CC09CF"/>
    <w:rsid w:val="00CC0BF6"/>
    <w:rsid w:val="00CC0ECF"/>
    <w:rsid w:val="00CC1B33"/>
    <w:rsid w:val="00CC1D5B"/>
    <w:rsid w:val="00CC201E"/>
    <w:rsid w:val="00CC2BF8"/>
    <w:rsid w:val="00CC32AF"/>
    <w:rsid w:val="00CC3741"/>
    <w:rsid w:val="00CC38C3"/>
    <w:rsid w:val="00CC3EB3"/>
    <w:rsid w:val="00CC4AA3"/>
    <w:rsid w:val="00CC4CD9"/>
    <w:rsid w:val="00CC5087"/>
    <w:rsid w:val="00CC5FE6"/>
    <w:rsid w:val="00CC6052"/>
    <w:rsid w:val="00CC700C"/>
    <w:rsid w:val="00CC7430"/>
    <w:rsid w:val="00CC7B98"/>
    <w:rsid w:val="00CD0A9A"/>
    <w:rsid w:val="00CD13C6"/>
    <w:rsid w:val="00CD225A"/>
    <w:rsid w:val="00CD2991"/>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620"/>
    <w:rsid w:val="00CE1C8E"/>
    <w:rsid w:val="00CE1E08"/>
    <w:rsid w:val="00CE2DC7"/>
    <w:rsid w:val="00CE3ACA"/>
    <w:rsid w:val="00CE4045"/>
    <w:rsid w:val="00CE4FC0"/>
    <w:rsid w:val="00CE6B69"/>
    <w:rsid w:val="00CE72EB"/>
    <w:rsid w:val="00CE78CB"/>
    <w:rsid w:val="00CE7CE5"/>
    <w:rsid w:val="00CE7D70"/>
    <w:rsid w:val="00CF049F"/>
    <w:rsid w:val="00CF0AE1"/>
    <w:rsid w:val="00CF0D5D"/>
    <w:rsid w:val="00CF0D83"/>
    <w:rsid w:val="00CF0DD4"/>
    <w:rsid w:val="00CF1CA6"/>
    <w:rsid w:val="00CF1D1F"/>
    <w:rsid w:val="00CF2579"/>
    <w:rsid w:val="00CF26F0"/>
    <w:rsid w:val="00CF287C"/>
    <w:rsid w:val="00CF2B13"/>
    <w:rsid w:val="00CF30D8"/>
    <w:rsid w:val="00CF3160"/>
    <w:rsid w:val="00CF3BAD"/>
    <w:rsid w:val="00CF4171"/>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0BC"/>
    <w:rsid w:val="00D1168A"/>
    <w:rsid w:val="00D1177A"/>
    <w:rsid w:val="00D11E60"/>
    <w:rsid w:val="00D1204F"/>
    <w:rsid w:val="00D12967"/>
    <w:rsid w:val="00D12A5F"/>
    <w:rsid w:val="00D12D55"/>
    <w:rsid w:val="00D12F32"/>
    <w:rsid w:val="00D135CF"/>
    <w:rsid w:val="00D14004"/>
    <w:rsid w:val="00D14DA6"/>
    <w:rsid w:val="00D15825"/>
    <w:rsid w:val="00D15BFD"/>
    <w:rsid w:val="00D1608A"/>
    <w:rsid w:val="00D16247"/>
    <w:rsid w:val="00D17C48"/>
    <w:rsid w:val="00D17FB9"/>
    <w:rsid w:val="00D204E1"/>
    <w:rsid w:val="00D20D52"/>
    <w:rsid w:val="00D20E66"/>
    <w:rsid w:val="00D210BB"/>
    <w:rsid w:val="00D2161A"/>
    <w:rsid w:val="00D22879"/>
    <w:rsid w:val="00D24E84"/>
    <w:rsid w:val="00D251CA"/>
    <w:rsid w:val="00D25281"/>
    <w:rsid w:val="00D256D8"/>
    <w:rsid w:val="00D25A14"/>
    <w:rsid w:val="00D26581"/>
    <w:rsid w:val="00D26A0B"/>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34D"/>
    <w:rsid w:val="00D375B6"/>
    <w:rsid w:val="00D37AC1"/>
    <w:rsid w:val="00D400C4"/>
    <w:rsid w:val="00D4038E"/>
    <w:rsid w:val="00D408A6"/>
    <w:rsid w:val="00D40AAD"/>
    <w:rsid w:val="00D40C9F"/>
    <w:rsid w:val="00D41493"/>
    <w:rsid w:val="00D41902"/>
    <w:rsid w:val="00D42D8D"/>
    <w:rsid w:val="00D43235"/>
    <w:rsid w:val="00D43455"/>
    <w:rsid w:val="00D4423D"/>
    <w:rsid w:val="00D4576A"/>
    <w:rsid w:val="00D4616D"/>
    <w:rsid w:val="00D4622F"/>
    <w:rsid w:val="00D46D8B"/>
    <w:rsid w:val="00D476A9"/>
    <w:rsid w:val="00D4799F"/>
    <w:rsid w:val="00D502B4"/>
    <w:rsid w:val="00D502BF"/>
    <w:rsid w:val="00D508DE"/>
    <w:rsid w:val="00D50CD0"/>
    <w:rsid w:val="00D5178C"/>
    <w:rsid w:val="00D52A4C"/>
    <w:rsid w:val="00D537BD"/>
    <w:rsid w:val="00D53BCA"/>
    <w:rsid w:val="00D54779"/>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0EBF"/>
    <w:rsid w:val="00D728A2"/>
    <w:rsid w:val="00D72D7D"/>
    <w:rsid w:val="00D72F4F"/>
    <w:rsid w:val="00D730A5"/>
    <w:rsid w:val="00D734DF"/>
    <w:rsid w:val="00D737D8"/>
    <w:rsid w:val="00D747C3"/>
    <w:rsid w:val="00D74CFE"/>
    <w:rsid w:val="00D74F90"/>
    <w:rsid w:val="00D75909"/>
    <w:rsid w:val="00D76674"/>
    <w:rsid w:val="00D77400"/>
    <w:rsid w:val="00D77C24"/>
    <w:rsid w:val="00D802B8"/>
    <w:rsid w:val="00D82837"/>
    <w:rsid w:val="00D82FBD"/>
    <w:rsid w:val="00D8340E"/>
    <w:rsid w:val="00D836DF"/>
    <w:rsid w:val="00D84D14"/>
    <w:rsid w:val="00D8504C"/>
    <w:rsid w:val="00D85531"/>
    <w:rsid w:val="00D8554D"/>
    <w:rsid w:val="00D856B3"/>
    <w:rsid w:val="00D91253"/>
    <w:rsid w:val="00D93452"/>
    <w:rsid w:val="00D938ED"/>
    <w:rsid w:val="00D93E47"/>
    <w:rsid w:val="00D94486"/>
    <w:rsid w:val="00D9473A"/>
    <w:rsid w:val="00D94847"/>
    <w:rsid w:val="00D94971"/>
    <w:rsid w:val="00D94DD6"/>
    <w:rsid w:val="00D97242"/>
    <w:rsid w:val="00D978FB"/>
    <w:rsid w:val="00D97946"/>
    <w:rsid w:val="00D97A75"/>
    <w:rsid w:val="00D97A8F"/>
    <w:rsid w:val="00D97B5D"/>
    <w:rsid w:val="00D97D4C"/>
    <w:rsid w:val="00DA0404"/>
    <w:rsid w:val="00DA0705"/>
    <w:rsid w:val="00DA0B99"/>
    <w:rsid w:val="00DA18DE"/>
    <w:rsid w:val="00DA1AC0"/>
    <w:rsid w:val="00DA1FD4"/>
    <w:rsid w:val="00DA2162"/>
    <w:rsid w:val="00DA24C0"/>
    <w:rsid w:val="00DA2E39"/>
    <w:rsid w:val="00DA2EEF"/>
    <w:rsid w:val="00DA385D"/>
    <w:rsid w:val="00DA3C63"/>
    <w:rsid w:val="00DA4619"/>
    <w:rsid w:val="00DA466E"/>
    <w:rsid w:val="00DA4914"/>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6D63"/>
    <w:rsid w:val="00DB79DB"/>
    <w:rsid w:val="00DC0887"/>
    <w:rsid w:val="00DC0CF5"/>
    <w:rsid w:val="00DC2BAF"/>
    <w:rsid w:val="00DC2C52"/>
    <w:rsid w:val="00DC2FFB"/>
    <w:rsid w:val="00DC408E"/>
    <w:rsid w:val="00DC4169"/>
    <w:rsid w:val="00DC673A"/>
    <w:rsid w:val="00DC673F"/>
    <w:rsid w:val="00DC70AA"/>
    <w:rsid w:val="00DC711E"/>
    <w:rsid w:val="00DC7178"/>
    <w:rsid w:val="00DC7C2F"/>
    <w:rsid w:val="00DD0368"/>
    <w:rsid w:val="00DD05BD"/>
    <w:rsid w:val="00DD109E"/>
    <w:rsid w:val="00DD129D"/>
    <w:rsid w:val="00DD180A"/>
    <w:rsid w:val="00DD1E80"/>
    <w:rsid w:val="00DD25A4"/>
    <w:rsid w:val="00DD2FE2"/>
    <w:rsid w:val="00DD341F"/>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2F1"/>
    <w:rsid w:val="00DF26F0"/>
    <w:rsid w:val="00DF27F0"/>
    <w:rsid w:val="00DF2DFD"/>
    <w:rsid w:val="00DF4081"/>
    <w:rsid w:val="00DF4464"/>
    <w:rsid w:val="00DF4FA9"/>
    <w:rsid w:val="00DF5220"/>
    <w:rsid w:val="00DF56C9"/>
    <w:rsid w:val="00DF65E4"/>
    <w:rsid w:val="00DF6705"/>
    <w:rsid w:val="00DF693D"/>
    <w:rsid w:val="00DF7DCB"/>
    <w:rsid w:val="00E00AA1"/>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403"/>
    <w:rsid w:val="00E12EFF"/>
    <w:rsid w:val="00E1319D"/>
    <w:rsid w:val="00E13296"/>
    <w:rsid w:val="00E13453"/>
    <w:rsid w:val="00E13747"/>
    <w:rsid w:val="00E139AF"/>
    <w:rsid w:val="00E144A6"/>
    <w:rsid w:val="00E14FA7"/>
    <w:rsid w:val="00E15467"/>
    <w:rsid w:val="00E15D73"/>
    <w:rsid w:val="00E16E6A"/>
    <w:rsid w:val="00E176E7"/>
    <w:rsid w:val="00E20748"/>
    <w:rsid w:val="00E20B87"/>
    <w:rsid w:val="00E215EB"/>
    <w:rsid w:val="00E221AE"/>
    <w:rsid w:val="00E2294A"/>
    <w:rsid w:val="00E22BC8"/>
    <w:rsid w:val="00E22D05"/>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C74"/>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41"/>
    <w:rsid w:val="00E5665D"/>
    <w:rsid w:val="00E56E8B"/>
    <w:rsid w:val="00E571A5"/>
    <w:rsid w:val="00E57714"/>
    <w:rsid w:val="00E606BA"/>
    <w:rsid w:val="00E6105A"/>
    <w:rsid w:val="00E62115"/>
    <w:rsid w:val="00E621D5"/>
    <w:rsid w:val="00E6257A"/>
    <w:rsid w:val="00E64644"/>
    <w:rsid w:val="00E648EB"/>
    <w:rsid w:val="00E64D75"/>
    <w:rsid w:val="00E64F83"/>
    <w:rsid w:val="00E65364"/>
    <w:rsid w:val="00E655B6"/>
    <w:rsid w:val="00E660CF"/>
    <w:rsid w:val="00E664F9"/>
    <w:rsid w:val="00E668CB"/>
    <w:rsid w:val="00E669E6"/>
    <w:rsid w:val="00E66D83"/>
    <w:rsid w:val="00E66E39"/>
    <w:rsid w:val="00E672A5"/>
    <w:rsid w:val="00E67766"/>
    <w:rsid w:val="00E67A9A"/>
    <w:rsid w:val="00E67DFF"/>
    <w:rsid w:val="00E70322"/>
    <w:rsid w:val="00E703C4"/>
    <w:rsid w:val="00E7043C"/>
    <w:rsid w:val="00E70C79"/>
    <w:rsid w:val="00E71527"/>
    <w:rsid w:val="00E71642"/>
    <w:rsid w:val="00E718A9"/>
    <w:rsid w:val="00E71FAC"/>
    <w:rsid w:val="00E72F59"/>
    <w:rsid w:val="00E734C9"/>
    <w:rsid w:val="00E73954"/>
    <w:rsid w:val="00E75610"/>
    <w:rsid w:val="00E75E87"/>
    <w:rsid w:val="00E7628B"/>
    <w:rsid w:val="00E763C1"/>
    <w:rsid w:val="00E76DCC"/>
    <w:rsid w:val="00E779CC"/>
    <w:rsid w:val="00E80365"/>
    <w:rsid w:val="00E804B1"/>
    <w:rsid w:val="00E80C86"/>
    <w:rsid w:val="00E814EC"/>
    <w:rsid w:val="00E81847"/>
    <w:rsid w:val="00E824D3"/>
    <w:rsid w:val="00E82590"/>
    <w:rsid w:val="00E82B4E"/>
    <w:rsid w:val="00E82CB9"/>
    <w:rsid w:val="00E85321"/>
    <w:rsid w:val="00E85FAA"/>
    <w:rsid w:val="00E87287"/>
    <w:rsid w:val="00E9004E"/>
    <w:rsid w:val="00E90052"/>
    <w:rsid w:val="00E90242"/>
    <w:rsid w:val="00E904A1"/>
    <w:rsid w:val="00E91F91"/>
    <w:rsid w:val="00E930A0"/>
    <w:rsid w:val="00E93144"/>
    <w:rsid w:val="00E93B5E"/>
    <w:rsid w:val="00E94FB0"/>
    <w:rsid w:val="00E95AD4"/>
    <w:rsid w:val="00E95BE6"/>
    <w:rsid w:val="00E95C94"/>
    <w:rsid w:val="00E95E4A"/>
    <w:rsid w:val="00E95FD6"/>
    <w:rsid w:val="00E96932"/>
    <w:rsid w:val="00EA06D7"/>
    <w:rsid w:val="00EA0CFA"/>
    <w:rsid w:val="00EA1042"/>
    <w:rsid w:val="00EA2052"/>
    <w:rsid w:val="00EA3133"/>
    <w:rsid w:val="00EA3196"/>
    <w:rsid w:val="00EA3390"/>
    <w:rsid w:val="00EA4E8E"/>
    <w:rsid w:val="00EA5F8E"/>
    <w:rsid w:val="00EA622A"/>
    <w:rsid w:val="00EA6F6D"/>
    <w:rsid w:val="00EA74F4"/>
    <w:rsid w:val="00EA7629"/>
    <w:rsid w:val="00EA783C"/>
    <w:rsid w:val="00EA79F9"/>
    <w:rsid w:val="00EA7CB1"/>
    <w:rsid w:val="00EB084F"/>
    <w:rsid w:val="00EB0C2D"/>
    <w:rsid w:val="00EB18E6"/>
    <w:rsid w:val="00EB1FA6"/>
    <w:rsid w:val="00EB2190"/>
    <w:rsid w:val="00EB2284"/>
    <w:rsid w:val="00EB2C33"/>
    <w:rsid w:val="00EB2FB4"/>
    <w:rsid w:val="00EB31F0"/>
    <w:rsid w:val="00EB346A"/>
    <w:rsid w:val="00EB34A7"/>
    <w:rsid w:val="00EB351F"/>
    <w:rsid w:val="00EB3FDE"/>
    <w:rsid w:val="00EB467E"/>
    <w:rsid w:val="00EB51F7"/>
    <w:rsid w:val="00EB5474"/>
    <w:rsid w:val="00EB67BD"/>
    <w:rsid w:val="00EB67FC"/>
    <w:rsid w:val="00EB6AF6"/>
    <w:rsid w:val="00EB6D8D"/>
    <w:rsid w:val="00EB7753"/>
    <w:rsid w:val="00EB7ECF"/>
    <w:rsid w:val="00EC0182"/>
    <w:rsid w:val="00EC0C13"/>
    <w:rsid w:val="00EC123C"/>
    <w:rsid w:val="00EC23CA"/>
    <w:rsid w:val="00EC2DAF"/>
    <w:rsid w:val="00EC3E9C"/>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D75A9"/>
    <w:rsid w:val="00EE0D4B"/>
    <w:rsid w:val="00EE1538"/>
    <w:rsid w:val="00EE22A6"/>
    <w:rsid w:val="00EE296F"/>
    <w:rsid w:val="00EE2CB5"/>
    <w:rsid w:val="00EE3319"/>
    <w:rsid w:val="00EE4915"/>
    <w:rsid w:val="00EE651F"/>
    <w:rsid w:val="00EE677D"/>
    <w:rsid w:val="00EE6835"/>
    <w:rsid w:val="00EE7045"/>
    <w:rsid w:val="00EE7720"/>
    <w:rsid w:val="00EF0405"/>
    <w:rsid w:val="00EF054D"/>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073D"/>
    <w:rsid w:val="00F01478"/>
    <w:rsid w:val="00F01E75"/>
    <w:rsid w:val="00F027DF"/>
    <w:rsid w:val="00F03279"/>
    <w:rsid w:val="00F03A4D"/>
    <w:rsid w:val="00F04CC4"/>
    <w:rsid w:val="00F055A6"/>
    <w:rsid w:val="00F05CC2"/>
    <w:rsid w:val="00F063A6"/>
    <w:rsid w:val="00F1006C"/>
    <w:rsid w:val="00F10546"/>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175E2"/>
    <w:rsid w:val="00F20AB4"/>
    <w:rsid w:val="00F2111D"/>
    <w:rsid w:val="00F21603"/>
    <w:rsid w:val="00F21D72"/>
    <w:rsid w:val="00F2213A"/>
    <w:rsid w:val="00F22406"/>
    <w:rsid w:val="00F22E9F"/>
    <w:rsid w:val="00F23E9F"/>
    <w:rsid w:val="00F24EE6"/>
    <w:rsid w:val="00F26533"/>
    <w:rsid w:val="00F268CA"/>
    <w:rsid w:val="00F269C6"/>
    <w:rsid w:val="00F26C43"/>
    <w:rsid w:val="00F271AD"/>
    <w:rsid w:val="00F278E1"/>
    <w:rsid w:val="00F27CAA"/>
    <w:rsid w:val="00F30E66"/>
    <w:rsid w:val="00F31D3C"/>
    <w:rsid w:val="00F33138"/>
    <w:rsid w:val="00F342CC"/>
    <w:rsid w:val="00F345BA"/>
    <w:rsid w:val="00F35A0E"/>
    <w:rsid w:val="00F35EE7"/>
    <w:rsid w:val="00F35FFF"/>
    <w:rsid w:val="00F3644B"/>
    <w:rsid w:val="00F415F3"/>
    <w:rsid w:val="00F41C02"/>
    <w:rsid w:val="00F421AD"/>
    <w:rsid w:val="00F427A8"/>
    <w:rsid w:val="00F43DBC"/>
    <w:rsid w:val="00F4520E"/>
    <w:rsid w:val="00F46632"/>
    <w:rsid w:val="00F46C72"/>
    <w:rsid w:val="00F46E51"/>
    <w:rsid w:val="00F46E9F"/>
    <w:rsid w:val="00F470B8"/>
    <w:rsid w:val="00F47B6A"/>
    <w:rsid w:val="00F50063"/>
    <w:rsid w:val="00F5012F"/>
    <w:rsid w:val="00F503E5"/>
    <w:rsid w:val="00F503EE"/>
    <w:rsid w:val="00F50596"/>
    <w:rsid w:val="00F508A7"/>
    <w:rsid w:val="00F50B43"/>
    <w:rsid w:val="00F518C7"/>
    <w:rsid w:val="00F51B50"/>
    <w:rsid w:val="00F51DA1"/>
    <w:rsid w:val="00F51DD0"/>
    <w:rsid w:val="00F526E9"/>
    <w:rsid w:val="00F52913"/>
    <w:rsid w:val="00F5368E"/>
    <w:rsid w:val="00F53B3C"/>
    <w:rsid w:val="00F541A0"/>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3E63"/>
    <w:rsid w:val="00F8420D"/>
    <w:rsid w:val="00F8634C"/>
    <w:rsid w:val="00F867FF"/>
    <w:rsid w:val="00F868D6"/>
    <w:rsid w:val="00F86B78"/>
    <w:rsid w:val="00F86DBC"/>
    <w:rsid w:val="00F87294"/>
    <w:rsid w:val="00F87D72"/>
    <w:rsid w:val="00F90160"/>
    <w:rsid w:val="00F904B4"/>
    <w:rsid w:val="00F907D2"/>
    <w:rsid w:val="00F91685"/>
    <w:rsid w:val="00F91B29"/>
    <w:rsid w:val="00F922C1"/>
    <w:rsid w:val="00F92C6C"/>
    <w:rsid w:val="00F933D0"/>
    <w:rsid w:val="00F936B5"/>
    <w:rsid w:val="00F93A56"/>
    <w:rsid w:val="00F947FE"/>
    <w:rsid w:val="00F949CA"/>
    <w:rsid w:val="00F9573A"/>
    <w:rsid w:val="00F9630B"/>
    <w:rsid w:val="00FA029A"/>
    <w:rsid w:val="00FA0D7A"/>
    <w:rsid w:val="00FA1F09"/>
    <w:rsid w:val="00FA4788"/>
    <w:rsid w:val="00FA48AA"/>
    <w:rsid w:val="00FA54F8"/>
    <w:rsid w:val="00FA555B"/>
    <w:rsid w:val="00FA59B1"/>
    <w:rsid w:val="00FA5BE1"/>
    <w:rsid w:val="00FA5BFA"/>
    <w:rsid w:val="00FA619D"/>
    <w:rsid w:val="00FA62B9"/>
    <w:rsid w:val="00FA7372"/>
    <w:rsid w:val="00FA7529"/>
    <w:rsid w:val="00FA7D8B"/>
    <w:rsid w:val="00FB0728"/>
    <w:rsid w:val="00FB112F"/>
    <w:rsid w:val="00FB18A1"/>
    <w:rsid w:val="00FB1E93"/>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0D68"/>
    <w:rsid w:val="00FC1513"/>
    <w:rsid w:val="00FC168D"/>
    <w:rsid w:val="00FC190A"/>
    <w:rsid w:val="00FC1C75"/>
    <w:rsid w:val="00FC1D56"/>
    <w:rsid w:val="00FC1DFB"/>
    <w:rsid w:val="00FC3329"/>
    <w:rsid w:val="00FC41D2"/>
    <w:rsid w:val="00FC4BFC"/>
    <w:rsid w:val="00FC5989"/>
    <w:rsid w:val="00FC5EB9"/>
    <w:rsid w:val="00FC62EE"/>
    <w:rsid w:val="00FC71A0"/>
    <w:rsid w:val="00FD0079"/>
    <w:rsid w:val="00FD06CC"/>
    <w:rsid w:val="00FD0883"/>
    <w:rsid w:val="00FD173B"/>
    <w:rsid w:val="00FD18B2"/>
    <w:rsid w:val="00FD2DB6"/>
    <w:rsid w:val="00FD312C"/>
    <w:rsid w:val="00FD480A"/>
    <w:rsid w:val="00FD4A96"/>
    <w:rsid w:val="00FD56A8"/>
    <w:rsid w:val="00FD6AD5"/>
    <w:rsid w:val="00FD710D"/>
    <w:rsid w:val="00FD756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1E72"/>
    <w:rsid w:val="00FF2399"/>
    <w:rsid w:val="00FF2A9E"/>
    <w:rsid w:val="00FF2B9C"/>
    <w:rsid w:val="00FF2CDE"/>
    <w:rsid w:val="00FF2E4E"/>
    <w:rsid w:val="00FF30DE"/>
    <w:rsid w:val="00FF399B"/>
    <w:rsid w:val="00FF4A0D"/>
    <w:rsid w:val="00FF4AEE"/>
    <w:rsid w:val="00FF4B8A"/>
    <w:rsid w:val="00FF4CD6"/>
    <w:rsid w:val="00FF4F28"/>
    <w:rsid w:val="00FF4F57"/>
    <w:rsid w:val="00FF57E7"/>
    <w:rsid w:val="00FF5C85"/>
    <w:rsid w:val="00FF5CDD"/>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C6E"/>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70C79"/>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35">
      <w:bodyDiv w:val="1"/>
      <w:marLeft w:val="0"/>
      <w:marRight w:val="0"/>
      <w:marTop w:val="0"/>
      <w:marBottom w:val="0"/>
      <w:divBdr>
        <w:top w:val="none" w:sz="0" w:space="0" w:color="auto"/>
        <w:left w:val="none" w:sz="0" w:space="0" w:color="auto"/>
        <w:bottom w:val="none" w:sz="0" w:space="0" w:color="auto"/>
        <w:right w:val="none" w:sz="0" w:space="0" w:color="auto"/>
      </w:divBdr>
      <w:divsChild>
        <w:div w:id="1885170238">
          <w:marLeft w:val="0"/>
          <w:marRight w:val="0"/>
          <w:marTop w:val="0"/>
          <w:marBottom w:val="0"/>
          <w:divBdr>
            <w:top w:val="none" w:sz="0" w:space="0" w:color="auto"/>
            <w:left w:val="none" w:sz="0" w:space="0" w:color="auto"/>
            <w:bottom w:val="none" w:sz="0" w:space="0" w:color="auto"/>
            <w:right w:val="none" w:sz="0" w:space="0" w:color="auto"/>
          </w:divBdr>
          <w:divsChild>
            <w:div w:id="4108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78798">
      <w:bodyDiv w:val="1"/>
      <w:marLeft w:val="0"/>
      <w:marRight w:val="0"/>
      <w:marTop w:val="0"/>
      <w:marBottom w:val="0"/>
      <w:divBdr>
        <w:top w:val="none" w:sz="0" w:space="0" w:color="auto"/>
        <w:left w:val="none" w:sz="0" w:space="0" w:color="auto"/>
        <w:bottom w:val="none" w:sz="0" w:space="0" w:color="auto"/>
        <w:right w:val="none" w:sz="0" w:space="0" w:color="auto"/>
      </w:divBdr>
      <w:divsChild>
        <w:div w:id="138501240">
          <w:marLeft w:val="0"/>
          <w:marRight w:val="0"/>
          <w:marTop w:val="0"/>
          <w:marBottom w:val="0"/>
          <w:divBdr>
            <w:top w:val="none" w:sz="0" w:space="0" w:color="auto"/>
            <w:left w:val="none" w:sz="0" w:space="0" w:color="auto"/>
            <w:bottom w:val="none" w:sz="0" w:space="0" w:color="auto"/>
            <w:right w:val="none" w:sz="0" w:space="0" w:color="auto"/>
          </w:divBdr>
          <w:divsChild>
            <w:div w:id="5770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9588">
      <w:bodyDiv w:val="1"/>
      <w:marLeft w:val="0"/>
      <w:marRight w:val="0"/>
      <w:marTop w:val="0"/>
      <w:marBottom w:val="0"/>
      <w:divBdr>
        <w:top w:val="none" w:sz="0" w:space="0" w:color="auto"/>
        <w:left w:val="none" w:sz="0" w:space="0" w:color="auto"/>
        <w:bottom w:val="none" w:sz="0" w:space="0" w:color="auto"/>
        <w:right w:val="none" w:sz="0" w:space="0" w:color="auto"/>
      </w:divBdr>
      <w:divsChild>
        <w:div w:id="1417753060">
          <w:marLeft w:val="0"/>
          <w:marRight w:val="0"/>
          <w:marTop w:val="0"/>
          <w:marBottom w:val="0"/>
          <w:divBdr>
            <w:top w:val="none" w:sz="0" w:space="0" w:color="auto"/>
            <w:left w:val="none" w:sz="0" w:space="0" w:color="auto"/>
            <w:bottom w:val="none" w:sz="0" w:space="0" w:color="auto"/>
            <w:right w:val="none" w:sz="0" w:space="0" w:color="auto"/>
          </w:divBdr>
          <w:divsChild>
            <w:div w:id="1894347868">
              <w:marLeft w:val="0"/>
              <w:marRight w:val="0"/>
              <w:marTop w:val="0"/>
              <w:marBottom w:val="0"/>
              <w:divBdr>
                <w:top w:val="none" w:sz="0" w:space="0" w:color="auto"/>
                <w:left w:val="none" w:sz="0" w:space="0" w:color="auto"/>
                <w:bottom w:val="none" w:sz="0" w:space="0" w:color="auto"/>
                <w:right w:val="none" w:sz="0" w:space="0" w:color="auto"/>
              </w:divBdr>
            </w:div>
            <w:div w:id="358315830">
              <w:marLeft w:val="0"/>
              <w:marRight w:val="0"/>
              <w:marTop w:val="0"/>
              <w:marBottom w:val="0"/>
              <w:divBdr>
                <w:top w:val="none" w:sz="0" w:space="0" w:color="auto"/>
                <w:left w:val="none" w:sz="0" w:space="0" w:color="auto"/>
                <w:bottom w:val="none" w:sz="0" w:space="0" w:color="auto"/>
                <w:right w:val="none" w:sz="0" w:space="0" w:color="auto"/>
              </w:divBdr>
            </w:div>
            <w:div w:id="140469939">
              <w:marLeft w:val="0"/>
              <w:marRight w:val="0"/>
              <w:marTop w:val="0"/>
              <w:marBottom w:val="0"/>
              <w:divBdr>
                <w:top w:val="none" w:sz="0" w:space="0" w:color="auto"/>
                <w:left w:val="none" w:sz="0" w:space="0" w:color="auto"/>
                <w:bottom w:val="none" w:sz="0" w:space="0" w:color="auto"/>
                <w:right w:val="none" w:sz="0" w:space="0" w:color="auto"/>
              </w:divBdr>
            </w:div>
            <w:div w:id="303388952">
              <w:marLeft w:val="0"/>
              <w:marRight w:val="0"/>
              <w:marTop w:val="0"/>
              <w:marBottom w:val="0"/>
              <w:divBdr>
                <w:top w:val="none" w:sz="0" w:space="0" w:color="auto"/>
                <w:left w:val="none" w:sz="0" w:space="0" w:color="auto"/>
                <w:bottom w:val="none" w:sz="0" w:space="0" w:color="auto"/>
                <w:right w:val="none" w:sz="0" w:space="0" w:color="auto"/>
              </w:divBdr>
            </w:div>
            <w:div w:id="506022771">
              <w:marLeft w:val="0"/>
              <w:marRight w:val="0"/>
              <w:marTop w:val="0"/>
              <w:marBottom w:val="0"/>
              <w:divBdr>
                <w:top w:val="none" w:sz="0" w:space="0" w:color="auto"/>
                <w:left w:val="none" w:sz="0" w:space="0" w:color="auto"/>
                <w:bottom w:val="none" w:sz="0" w:space="0" w:color="auto"/>
                <w:right w:val="none" w:sz="0" w:space="0" w:color="auto"/>
              </w:divBdr>
            </w:div>
            <w:div w:id="527183825">
              <w:marLeft w:val="0"/>
              <w:marRight w:val="0"/>
              <w:marTop w:val="0"/>
              <w:marBottom w:val="0"/>
              <w:divBdr>
                <w:top w:val="none" w:sz="0" w:space="0" w:color="auto"/>
                <w:left w:val="none" w:sz="0" w:space="0" w:color="auto"/>
                <w:bottom w:val="none" w:sz="0" w:space="0" w:color="auto"/>
                <w:right w:val="none" w:sz="0" w:space="0" w:color="auto"/>
              </w:divBdr>
            </w:div>
            <w:div w:id="1915236628">
              <w:marLeft w:val="0"/>
              <w:marRight w:val="0"/>
              <w:marTop w:val="0"/>
              <w:marBottom w:val="0"/>
              <w:divBdr>
                <w:top w:val="none" w:sz="0" w:space="0" w:color="auto"/>
                <w:left w:val="none" w:sz="0" w:space="0" w:color="auto"/>
                <w:bottom w:val="none" w:sz="0" w:space="0" w:color="auto"/>
                <w:right w:val="none" w:sz="0" w:space="0" w:color="auto"/>
              </w:divBdr>
            </w:div>
            <w:div w:id="1419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146">
      <w:bodyDiv w:val="1"/>
      <w:marLeft w:val="0"/>
      <w:marRight w:val="0"/>
      <w:marTop w:val="0"/>
      <w:marBottom w:val="0"/>
      <w:divBdr>
        <w:top w:val="none" w:sz="0" w:space="0" w:color="auto"/>
        <w:left w:val="none" w:sz="0" w:space="0" w:color="auto"/>
        <w:bottom w:val="none" w:sz="0" w:space="0" w:color="auto"/>
        <w:right w:val="none" w:sz="0" w:space="0" w:color="auto"/>
      </w:divBdr>
      <w:divsChild>
        <w:div w:id="713581672">
          <w:marLeft w:val="0"/>
          <w:marRight w:val="0"/>
          <w:marTop w:val="0"/>
          <w:marBottom w:val="0"/>
          <w:divBdr>
            <w:top w:val="none" w:sz="0" w:space="0" w:color="auto"/>
            <w:left w:val="none" w:sz="0" w:space="0" w:color="auto"/>
            <w:bottom w:val="none" w:sz="0" w:space="0" w:color="auto"/>
            <w:right w:val="none" w:sz="0" w:space="0" w:color="auto"/>
          </w:divBdr>
          <w:divsChild>
            <w:div w:id="1375347923">
              <w:marLeft w:val="0"/>
              <w:marRight w:val="0"/>
              <w:marTop w:val="0"/>
              <w:marBottom w:val="0"/>
              <w:divBdr>
                <w:top w:val="none" w:sz="0" w:space="0" w:color="auto"/>
                <w:left w:val="none" w:sz="0" w:space="0" w:color="auto"/>
                <w:bottom w:val="none" w:sz="0" w:space="0" w:color="auto"/>
                <w:right w:val="none" w:sz="0" w:space="0" w:color="auto"/>
              </w:divBdr>
            </w:div>
            <w:div w:id="1182621195">
              <w:marLeft w:val="0"/>
              <w:marRight w:val="0"/>
              <w:marTop w:val="0"/>
              <w:marBottom w:val="0"/>
              <w:divBdr>
                <w:top w:val="none" w:sz="0" w:space="0" w:color="auto"/>
                <w:left w:val="none" w:sz="0" w:space="0" w:color="auto"/>
                <w:bottom w:val="none" w:sz="0" w:space="0" w:color="auto"/>
                <w:right w:val="none" w:sz="0" w:space="0" w:color="auto"/>
              </w:divBdr>
            </w:div>
            <w:div w:id="2050718809">
              <w:marLeft w:val="0"/>
              <w:marRight w:val="0"/>
              <w:marTop w:val="0"/>
              <w:marBottom w:val="0"/>
              <w:divBdr>
                <w:top w:val="none" w:sz="0" w:space="0" w:color="auto"/>
                <w:left w:val="none" w:sz="0" w:space="0" w:color="auto"/>
                <w:bottom w:val="none" w:sz="0" w:space="0" w:color="auto"/>
                <w:right w:val="none" w:sz="0" w:space="0" w:color="auto"/>
              </w:divBdr>
            </w:div>
            <w:div w:id="349575923">
              <w:marLeft w:val="0"/>
              <w:marRight w:val="0"/>
              <w:marTop w:val="0"/>
              <w:marBottom w:val="0"/>
              <w:divBdr>
                <w:top w:val="none" w:sz="0" w:space="0" w:color="auto"/>
                <w:left w:val="none" w:sz="0" w:space="0" w:color="auto"/>
                <w:bottom w:val="none" w:sz="0" w:space="0" w:color="auto"/>
                <w:right w:val="none" w:sz="0" w:space="0" w:color="auto"/>
              </w:divBdr>
            </w:div>
            <w:div w:id="1577662814">
              <w:marLeft w:val="0"/>
              <w:marRight w:val="0"/>
              <w:marTop w:val="0"/>
              <w:marBottom w:val="0"/>
              <w:divBdr>
                <w:top w:val="none" w:sz="0" w:space="0" w:color="auto"/>
                <w:left w:val="none" w:sz="0" w:space="0" w:color="auto"/>
                <w:bottom w:val="none" w:sz="0" w:space="0" w:color="auto"/>
                <w:right w:val="none" w:sz="0" w:space="0" w:color="auto"/>
              </w:divBdr>
            </w:div>
            <w:div w:id="1496258412">
              <w:marLeft w:val="0"/>
              <w:marRight w:val="0"/>
              <w:marTop w:val="0"/>
              <w:marBottom w:val="0"/>
              <w:divBdr>
                <w:top w:val="none" w:sz="0" w:space="0" w:color="auto"/>
                <w:left w:val="none" w:sz="0" w:space="0" w:color="auto"/>
                <w:bottom w:val="none" w:sz="0" w:space="0" w:color="auto"/>
                <w:right w:val="none" w:sz="0" w:space="0" w:color="auto"/>
              </w:divBdr>
            </w:div>
            <w:div w:id="452554601">
              <w:marLeft w:val="0"/>
              <w:marRight w:val="0"/>
              <w:marTop w:val="0"/>
              <w:marBottom w:val="0"/>
              <w:divBdr>
                <w:top w:val="none" w:sz="0" w:space="0" w:color="auto"/>
                <w:left w:val="none" w:sz="0" w:space="0" w:color="auto"/>
                <w:bottom w:val="none" w:sz="0" w:space="0" w:color="auto"/>
                <w:right w:val="none" w:sz="0" w:space="0" w:color="auto"/>
              </w:divBdr>
            </w:div>
            <w:div w:id="10683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52401917">
      <w:bodyDiv w:val="1"/>
      <w:marLeft w:val="0"/>
      <w:marRight w:val="0"/>
      <w:marTop w:val="0"/>
      <w:marBottom w:val="0"/>
      <w:divBdr>
        <w:top w:val="none" w:sz="0" w:space="0" w:color="auto"/>
        <w:left w:val="none" w:sz="0" w:space="0" w:color="auto"/>
        <w:bottom w:val="none" w:sz="0" w:space="0" w:color="auto"/>
        <w:right w:val="none" w:sz="0" w:space="0" w:color="auto"/>
      </w:divBdr>
      <w:divsChild>
        <w:div w:id="137653299">
          <w:marLeft w:val="0"/>
          <w:marRight w:val="0"/>
          <w:marTop w:val="0"/>
          <w:marBottom w:val="0"/>
          <w:divBdr>
            <w:top w:val="none" w:sz="0" w:space="0" w:color="auto"/>
            <w:left w:val="none" w:sz="0" w:space="0" w:color="auto"/>
            <w:bottom w:val="none" w:sz="0" w:space="0" w:color="auto"/>
            <w:right w:val="none" w:sz="0" w:space="0" w:color="auto"/>
          </w:divBdr>
          <w:divsChild>
            <w:div w:id="27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460">
      <w:bodyDiv w:val="1"/>
      <w:marLeft w:val="0"/>
      <w:marRight w:val="0"/>
      <w:marTop w:val="0"/>
      <w:marBottom w:val="0"/>
      <w:divBdr>
        <w:top w:val="none" w:sz="0" w:space="0" w:color="auto"/>
        <w:left w:val="none" w:sz="0" w:space="0" w:color="auto"/>
        <w:bottom w:val="none" w:sz="0" w:space="0" w:color="auto"/>
        <w:right w:val="none" w:sz="0" w:space="0" w:color="auto"/>
      </w:divBdr>
      <w:divsChild>
        <w:div w:id="1442649347">
          <w:marLeft w:val="0"/>
          <w:marRight w:val="0"/>
          <w:marTop w:val="0"/>
          <w:marBottom w:val="0"/>
          <w:divBdr>
            <w:top w:val="none" w:sz="0" w:space="0" w:color="auto"/>
            <w:left w:val="none" w:sz="0" w:space="0" w:color="auto"/>
            <w:bottom w:val="none" w:sz="0" w:space="0" w:color="auto"/>
            <w:right w:val="none" w:sz="0" w:space="0" w:color="auto"/>
          </w:divBdr>
          <w:divsChild>
            <w:div w:id="392509093">
              <w:marLeft w:val="0"/>
              <w:marRight w:val="0"/>
              <w:marTop w:val="0"/>
              <w:marBottom w:val="0"/>
              <w:divBdr>
                <w:top w:val="none" w:sz="0" w:space="0" w:color="auto"/>
                <w:left w:val="none" w:sz="0" w:space="0" w:color="auto"/>
                <w:bottom w:val="none" w:sz="0" w:space="0" w:color="auto"/>
                <w:right w:val="none" w:sz="0" w:space="0" w:color="auto"/>
              </w:divBdr>
            </w:div>
            <w:div w:id="1896775110">
              <w:marLeft w:val="0"/>
              <w:marRight w:val="0"/>
              <w:marTop w:val="0"/>
              <w:marBottom w:val="0"/>
              <w:divBdr>
                <w:top w:val="none" w:sz="0" w:space="0" w:color="auto"/>
                <w:left w:val="none" w:sz="0" w:space="0" w:color="auto"/>
                <w:bottom w:val="none" w:sz="0" w:space="0" w:color="auto"/>
                <w:right w:val="none" w:sz="0" w:space="0" w:color="auto"/>
              </w:divBdr>
            </w:div>
            <w:div w:id="1112825077">
              <w:marLeft w:val="0"/>
              <w:marRight w:val="0"/>
              <w:marTop w:val="0"/>
              <w:marBottom w:val="0"/>
              <w:divBdr>
                <w:top w:val="none" w:sz="0" w:space="0" w:color="auto"/>
                <w:left w:val="none" w:sz="0" w:space="0" w:color="auto"/>
                <w:bottom w:val="none" w:sz="0" w:space="0" w:color="auto"/>
                <w:right w:val="none" w:sz="0" w:space="0" w:color="auto"/>
              </w:divBdr>
            </w:div>
            <w:div w:id="1292708696">
              <w:marLeft w:val="0"/>
              <w:marRight w:val="0"/>
              <w:marTop w:val="0"/>
              <w:marBottom w:val="0"/>
              <w:divBdr>
                <w:top w:val="none" w:sz="0" w:space="0" w:color="auto"/>
                <w:left w:val="none" w:sz="0" w:space="0" w:color="auto"/>
                <w:bottom w:val="none" w:sz="0" w:space="0" w:color="auto"/>
                <w:right w:val="none" w:sz="0" w:space="0" w:color="auto"/>
              </w:divBdr>
            </w:div>
            <w:div w:id="1776437345">
              <w:marLeft w:val="0"/>
              <w:marRight w:val="0"/>
              <w:marTop w:val="0"/>
              <w:marBottom w:val="0"/>
              <w:divBdr>
                <w:top w:val="none" w:sz="0" w:space="0" w:color="auto"/>
                <w:left w:val="none" w:sz="0" w:space="0" w:color="auto"/>
                <w:bottom w:val="none" w:sz="0" w:space="0" w:color="auto"/>
                <w:right w:val="none" w:sz="0" w:space="0" w:color="auto"/>
              </w:divBdr>
            </w:div>
            <w:div w:id="127855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80206">
      <w:bodyDiv w:val="1"/>
      <w:marLeft w:val="0"/>
      <w:marRight w:val="0"/>
      <w:marTop w:val="0"/>
      <w:marBottom w:val="0"/>
      <w:divBdr>
        <w:top w:val="none" w:sz="0" w:space="0" w:color="auto"/>
        <w:left w:val="none" w:sz="0" w:space="0" w:color="auto"/>
        <w:bottom w:val="none" w:sz="0" w:space="0" w:color="auto"/>
        <w:right w:val="none" w:sz="0" w:space="0" w:color="auto"/>
      </w:divBdr>
      <w:divsChild>
        <w:div w:id="1243444436">
          <w:marLeft w:val="0"/>
          <w:marRight w:val="0"/>
          <w:marTop w:val="0"/>
          <w:marBottom w:val="0"/>
          <w:divBdr>
            <w:top w:val="none" w:sz="0" w:space="0" w:color="auto"/>
            <w:left w:val="none" w:sz="0" w:space="0" w:color="auto"/>
            <w:bottom w:val="none" w:sz="0" w:space="0" w:color="auto"/>
            <w:right w:val="none" w:sz="0" w:space="0" w:color="auto"/>
          </w:divBdr>
          <w:divsChild>
            <w:div w:id="543559316">
              <w:marLeft w:val="0"/>
              <w:marRight w:val="0"/>
              <w:marTop w:val="0"/>
              <w:marBottom w:val="0"/>
              <w:divBdr>
                <w:top w:val="none" w:sz="0" w:space="0" w:color="auto"/>
                <w:left w:val="none" w:sz="0" w:space="0" w:color="auto"/>
                <w:bottom w:val="none" w:sz="0" w:space="0" w:color="auto"/>
                <w:right w:val="none" w:sz="0" w:space="0" w:color="auto"/>
              </w:divBdr>
            </w:div>
            <w:div w:id="1239367991">
              <w:marLeft w:val="0"/>
              <w:marRight w:val="0"/>
              <w:marTop w:val="0"/>
              <w:marBottom w:val="0"/>
              <w:divBdr>
                <w:top w:val="none" w:sz="0" w:space="0" w:color="auto"/>
                <w:left w:val="none" w:sz="0" w:space="0" w:color="auto"/>
                <w:bottom w:val="none" w:sz="0" w:space="0" w:color="auto"/>
                <w:right w:val="none" w:sz="0" w:space="0" w:color="auto"/>
              </w:divBdr>
            </w:div>
            <w:div w:id="1876191613">
              <w:marLeft w:val="0"/>
              <w:marRight w:val="0"/>
              <w:marTop w:val="0"/>
              <w:marBottom w:val="0"/>
              <w:divBdr>
                <w:top w:val="none" w:sz="0" w:space="0" w:color="auto"/>
                <w:left w:val="none" w:sz="0" w:space="0" w:color="auto"/>
                <w:bottom w:val="none" w:sz="0" w:space="0" w:color="auto"/>
                <w:right w:val="none" w:sz="0" w:space="0" w:color="auto"/>
              </w:divBdr>
            </w:div>
            <w:div w:id="354964261">
              <w:marLeft w:val="0"/>
              <w:marRight w:val="0"/>
              <w:marTop w:val="0"/>
              <w:marBottom w:val="0"/>
              <w:divBdr>
                <w:top w:val="none" w:sz="0" w:space="0" w:color="auto"/>
                <w:left w:val="none" w:sz="0" w:space="0" w:color="auto"/>
                <w:bottom w:val="none" w:sz="0" w:space="0" w:color="auto"/>
                <w:right w:val="none" w:sz="0" w:space="0" w:color="auto"/>
              </w:divBdr>
            </w:div>
            <w:div w:id="1403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02335">
      <w:bodyDiv w:val="1"/>
      <w:marLeft w:val="0"/>
      <w:marRight w:val="0"/>
      <w:marTop w:val="0"/>
      <w:marBottom w:val="0"/>
      <w:divBdr>
        <w:top w:val="none" w:sz="0" w:space="0" w:color="auto"/>
        <w:left w:val="none" w:sz="0" w:space="0" w:color="auto"/>
        <w:bottom w:val="none" w:sz="0" w:space="0" w:color="auto"/>
        <w:right w:val="none" w:sz="0" w:space="0" w:color="auto"/>
      </w:divBdr>
      <w:divsChild>
        <w:div w:id="890505107">
          <w:marLeft w:val="0"/>
          <w:marRight w:val="0"/>
          <w:marTop w:val="0"/>
          <w:marBottom w:val="0"/>
          <w:divBdr>
            <w:top w:val="none" w:sz="0" w:space="0" w:color="auto"/>
            <w:left w:val="none" w:sz="0" w:space="0" w:color="auto"/>
            <w:bottom w:val="none" w:sz="0" w:space="0" w:color="auto"/>
            <w:right w:val="none" w:sz="0" w:space="0" w:color="auto"/>
          </w:divBdr>
          <w:divsChild>
            <w:div w:id="576088430">
              <w:marLeft w:val="0"/>
              <w:marRight w:val="0"/>
              <w:marTop w:val="0"/>
              <w:marBottom w:val="0"/>
              <w:divBdr>
                <w:top w:val="none" w:sz="0" w:space="0" w:color="auto"/>
                <w:left w:val="none" w:sz="0" w:space="0" w:color="auto"/>
                <w:bottom w:val="none" w:sz="0" w:space="0" w:color="auto"/>
                <w:right w:val="none" w:sz="0" w:space="0" w:color="auto"/>
              </w:divBdr>
            </w:div>
            <w:div w:id="1329669574">
              <w:marLeft w:val="0"/>
              <w:marRight w:val="0"/>
              <w:marTop w:val="0"/>
              <w:marBottom w:val="0"/>
              <w:divBdr>
                <w:top w:val="none" w:sz="0" w:space="0" w:color="auto"/>
                <w:left w:val="none" w:sz="0" w:space="0" w:color="auto"/>
                <w:bottom w:val="none" w:sz="0" w:space="0" w:color="auto"/>
                <w:right w:val="none" w:sz="0" w:space="0" w:color="auto"/>
              </w:divBdr>
            </w:div>
            <w:div w:id="1058363408">
              <w:marLeft w:val="0"/>
              <w:marRight w:val="0"/>
              <w:marTop w:val="0"/>
              <w:marBottom w:val="0"/>
              <w:divBdr>
                <w:top w:val="none" w:sz="0" w:space="0" w:color="auto"/>
                <w:left w:val="none" w:sz="0" w:space="0" w:color="auto"/>
                <w:bottom w:val="none" w:sz="0" w:space="0" w:color="auto"/>
                <w:right w:val="none" w:sz="0" w:space="0" w:color="auto"/>
              </w:divBdr>
            </w:div>
            <w:div w:id="2122064318">
              <w:marLeft w:val="0"/>
              <w:marRight w:val="0"/>
              <w:marTop w:val="0"/>
              <w:marBottom w:val="0"/>
              <w:divBdr>
                <w:top w:val="none" w:sz="0" w:space="0" w:color="auto"/>
                <w:left w:val="none" w:sz="0" w:space="0" w:color="auto"/>
                <w:bottom w:val="none" w:sz="0" w:space="0" w:color="auto"/>
                <w:right w:val="none" w:sz="0" w:space="0" w:color="auto"/>
              </w:divBdr>
            </w:div>
            <w:div w:id="2074809986">
              <w:marLeft w:val="0"/>
              <w:marRight w:val="0"/>
              <w:marTop w:val="0"/>
              <w:marBottom w:val="0"/>
              <w:divBdr>
                <w:top w:val="none" w:sz="0" w:space="0" w:color="auto"/>
                <w:left w:val="none" w:sz="0" w:space="0" w:color="auto"/>
                <w:bottom w:val="none" w:sz="0" w:space="0" w:color="auto"/>
                <w:right w:val="none" w:sz="0" w:space="0" w:color="auto"/>
              </w:divBdr>
            </w:div>
            <w:div w:id="386807821">
              <w:marLeft w:val="0"/>
              <w:marRight w:val="0"/>
              <w:marTop w:val="0"/>
              <w:marBottom w:val="0"/>
              <w:divBdr>
                <w:top w:val="none" w:sz="0" w:space="0" w:color="auto"/>
                <w:left w:val="none" w:sz="0" w:space="0" w:color="auto"/>
                <w:bottom w:val="none" w:sz="0" w:space="0" w:color="auto"/>
                <w:right w:val="none" w:sz="0" w:space="0" w:color="auto"/>
              </w:divBdr>
            </w:div>
            <w:div w:id="1764957812">
              <w:marLeft w:val="0"/>
              <w:marRight w:val="0"/>
              <w:marTop w:val="0"/>
              <w:marBottom w:val="0"/>
              <w:divBdr>
                <w:top w:val="none" w:sz="0" w:space="0" w:color="auto"/>
                <w:left w:val="none" w:sz="0" w:space="0" w:color="auto"/>
                <w:bottom w:val="none" w:sz="0" w:space="0" w:color="auto"/>
                <w:right w:val="none" w:sz="0" w:space="0" w:color="auto"/>
              </w:divBdr>
            </w:div>
            <w:div w:id="13817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71786">
      <w:bodyDiv w:val="1"/>
      <w:marLeft w:val="0"/>
      <w:marRight w:val="0"/>
      <w:marTop w:val="0"/>
      <w:marBottom w:val="0"/>
      <w:divBdr>
        <w:top w:val="none" w:sz="0" w:space="0" w:color="auto"/>
        <w:left w:val="none" w:sz="0" w:space="0" w:color="auto"/>
        <w:bottom w:val="none" w:sz="0" w:space="0" w:color="auto"/>
        <w:right w:val="none" w:sz="0" w:space="0" w:color="auto"/>
      </w:divBdr>
      <w:divsChild>
        <w:div w:id="265428568">
          <w:marLeft w:val="0"/>
          <w:marRight w:val="0"/>
          <w:marTop w:val="0"/>
          <w:marBottom w:val="0"/>
          <w:divBdr>
            <w:top w:val="none" w:sz="0" w:space="0" w:color="auto"/>
            <w:left w:val="none" w:sz="0" w:space="0" w:color="auto"/>
            <w:bottom w:val="none" w:sz="0" w:space="0" w:color="auto"/>
            <w:right w:val="none" w:sz="0" w:space="0" w:color="auto"/>
          </w:divBdr>
          <w:divsChild>
            <w:div w:id="1593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78571762">
      <w:bodyDiv w:val="1"/>
      <w:marLeft w:val="0"/>
      <w:marRight w:val="0"/>
      <w:marTop w:val="0"/>
      <w:marBottom w:val="0"/>
      <w:divBdr>
        <w:top w:val="none" w:sz="0" w:space="0" w:color="auto"/>
        <w:left w:val="none" w:sz="0" w:space="0" w:color="auto"/>
        <w:bottom w:val="none" w:sz="0" w:space="0" w:color="auto"/>
        <w:right w:val="none" w:sz="0" w:space="0" w:color="auto"/>
      </w:divBdr>
      <w:divsChild>
        <w:div w:id="1713530254">
          <w:marLeft w:val="0"/>
          <w:marRight w:val="0"/>
          <w:marTop w:val="0"/>
          <w:marBottom w:val="0"/>
          <w:divBdr>
            <w:top w:val="none" w:sz="0" w:space="0" w:color="auto"/>
            <w:left w:val="none" w:sz="0" w:space="0" w:color="auto"/>
            <w:bottom w:val="none" w:sz="0" w:space="0" w:color="auto"/>
            <w:right w:val="none" w:sz="0" w:space="0" w:color="auto"/>
          </w:divBdr>
          <w:divsChild>
            <w:div w:id="18328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10284">
      <w:bodyDiv w:val="1"/>
      <w:marLeft w:val="0"/>
      <w:marRight w:val="0"/>
      <w:marTop w:val="0"/>
      <w:marBottom w:val="0"/>
      <w:divBdr>
        <w:top w:val="none" w:sz="0" w:space="0" w:color="auto"/>
        <w:left w:val="none" w:sz="0" w:space="0" w:color="auto"/>
        <w:bottom w:val="none" w:sz="0" w:space="0" w:color="auto"/>
        <w:right w:val="none" w:sz="0" w:space="0" w:color="auto"/>
      </w:divBdr>
      <w:divsChild>
        <w:div w:id="16586004">
          <w:marLeft w:val="0"/>
          <w:marRight w:val="0"/>
          <w:marTop w:val="0"/>
          <w:marBottom w:val="0"/>
          <w:divBdr>
            <w:top w:val="none" w:sz="0" w:space="0" w:color="auto"/>
            <w:left w:val="none" w:sz="0" w:space="0" w:color="auto"/>
            <w:bottom w:val="none" w:sz="0" w:space="0" w:color="auto"/>
            <w:right w:val="none" w:sz="0" w:space="0" w:color="auto"/>
          </w:divBdr>
          <w:divsChild>
            <w:div w:id="203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4929">
      <w:bodyDiv w:val="1"/>
      <w:marLeft w:val="0"/>
      <w:marRight w:val="0"/>
      <w:marTop w:val="0"/>
      <w:marBottom w:val="0"/>
      <w:divBdr>
        <w:top w:val="none" w:sz="0" w:space="0" w:color="auto"/>
        <w:left w:val="none" w:sz="0" w:space="0" w:color="auto"/>
        <w:bottom w:val="none" w:sz="0" w:space="0" w:color="auto"/>
        <w:right w:val="none" w:sz="0" w:space="0" w:color="auto"/>
      </w:divBdr>
      <w:divsChild>
        <w:div w:id="771973288">
          <w:marLeft w:val="0"/>
          <w:marRight w:val="0"/>
          <w:marTop w:val="0"/>
          <w:marBottom w:val="0"/>
          <w:divBdr>
            <w:top w:val="none" w:sz="0" w:space="0" w:color="auto"/>
            <w:left w:val="none" w:sz="0" w:space="0" w:color="auto"/>
            <w:bottom w:val="none" w:sz="0" w:space="0" w:color="auto"/>
            <w:right w:val="none" w:sz="0" w:space="0" w:color="auto"/>
          </w:divBdr>
          <w:divsChild>
            <w:div w:id="855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00878">
      <w:bodyDiv w:val="1"/>
      <w:marLeft w:val="0"/>
      <w:marRight w:val="0"/>
      <w:marTop w:val="0"/>
      <w:marBottom w:val="0"/>
      <w:divBdr>
        <w:top w:val="none" w:sz="0" w:space="0" w:color="auto"/>
        <w:left w:val="none" w:sz="0" w:space="0" w:color="auto"/>
        <w:bottom w:val="none" w:sz="0" w:space="0" w:color="auto"/>
        <w:right w:val="none" w:sz="0" w:space="0" w:color="auto"/>
      </w:divBdr>
      <w:divsChild>
        <w:div w:id="1845243075">
          <w:marLeft w:val="0"/>
          <w:marRight w:val="0"/>
          <w:marTop w:val="0"/>
          <w:marBottom w:val="0"/>
          <w:divBdr>
            <w:top w:val="none" w:sz="0" w:space="0" w:color="auto"/>
            <w:left w:val="none" w:sz="0" w:space="0" w:color="auto"/>
            <w:bottom w:val="none" w:sz="0" w:space="0" w:color="auto"/>
            <w:right w:val="none" w:sz="0" w:space="0" w:color="auto"/>
          </w:divBdr>
          <w:divsChild>
            <w:div w:id="1991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387">
      <w:bodyDiv w:val="1"/>
      <w:marLeft w:val="0"/>
      <w:marRight w:val="0"/>
      <w:marTop w:val="0"/>
      <w:marBottom w:val="0"/>
      <w:divBdr>
        <w:top w:val="none" w:sz="0" w:space="0" w:color="auto"/>
        <w:left w:val="none" w:sz="0" w:space="0" w:color="auto"/>
        <w:bottom w:val="none" w:sz="0" w:space="0" w:color="auto"/>
        <w:right w:val="none" w:sz="0" w:space="0" w:color="auto"/>
      </w:divBdr>
      <w:divsChild>
        <w:div w:id="1153185321">
          <w:marLeft w:val="0"/>
          <w:marRight w:val="0"/>
          <w:marTop w:val="0"/>
          <w:marBottom w:val="0"/>
          <w:divBdr>
            <w:top w:val="none" w:sz="0" w:space="0" w:color="auto"/>
            <w:left w:val="none" w:sz="0" w:space="0" w:color="auto"/>
            <w:bottom w:val="none" w:sz="0" w:space="0" w:color="auto"/>
            <w:right w:val="none" w:sz="0" w:space="0" w:color="auto"/>
          </w:divBdr>
          <w:divsChild>
            <w:div w:id="2917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50292394">
      <w:bodyDiv w:val="1"/>
      <w:marLeft w:val="0"/>
      <w:marRight w:val="0"/>
      <w:marTop w:val="0"/>
      <w:marBottom w:val="0"/>
      <w:divBdr>
        <w:top w:val="none" w:sz="0" w:space="0" w:color="auto"/>
        <w:left w:val="none" w:sz="0" w:space="0" w:color="auto"/>
        <w:bottom w:val="none" w:sz="0" w:space="0" w:color="auto"/>
        <w:right w:val="none" w:sz="0" w:space="0" w:color="auto"/>
      </w:divBdr>
    </w:div>
    <w:div w:id="1854764283">
      <w:bodyDiv w:val="1"/>
      <w:marLeft w:val="0"/>
      <w:marRight w:val="0"/>
      <w:marTop w:val="0"/>
      <w:marBottom w:val="0"/>
      <w:divBdr>
        <w:top w:val="none" w:sz="0" w:space="0" w:color="auto"/>
        <w:left w:val="none" w:sz="0" w:space="0" w:color="auto"/>
        <w:bottom w:val="none" w:sz="0" w:space="0" w:color="auto"/>
        <w:right w:val="none" w:sz="0" w:space="0" w:color="auto"/>
      </w:divBdr>
      <w:divsChild>
        <w:div w:id="1802306199">
          <w:marLeft w:val="0"/>
          <w:marRight w:val="0"/>
          <w:marTop w:val="0"/>
          <w:marBottom w:val="0"/>
          <w:divBdr>
            <w:top w:val="none" w:sz="0" w:space="0" w:color="auto"/>
            <w:left w:val="none" w:sz="0" w:space="0" w:color="auto"/>
            <w:bottom w:val="none" w:sz="0" w:space="0" w:color="auto"/>
            <w:right w:val="none" w:sz="0" w:space="0" w:color="auto"/>
          </w:divBdr>
          <w:divsChild>
            <w:div w:id="8051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895657743">
      <w:bodyDiv w:val="1"/>
      <w:marLeft w:val="0"/>
      <w:marRight w:val="0"/>
      <w:marTop w:val="0"/>
      <w:marBottom w:val="0"/>
      <w:divBdr>
        <w:top w:val="none" w:sz="0" w:space="0" w:color="auto"/>
        <w:left w:val="none" w:sz="0" w:space="0" w:color="auto"/>
        <w:bottom w:val="none" w:sz="0" w:space="0" w:color="auto"/>
        <w:right w:val="none" w:sz="0" w:space="0" w:color="auto"/>
      </w:divBdr>
      <w:divsChild>
        <w:div w:id="122234702">
          <w:marLeft w:val="0"/>
          <w:marRight w:val="0"/>
          <w:marTop w:val="0"/>
          <w:marBottom w:val="0"/>
          <w:divBdr>
            <w:top w:val="none" w:sz="0" w:space="0" w:color="auto"/>
            <w:left w:val="none" w:sz="0" w:space="0" w:color="auto"/>
            <w:bottom w:val="none" w:sz="0" w:space="0" w:color="auto"/>
            <w:right w:val="none" w:sz="0" w:space="0" w:color="auto"/>
          </w:divBdr>
          <w:divsChild>
            <w:div w:id="16337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1972321812">
      <w:bodyDiv w:val="1"/>
      <w:marLeft w:val="0"/>
      <w:marRight w:val="0"/>
      <w:marTop w:val="0"/>
      <w:marBottom w:val="0"/>
      <w:divBdr>
        <w:top w:val="none" w:sz="0" w:space="0" w:color="auto"/>
        <w:left w:val="none" w:sz="0" w:space="0" w:color="auto"/>
        <w:bottom w:val="none" w:sz="0" w:space="0" w:color="auto"/>
        <w:right w:val="none" w:sz="0" w:space="0" w:color="auto"/>
      </w:divBdr>
      <w:divsChild>
        <w:div w:id="1199052367">
          <w:marLeft w:val="0"/>
          <w:marRight w:val="0"/>
          <w:marTop w:val="0"/>
          <w:marBottom w:val="0"/>
          <w:divBdr>
            <w:top w:val="none" w:sz="0" w:space="0" w:color="auto"/>
            <w:left w:val="none" w:sz="0" w:space="0" w:color="auto"/>
            <w:bottom w:val="none" w:sz="0" w:space="0" w:color="auto"/>
            <w:right w:val="none" w:sz="0" w:space="0" w:color="auto"/>
          </w:divBdr>
          <w:divsChild>
            <w:div w:id="15858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4358">
      <w:bodyDiv w:val="1"/>
      <w:marLeft w:val="0"/>
      <w:marRight w:val="0"/>
      <w:marTop w:val="0"/>
      <w:marBottom w:val="0"/>
      <w:divBdr>
        <w:top w:val="none" w:sz="0" w:space="0" w:color="auto"/>
        <w:left w:val="none" w:sz="0" w:space="0" w:color="auto"/>
        <w:bottom w:val="none" w:sz="0" w:space="0" w:color="auto"/>
        <w:right w:val="none" w:sz="0" w:space="0" w:color="auto"/>
      </w:divBdr>
      <w:divsChild>
        <w:div w:id="1903951962">
          <w:marLeft w:val="0"/>
          <w:marRight w:val="0"/>
          <w:marTop w:val="0"/>
          <w:marBottom w:val="0"/>
          <w:divBdr>
            <w:top w:val="none" w:sz="0" w:space="0" w:color="auto"/>
            <w:left w:val="none" w:sz="0" w:space="0" w:color="auto"/>
            <w:bottom w:val="none" w:sz="0" w:space="0" w:color="auto"/>
            <w:right w:val="none" w:sz="0" w:space="0" w:color="auto"/>
          </w:divBdr>
          <w:divsChild>
            <w:div w:id="519927261">
              <w:marLeft w:val="0"/>
              <w:marRight w:val="0"/>
              <w:marTop w:val="0"/>
              <w:marBottom w:val="0"/>
              <w:divBdr>
                <w:top w:val="none" w:sz="0" w:space="0" w:color="auto"/>
                <w:left w:val="none" w:sz="0" w:space="0" w:color="auto"/>
                <w:bottom w:val="none" w:sz="0" w:space="0" w:color="auto"/>
                <w:right w:val="none" w:sz="0" w:space="0" w:color="auto"/>
              </w:divBdr>
            </w:div>
            <w:div w:id="1378973643">
              <w:marLeft w:val="0"/>
              <w:marRight w:val="0"/>
              <w:marTop w:val="0"/>
              <w:marBottom w:val="0"/>
              <w:divBdr>
                <w:top w:val="none" w:sz="0" w:space="0" w:color="auto"/>
                <w:left w:val="none" w:sz="0" w:space="0" w:color="auto"/>
                <w:bottom w:val="none" w:sz="0" w:space="0" w:color="auto"/>
                <w:right w:val="none" w:sz="0" w:space="0" w:color="auto"/>
              </w:divBdr>
            </w:div>
            <w:div w:id="1221400695">
              <w:marLeft w:val="0"/>
              <w:marRight w:val="0"/>
              <w:marTop w:val="0"/>
              <w:marBottom w:val="0"/>
              <w:divBdr>
                <w:top w:val="none" w:sz="0" w:space="0" w:color="auto"/>
                <w:left w:val="none" w:sz="0" w:space="0" w:color="auto"/>
                <w:bottom w:val="none" w:sz="0" w:space="0" w:color="auto"/>
                <w:right w:val="none" w:sz="0" w:space="0" w:color="auto"/>
              </w:divBdr>
            </w:div>
            <w:div w:id="178202069">
              <w:marLeft w:val="0"/>
              <w:marRight w:val="0"/>
              <w:marTop w:val="0"/>
              <w:marBottom w:val="0"/>
              <w:divBdr>
                <w:top w:val="none" w:sz="0" w:space="0" w:color="auto"/>
                <w:left w:val="none" w:sz="0" w:space="0" w:color="auto"/>
                <w:bottom w:val="none" w:sz="0" w:space="0" w:color="auto"/>
                <w:right w:val="none" w:sz="0" w:space="0" w:color="auto"/>
              </w:divBdr>
            </w:div>
            <w:div w:id="32928875">
              <w:marLeft w:val="0"/>
              <w:marRight w:val="0"/>
              <w:marTop w:val="0"/>
              <w:marBottom w:val="0"/>
              <w:divBdr>
                <w:top w:val="none" w:sz="0" w:space="0" w:color="auto"/>
                <w:left w:val="none" w:sz="0" w:space="0" w:color="auto"/>
                <w:bottom w:val="none" w:sz="0" w:space="0" w:color="auto"/>
                <w:right w:val="none" w:sz="0" w:space="0" w:color="auto"/>
              </w:divBdr>
            </w:div>
            <w:div w:id="1727685049">
              <w:marLeft w:val="0"/>
              <w:marRight w:val="0"/>
              <w:marTop w:val="0"/>
              <w:marBottom w:val="0"/>
              <w:divBdr>
                <w:top w:val="none" w:sz="0" w:space="0" w:color="auto"/>
                <w:left w:val="none" w:sz="0" w:space="0" w:color="auto"/>
                <w:bottom w:val="none" w:sz="0" w:space="0" w:color="auto"/>
                <w:right w:val="none" w:sz="0" w:space="0" w:color="auto"/>
              </w:divBdr>
            </w:div>
            <w:div w:id="741605749">
              <w:marLeft w:val="0"/>
              <w:marRight w:val="0"/>
              <w:marTop w:val="0"/>
              <w:marBottom w:val="0"/>
              <w:divBdr>
                <w:top w:val="none" w:sz="0" w:space="0" w:color="auto"/>
                <w:left w:val="none" w:sz="0" w:space="0" w:color="auto"/>
                <w:bottom w:val="none" w:sz="0" w:space="0" w:color="auto"/>
                <w:right w:val="none" w:sz="0" w:space="0" w:color="auto"/>
              </w:divBdr>
            </w:div>
            <w:div w:id="16124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4035">
      <w:bodyDiv w:val="1"/>
      <w:marLeft w:val="0"/>
      <w:marRight w:val="0"/>
      <w:marTop w:val="0"/>
      <w:marBottom w:val="0"/>
      <w:divBdr>
        <w:top w:val="none" w:sz="0" w:space="0" w:color="auto"/>
        <w:left w:val="none" w:sz="0" w:space="0" w:color="auto"/>
        <w:bottom w:val="none" w:sz="0" w:space="0" w:color="auto"/>
        <w:right w:val="none" w:sz="0" w:space="0" w:color="auto"/>
      </w:divBdr>
      <w:divsChild>
        <w:div w:id="1263878665">
          <w:marLeft w:val="0"/>
          <w:marRight w:val="0"/>
          <w:marTop w:val="0"/>
          <w:marBottom w:val="0"/>
          <w:divBdr>
            <w:top w:val="none" w:sz="0" w:space="0" w:color="auto"/>
            <w:left w:val="none" w:sz="0" w:space="0" w:color="auto"/>
            <w:bottom w:val="none" w:sz="0" w:space="0" w:color="auto"/>
            <w:right w:val="none" w:sz="0" w:space="0" w:color="auto"/>
          </w:divBdr>
          <w:divsChild>
            <w:div w:id="2127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1770">
      <w:bodyDiv w:val="1"/>
      <w:marLeft w:val="0"/>
      <w:marRight w:val="0"/>
      <w:marTop w:val="0"/>
      <w:marBottom w:val="0"/>
      <w:divBdr>
        <w:top w:val="none" w:sz="0" w:space="0" w:color="auto"/>
        <w:left w:val="none" w:sz="0" w:space="0" w:color="auto"/>
        <w:bottom w:val="none" w:sz="0" w:space="0" w:color="auto"/>
        <w:right w:val="none" w:sz="0" w:space="0" w:color="auto"/>
      </w:divBdr>
      <w:divsChild>
        <w:div w:id="664473337">
          <w:marLeft w:val="0"/>
          <w:marRight w:val="0"/>
          <w:marTop w:val="0"/>
          <w:marBottom w:val="0"/>
          <w:divBdr>
            <w:top w:val="none" w:sz="0" w:space="0" w:color="auto"/>
            <w:left w:val="none" w:sz="0" w:space="0" w:color="auto"/>
            <w:bottom w:val="none" w:sz="0" w:space="0" w:color="auto"/>
            <w:right w:val="none" w:sz="0" w:space="0" w:color="auto"/>
          </w:divBdr>
          <w:divsChild>
            <w:div w:id="2301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117" Type="http://schemas.openxmlformats.org/officeDocument/2006/relationships/footer" Target="footer11.xml"/><Relationship Id="rId21" Type="http://schemas.openxmlformats.org/officeDocument/2006/relationships/footer" Target="footer6.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image" Target="media/image76.png"/><Relationship Id="rId16" Type="http://schemas.openxmlformats.org/officeDocument/2006/relationships/header" Target="header4.xml"/><Relationship Id="rId107" Type="http://schemas.openxmlformats.org/officeDocument/2006/relationships/image" Target="media/image74.jpeg"/><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footer" Target="footer9.xml"/><Relationship Id="rId58" Type="http://schemas.openxmlformats.org/officeDocument/2006/relationships/image" Target="media/image32.jpe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chart" Target="charts/chart4.xml"/><Relationship Id="rId123" Type="http://schemas.openxmlformats.org/officeDocument/2006/relationships/image" Target="media/image86.png"/><Relationship Id="rId128"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jp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4.PNG"/><Relationship Id="rId48" Type="http://schemas.openxmlformats.org/officeDocument/2006/relationships/footer" Target="footer7.xml"/><Relationship Id="rId56" Type="http://schemas.openxmlformats.org/officeDocument/2006/relationships/image" Target="media/image30.jpe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chart" Target="charts/chart6.xml"/><Relationship Id="rId113" Type="http://schemas.openxmlformats.org/officeDocument/2006/relationships/image" Target="media/image77.jpeg"/><Relationship Id="rId118" Type="http://schemas.openxmlformats.org/officeDocument/2006/relationships/image" Target="media/image81.png"/><Relationship Id="rId126" Type="http://schemas.openxmlformats.org/officeDocument/2006/relationships/image" Target="media/image89.png"/><Relationship Id="rId8" Type="http://schemas.openxmlformats.org/officeDocument/2006/relationships/image" Target="media/image1.gif"/><Relationship Id="rId51" Type="http://schemas.openxmlformats.org/officeDocument/2006/relationships/header" Target="header8.xml"/><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98" Type="http://schemas.openxmlformats.org/officeDocument/2006/relationships/image" Target="media/image70.png"/><Relationship Id="rId121"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image" Target="media/image73.png"/><Relationship Id="rId108" Type="http://schemas.openxmlformats.org/officeDocument/2006/relationships/image" Target="media/image75.jpeg"/><Relationship Id="rId116" Type="http://schemas.openxmlformats.org/officeDocument/2006/relationships/image" Target="media/image80.png"/><Relationship Id="rId124" Type="http://schemas.openxmlformats.org/officeDocument/2006/relationships/image" Target="media/image87.png"/><Relationship Id="rId129"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header" Target="header9.xml"/><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chart" Target="charts/chart1.xml"/><Relationship Id="rId111"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1.jpeg"/><Relationship Id="rId106" Type="http://schemas.openxmlformats.org/officeDocument/2006/relationships/chart" Target="charts/chart7.xml"/><Relationship Id="rId114" Type="http://schemas.openxmlformats.org/officeDocument/2006/relationships/image" Target="media/image78.jpeg"/><Relationship Id="rId119" Type="http://schemas.openxmlformats.org/officeDocument/2006/relationships/image" Target="media/image82.png"/><Relationship Id="rId127" Type="http://schemas.openxmlformats.org/officeDocument/2006/relationships/image" Target="media/image90.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footer" Target="footer8.xml"/><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1.png"/><Relationship Id="rId101" Type="http://schemas.openxmlformats.org/officeDocument/2006/relationships/chart" Target="charts/chart3.xml"/><Relationship Id="rId122" Type="http://schemas.openxmlformats.org/officeDocument/2006/relationships/image" Target="media/image85.png"/><Relationship Id="rId13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jpeg"/><Relationship Id="rId109" Type="http://schemas.openxmlformats.org/officeDocument/2006/relationships/chart" Target="charts/chart8.xml"/><Relationship Id="rId34" Type="http://schemas.openxmlformats.org/officeDocument/2006/relationships/image" Target="media/image15.jpg"/><Relationship Id="rId50" Type="http://schemas.openxmlformats.org/officeDocument/2006/relationships/header" Target="header7.xml"/><Relationship Id="rId55" Type="http://schemas.openxmlformats.org/officeDocument/2006/relationships/footer" Target="footer10.xml"/><Relationship Id="rId76" Type="http://schemas.openxmlformats.org/officeDocument/2006/relationships/image" Target="media/image50.png"/><Relationship Id="rId97" Type="http://schemas.openxmlformats.org/officeDocument/2006/relationships/chart" Target="charts/chart2.xml"/><Relationship Id="rId104" Type="http://schemas.openxmlformats.org/officeDocument/2006/relationships/chart" Target="charts/chart5.xml"/><Relationship Id="rId120" Type="http://schemas.openxmlformats.org/officeDocument/2006/relationships/image" Target="media/image83.png"/><Relationship Id="rId125"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image" Target="media/image5.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chart" Target="charts/chart9.xml"/><Relationship Id="rId115" Type="http://schemas.openxmlformats.org/officeDocument/2006/relationships/image" Target="media/image79.jpeg"/><Relationship Id="rId131" Type="http://schemas.openxmlformats.org/officeDocument/2006/relationships/theme" Target="theme/theme1.xml"/><Relationship Id="rId61" Type="http://schemas.openxmlformats.org/officeDocument/2006/relationships/image" Target="media/image35.png"/><Relationship Id="rId82"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0F4B"/>
    <w:rsid w:val="00161D15"/>
    <w:rsid w:val="00213C1D"/>
    <w:rsid w:val="0025556B"/>
    <w:rsid w:val="003975AB"/>
    <w:rsid w:val="004127D8"/>
    <w:rsid w:val="004A738C"/>
    <w:rsid w:val="004C4B4C"/>
    <w:rsid w:val="005B670F"/>
    <w:rsid w:val="005E2525"/>
    <w:rsid w:val="005E28DC"/>
    <w:rsid w:val="005F11DA"/>
    <w:rsid w:val="00626AB9"/>
    <w:rsid w:val="006A44A8"/>
    <w:rsid w:val="006E060E"/>
    <w:rsid w:val="00715767"/>
    <w:rsid w:val="0097479C"/>
    <w:rsid w:val="009A62AA"/>
    <w:rsid w:val="00A57E83"/>
    <w:rsid w:val="00A65A1B"/>
    <w:rsid w:val="00A776F5"/>
    <w:rsid w:val="00A978C5"/>
    <w:rsid w:val="00AC5DFA"/>
    <w:rsid w:val="00BD7088"/>
    <w:rsid w:val="00C2699A"/>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699A"/>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3</TotalTime>
  <Pages>129</Pages>
  <Words>47303</Words>
  <Characters>269633</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673</cp:revision>
  <cp:lastPrinted>2023-09-15T16:29:00Z</cp:lastPrinted>
  <dcterms:created xsi:type="dcterms:W3CDTF">2023-02-15T03:27:00Z</dcterms:created>
  <dcterms:modified xsi:type="dcterms:W3CDTF">2023-09-2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